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71E95C8" w14:textId="28C88B91" w:rsidR="00BE0326" w:rsidRPr="00D3747D" w:rsidRDefault="009C1960" w:rsidP="00F65008">
      <w:pPr>
        <w:ind w:left="-1276" w:firstLine="1276"/>
        <w:jc w:val="center"/>
        <w:outlineLvl w:val="0"/>
        <w:rPr>
          <w:lang w:val="en-US"/>
        </w:rPr>
      </w:pPr>
      <w:r>
        <w:rPr>
          <w:b/>
          <w:lang w:val="en-US"/>
        </w:rPr>
        <w:t xml:space="preserve">Supplementary </w:t>
      </w:r>
      <w:r w:rsidR="00E85FC8" w:rsidRPr="00A62B2A">
        <w:rPr>
          <w:b/>
          <w:lang w:val="en-US"/>
        </w:rPr>
        <w:fldChar w:fldCharType="begin"/>
      </w:r>
      <w:r w:rsidR="00E85FC8" w:rsidRPr="00A62B2A">
        <w:rPr>
          <w:b/>
          <w:lang w:val="en-US"/>
        </w:rPr>
        <w:instrText xml:space="preserve"> ADDIN EN.CITE </w:instrText>
      </w:r>
      <w:r w:rsidR="00E85FC8" w:rsidRPr="00A62B2A">
        <w:rPr>
          <w:b/>
          <w:lang w:val="en-US"/>
        </w:rPr>
        <w:fldChar w:fldCharType="begin"/>
      </w:r>
      <w:r w:rsidR="00E85FC8" w:rsidRPr="00A62B2A">
        <w:rPr>
          <w:b/>
          <w:lang w:val="en-US"/>
        </w:rPr>
        <w:instrText xml:space="preserve"> ADDIN EN.CITE.DATA </w:instrText>
      </w:r>
      <w:r w:rsidR="00E85FC8" w:rsidRPr="00A62B2A">
        <w:rPr>
          <w:b/>
          <w:lang w:val="en-US"/>
        </w:rPr>
        <w:fldChar w:fldCharType="end"/>
      </w:r>
      <w:r w:rsidR="00E85FC8" w:rsidRPr="00A62B2A">
        <w:rPr>
          <w:b/>
          <w:lang w:val="en-US"/>
        </w:rPr>
        <w:fldChar w:fldCharType="end"/>
      </w:r>
      <w:r w:rsidR="00B412B1" w:rsidRPr="00A62B2A">
        <w:rPr>
          <w:b/>
          <w:lang w:val="en-US"/>
        </w:rPr>
        <w:t>Table</w:t>
      </w:r>
      <w:r w:rsidR="00BE0326" w:rsidRPr="00A62B2A">
        <w:rPr>
          <w:b/>
          <w:lang w:val="en-US"/>
        </w:rPr>
        <w:t xml:space="preserve"> </w:t>
      </w:r>
      <w:r>
        <w:rPr>
          <w:b/>
          <w:lang w:val="en-US"/>
        </w:rPr>
        <w:t>S3</w:t>
      </w:r>
      <w:r w:rsidR="00710035">
        <w:rPr>
          <w:lang w:val="en-US"/>
        </w:rPr>
        <w:t>. S</w:t>
      </w:r>
      <w:r w:rsidR="00BE0326" w:rsidRPr="00D3747D">
        <w:rPr>
          <w:lang w:val="en-US"/>
        </w:rPr>
        <w:t xml:space="preserve">ummary of descriptive characteristics of included </w:t>
      </w:r>
      <w:r w:rsidR="00A44D46">
        <w:rPr>
          <w:rStyle w:val="Nenhum"/>
          <w:color w:val="000000" w:themeColor="text1"/>
          <w:u w:color="A6A6A6"/>
          <w:shd w:val="clear" w:color="auto" w:fill="FFFFFF"/>
          <w:lang w:val="en-US"/>
        </w:rPr>
        <w:t>l</w:t>
      </w:r>
      <w:r w:rsidR="00A44D46" w:rsidRPr="00B76E14">
        <w:rPr>
          <w:rStyle w:val="Nenhum"/>
          <w:color w:val="000000" w:themeColor="text1"/>
          <w:u w:color="A6A6A6"/>
          <w:shd w:val="clear" w:color="auto" w:fill="FFFFFF"/>
          <w:lang w:val="en-US"/>
        </w:rPr>
        <w:t>ysosomal acid lipase deficienc</w:t>
      </w:r>
      <w:r w:rsidR="00A44D46">
        <w:rPr>
          <w:rStyle w:val="Nenhum"/>
          <w:color w:val="000000" w:themeColor="text1"/>
          <w:u w:color="A6A6A6"/>
          <w:shd w:val="clear" w:color="auto" w:fill="FFFFFF"/>
          <w:lang w:val="en-US"/>
        </w:rPr>
        <w:t>y</w:t>
      </w:r>
      <w:r w:rsidR="00A44D46">
        <w:rPr>
          <w:lang w:val="en-US"/>
        </w:rPr>
        <w:t xml:space="preserve"> articles and patients.</w:t>
      </w:r>
    </w:p>
    <w:tbl>
      <w:tblPr>
        <w:tblW w:w="14320" w:type="dxa"/>
        <w:tblInd w:w="-286" w:type="dxa"/>
        <w:tblBorders>
          <w:top w:val="single" w:sz="12" w:space="0" w:color="auto"/>
          <w:insideH w:val="single" w:sz="8" w:space="0" w:color="auto"/>
        </w:tblBorders>
        <w:tblLayout w:type="fixed"/>
        <w:tblLook w:val="04A0" w:firstRow="1" w:lastRow="0" w:firstColumn="1" w:lastColumn="0" w:noHBand="0" w:noVBand="1"/>
      </w:tblPr>
      <w:tblGrid>
        <w:gridCol w:w="1562"/>
        <w:gridCol w:w="279"/>
        <w:gridCol w:w="713"/>
        <w:gridCol w:w="1134"/>
        <w:gridCol w:w="140"/>
        <w:gridCol w:w="994"/>
        <w:gridCol w:w="1416"/>
        <w:gridCol w:w="895"/>
        <w:gridCol w:w="522"/>
        <w:gridCol w:w="1845"/>
        <w:gridCol w:w="1841"/>
        <w:gridCol w:w="1279"/>
        <w:gridCol w:w="1700"/>
      </w:tblGrid>
      <w:tr w:rsidR="003C355E" w:rsidRPr="00D3747D" w14:paraId="0B80666D" w14:textId="77777777" w:rsidTr="00BB59F0">
        <w:trPr>
          <w:cantSplit/>
          <w:trHeight w:val="1134"/>
        </w:trPr>
        <w:tc>
          <w:tcPr>
            <w:tcW w:w="1841" w:type="dxa"/>
            <w:gridSpan w:val="2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vAlign w:val="center"/>
          </w:tcPr>
          <w:p w14:paraId="2FA81BD7" w14:textId="0ED76243" w:rsidR="003C355E" w:rsidRPr="00D3747D" w:rsidRDefault="00A30811" w:rsidP="00BB59F0">
            <w:pPr>
              <w:jc w:val="center"/>
              <w:rPr>
                <w:b/>
              </w:rPr>
            </w:pPr>
            <w:r>
              <w:rPr>
                <w:b/>
              </w:rPr>
              <w:t>STUDY</w:t>
            </w:r>
          </w:p>
        </w:tc>
        <w:tc>
          <w:tcPr>
            <w:tcW w:w="5292" w:type="dxa"/>
            <w:gridSpan w:val="6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52D525B2" w14:textId="77E15F3B" w:rsidR="003C355E" w:rsidRPr="00D3747D" w:rsidRDefault="00A30811" w:rsidP="00BB59F0">
            <w:pPr>
              <w:jc w:val="center"/>
              <w:rPr>
                <w:b/>
              </w:rPr>
            </w:pPr>
            <w:r>
              <w:rPr>
                <w:b/>
              </w:rPr>
              <w:t>POPULATION C</w:t>
            </w:r>
            <w:r w:rsidRPr="00D3747D">
              <w:rPr>
                <w:b/>
              </w:rPr>
              <w:t>HARACTERISTICS</w:t>
            </w:r>
          </w:p>
        </w:tc>
        <w:tc>
          <w:tcPr>
            <w:tcW w:w="5487" w:type="dxa"/>
            <w:gridSpan w:val="4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6457C23F" w14:textId="1C0F51CC" w:rsidR="003C355E" w:rsidRPr="00D3747D" w:rsidRDefault="00A30811" w:rsidP="00BB59F0">
            <w:pPr>
              <w:jc w:val="center"/>
              <w:rPr>
                <w:b/>
              </w:rPr>
            </w:pPr>
            <w:r>
              <w:rPr>
                <w:b/>
              </w:rPr>
              <w:t>CLINICAL CHARACTERISTICS</w:t>
            </w:r>
          </w:p>
        </w:tc>
        <w:tc>
          <w:tcPr>
            <w:tcW w:w="1700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5380B3D9" w14:textId="76A102A7" w:rsidR="003C355E" w:rsidRPr="00D3747D" w:rsidRDefault="00A30811" w:rsidP="00BB59F0">
            <w:pPr>
              <w:jc w:val="center"/>
              <w:rPr>
                <w:b/>
              </w:rPr>
            </w:pPr>
            <w:r>
              <w:rPr>
                <w:b/>
              </w:rPr>
              <w:t>DIAGNOSIS</w:t>
            </w:r>
          </w:p>
        </w:tc>
      </w:tr>
      <w:tr w:rsidR="00BC38B7" w:rsidRPr="00D3747D" w14:paraId="4937792D" w14:textId="77777777" w:rsidTr="00BB59F0">
        <w:trPr>
          <w:cantSplit/>
          <w:trHeight w:val="1184"/>
        </w:trPr>
        <w:tc>
          <w:tcPr>
            <w:tcW w:w="1562" w:type="dxa"/>
            <w:tcBorders>
              <w:top w:val="nil"/>
              <w:bottom w:val="single" w:sz="12" w:space="0" w:color="auto"/>
            </w:tcBorders>
            <w:shd w:val="clear" w:color="auto" w:fill="auto"/>
            <w:vAlign w:val="center"/>
          </w:tcPr>
          <w:p w14:paraId="27C60064" w14:textId="77777777" w:rsidR="003C355E" w:rsidRPr="00D3747D" w:rsidRDefault="003C355E" w:rsidP="00BB59F0">
            <w:pPr>
              <w:jc w:val="center"/>
              <w:rPr>
                <w:b/>
              </w:rPr>
            </w:pPr>
            <w:r w:rsidRPr="00D3747D">
              <w:rPr>
                <w:b/>
              </w:rPr>
              <w:t>Author, Year (Country)</w:t>
            </w:r>
          </w:p>
        </w:tc>
        <w:tc>
          <w:tcPr>
            <w:tcW w:w="992" w:type="dxa"/>
            <w:gridSpan w:val="2"/>
            <w:tcBorders>
              <w:top w:val="nil"/>
              <w:bottom w:val="single" w:sz="12" w:space="0" w:color="auto"/>
            </w:tcBorders>
            <w:vAlign w:val="center"/>
          </w:tcPr>
          <w:p w14:paraId="7209B831" w14:textId="77777777" w:rsidR="003C355E" w:rsidRPr="00D3747D" w:rsidRDefault="003C355E" w:rsidP="00BB59F0">
            <w:pPr>
              <w:jc w:val="center"/>
              <w:rPr>
                <w:b/>
              </w:rPr>
            </w:pPr>
            <w:r w:rsidRPr="00D3747D">
              <w:rPr>
                <w:b/>
              </w:rPr>
              <w:t>Study design</w:t>
            </w:r>
          </w:p>
        </w:tc>
        <w:tc>
          <w:tcPr>
            <w:tcW w:w="1274" w:type="dxa"/>
            <w:gridSpan w:val="2"/>
            <w:tcBorders>
              <w:top w:val="nil"/>
              <w:bottom w:val="single" w:sz="12" w:space="0" w:color="auto"/>
            </w:tcBorders>
            <w:vAlign w:val="center"/>
          </w:tcPr>
          <w:p w14:paraId="6163C96C" w14:textId="77777777" w:rsidR="00BB59F0" w:rsidRDefault="00BB59F0" w:rsidP="00BB59F0">
            <w:pPr>
              <w:jc w:val="center"/>
              <w:rPr>
                <w:b/>
                <w:color w:val="5B9BD5" w:themeColor="accent1"/>
                <w:lang w:val="en-US"/>
              </w:rPr>
            </w:pPr>
          </w:p>
          <w:p w14:paraId="607B7829" w14:textId="7B009BBE" w:rsidR="003C355E" w:rsidRPr="00914468" w:rsidRDefault="00914468" w:rsidP="00BB59F0">
            <w:pPr>
              <w:jc w:val="center"/>
              <w:rPr>
                <w:b/>
                <w:color w:val="5B9BD5" w:themeColor="accent1"/>
                <w:lang w:val="en-US"/>
              </w:rPr>
            </w:pPr>
            <w:r w:rsidRPr="00914468">
              <w:rPr>
                <w:b/>
                <w:color w:val="5B9BD5" w:themeColor="accent1"/>
                <w:lang w:val="en-US"/>
              </w:rPr>
              <w:t>Spectrum</w:t>
            </w:r>
          </w:p>
          <w:p w14:paraId="1F7BDEFC" w14:textId="558B35F7" w:rsidR="00914468" w:rsidRPr="00914468" w:rsidRDefault="00914468" w:rsidP="00BB59F0">
            <w:pPr>
              <w:jc w:val="center"/>
              <w:rPr>
                <w:b/>
                <w:color w:val="5B9BD5" w:themeColor="accent1"/>
                <w:lang w:val="en-US"/>
              </w:rPr>
            </w:pPr>
            <w:r w:rsidRPr="00914468">
              <w:rPr>
                <w:b/>
                <w:color w:val="5B9BD5" w:themeColor="accent1"/>
                <w:lang w:val="en-US"/>
              </w:rPr>
              <w:t>of LAL-D</w:t>
            </w:r>
          </w:p>
          <w:p w14:paraId="75BAFF84" w14:textId="58A22AEE" w:rsidR="00914468" w:rsidRPr="00914468" w:rsidRDefault="00914468" w:rsidP="00BB59F0">
            <w:pPr>
              <w:jc w:val="center"/>
              <w:rPr>
                <w:b/>
                <w:color w:val="5B9BD5" w:themeColor="accent1"/>
                <w:lang w:val="en-US"/>
              </w:rPr>
            </w:pPr>
          </w:p>
        </w:tc>
        <w:tc>
          <w:tcPr>
            <w:tcW w:w="994" w:type="dxa"/>
            <w:tcBorders>
              <w:top w:val="nil"/>
              <w:bottom w:val="single" w:sz="12" w:space="0" w:color="auto"/>
            </w:tcBorders>
            <w:vAlign w:val="center"/>
          </w:tcPr>
          <w:p w14:paraId="21E97127" w14:textId="77777777" w:rsidR="003C355E" w:rsidRPr="00D3747D" w:rsidRDefault="003C355E" w:rsidP="00BB59F0">
            <w:pPr>
              <w:jc w:val="center"/>
              <w:rPr>
                <w:b/>
              </w:rPr>
            </w:pPr>
            <w:r w:rsidRPr="00D3747D">
              <w:rPr>
                <w:b/>
              </w:rPr>
              <w:t>Sex</w:t>
            </w:r>
          </w:p>
        </w:tc>
        <w:tc>
          <w:tcPr>
            <w:tcW w:w="1416" w:type="dxa"/>
            <w:tcBorders>
              <w:top w:val="nil"/>
              <w:bottom w:val="single" w:sz="12" w:space="0" w:color="auto"/>
            </w:tcBorders>
            <w:vAlign w:val="center"/>
          </w:tcPr>
          <w:p w14:paraId="13A6A4EF" w14:textId="60EC0F9B" w:rsidR="003C355E" w:rsidRPr="00D3747D" w:rsidRDefault="003C355E" w:rsidP="00BB59F0">
            <w:pPr>
              <w:jc w:val="center"/>
              <w:rPr>
                <w:b/>
                <w:lang w:val="en-US"/>
              </w:rPr>
            </w:pPr>
            <w:r w:rsidRPr="00D3747D">
              <w:rPr>
                <w:b/>
                <w:lang w:val="en-US"/>
              </w:rPr>
              <w:t>Age at onset / diagnostic / death (months)</w:t>
            </w:r>
          </w:p>
        </w:tc>
        <w:tc>
          <w:tcPr>
            <w:tcW w:w="1417" w:type="dxa"/>
            <w:gridSpan w:val="2"/>
            <w:tcBorders>
              <w:top w:val="nil"/>
              <w:bottom w:val="single" w:sz="12" w:space="0" w:color="auto"/>
            </w:tcBorders>
            <w:vAlign w:val="center"/>
          </w:tcPr>
          <w:p w14:paraId="74AED0E9" w14:textId="77777777" w:rsidR="003C355E" w:rsidRPr="00D3747D" w:rsidRDefault="003C355E" w:rsidP="00BB59F0">
            <w:pPr>
              <w:jc w:val="center"/>
              <w:rPr>
                <w:b/>
              </w:rPr>
            </w:pPr>
            <w:r w:rsidRPr="00D3747D">
              <w:rPr>
                <w:b/>
              </w:rPr>
              <w:t>Consangui-</w:t>
            </w:r>
          </w:p>
          <w:p w14:paraId="7B122E67" w14:textId="01FF4CDE" w:rsidR="003C355E" w:rsidRPr="00D3747D" w:rsidRDefault="003C355E" w:rsidP="00BB59F0">
            <w:pPr>
              <w:jc w:val="center"/>
              <w:rPr>
                <w:b/>
              </w:rPr>
            </w:pPr>
            <w:r w:rsidRPr="00D3747D">
              <w:rPr>
                <w:b/>
              </w:rPr>
              <w:t>nity</w:t>
            </w:r>
          </w:p>
        </w:tc>
        <w:tc>
          <w:tcPr>
            <w:tcW w:w="1845" w:type="dxa"/>
            <w:tcBorders>
              <w:top w:val="nil"/>
              <w:bottom w:val="single" w:sz="12" w:space="0" w:color="auto"/>
            </w:tcBorders>
            <w:vAlign w:val="center"/>
          </w:tcPr>
          <w:p w14:paraId="6FE68EC9" w14:textId="77777777" w:rsidR="00BB59F0" w:rsidRDefault="00BB59F0" w:rsidP="00BB59F0">
            <w:pPr>
              <w:jc w:val="center"/>
              <w:rPr>
                <w:b/>
              </w:rPr>
            </w:pPr>
          </w:p>
          <w:p w14:paraId="08918028" w14:textId="76F6AA0C" w:rsidR="003C355E" w:rsidRPr="00D3747D" w:rsidRDefault="003C355E" w:rsidP="00BB59F0">
            <w:pPr>
              <w:jc w:val="center"/>
              <w:rPr>
                <w:b/>
              </w:rPr>
            </w:pPr>
            <w:r w:rsidRPr="00D3747D">
              <w:rPr>
                <w:b/>
              </w:rPr>
              <w:t xml:space="preserve">Clinical </w:t>
            </w:r>
            <w:r w:rsidRPr="00BB59F0">
              <w:rPr>
                <w:b/>
                <w:color w:val="5B9BD5" w:themeColor="accent1"/>
              </w:rPr>
              <w:t>Manifestatio</w:t>
            </w:r>
            <w:r w:rsidR="00BB59F0" w:rsidRPr="00BB59F0">
              <w:rPr>
                <w:b/>
                <w:color w:val="5B9BD5" w:themeColor="accent1"/>
              </w:rPr>
              <w:t>n</w:t>
            </w:r>
            <w:r w:rsidR="00BC38B7" w:rsidRPr="00BB59F0">
              <w:rPr>
                <w:b/>
                <w:color w:val="5B9BD5" w:themeColor="accent1"/>
              </w:rPr>
              <w:t>s</w:t>
            </w:r>
            <w:r w:rsidR="00BB59F0" w:rsidRPr="00BB59F0">
              <w:rPr>
                <w:b/>
                <w:color w:val="5B9BD5" w:themeColor="accent1"/>
              </w:rPr>
              <w:t xml:space="preserve"> </w:t>
            </w:r>
            <w:r w:rsidR="00BB59F0">
              <w:rPr>
                <w:b/>
              </w:rPr>
              <w:t>and</w:t>
            </w:r>
            <w:r w:rsidR="009C1960">
              <w:rPr>
                <w:b/>
              </w:rPr>
              <w:t xml:space="preserve"> </w:t>
            </w:r>
            <w:r w:rsidRPr="00D3747D">
              <w:rPr>
                <w:b/>
              </w:rPr>
              <w:t>Comorbities</w:t>
            </w:r>
          </w:p>
          <w:p w14:paraId="50EE28CA" w14:textId="77777777" w:rsidR="003C355E" w:rsidRPr="00D3747D" w:rsidRDefault="003C355E" w:rsidP="00BB59F0">
            <w:pPr>
              <w:jc w:val="center"/>
              <w:rPr>
                <w:b/>
                <w:noProof/>
                <w:lang w:val="en-US"/>
              </w:rPr>
            </w:pPr>
          </w:p>
        </w:tc>
        <w:tc>
          <w:tcPr>
            <w:tcW w:w="1841" w:type="dxa"/>
            <w:tcBorders>
              <w:top w:val="nil"/>
              <w:bottom w:val="single" w:sz="12" w:space="0" w:color="auto"/>
            </w:tcBorders>
            <w:vAlign w:val="center"/>
          </w:tcPr>
          <w:p w14:paraId="5B9FB84E" w14:textId="77777777" w:rsidR="003C355E" w:rsidRPr="00D3747D" w:rsidRDefault="003C355E" w:rsidP="00BB59F0">
            <w:pPr>
              <w:jc w:val="center"/>
              <w:rPr>
                <w:b/>
                <w:noProof/>
                <w:lang w:val="en-US"/>
              </w:rPr>
            </w:pPr>
            <w:r w:rsidRPr="00D3747D">
              <w:rPr>
                <w:b/>
              </w:rPr>
              <w:t>Laboratory findings</w:t>
            </w:r>
          </w:p>
        </w:tc>
        <w:tc>
          <w:tcPr>
            <w:tcW w:w="1279" w:type="dxa"/>
            <w:tcBorders>
              <w:top w:val="nil"/>
              <w:bottom w:val="single" w:sz="12" w:space="0" w:color="auto"/>
            </w:tcBorders>
            <w:vAlign w:val="center"/>
          </w:tcPr>
          <w:p w14:paraId="196E69E5" w14:textId="517AD544" w:rsidR="003C355E" w:rsidRPr="00D3747D" w:rsidRDefault="003C355E" w:rsidP="00BB59F0">
            <w:pPr>
              <w:jc w:val="center"/>
              <w:rPr>
                <w:b/>
              </w:rPr>
            </w:pPr>
            <w:r w:rsidRPr="001B0628">
              <w:rPr>
                <w:b/>
                <w:color w:val="5B9BD5" w:themeColor="accent1"/>
              </w:rPr>
              <w:t xml:space="preserve">Tissue </w:t>
            </w:r>
            <w:r w:rsidR="00D34A36" w:rsidRPr="001B0628">
              <w:rPr>
                <w:b/>
                <w:color w:val="5B9BD5" w:themeColor="accent1"/>
              </w:rPr>
              <w:t xml:space="preserve">anatomic </w:t>
            </w:r>
            <w:r w:rsidRPr="001B0628">
              <w:rPr>
                <w:b/>
                <w:color w:val="5B9BD5" w:themeColor="accent1"/>
              </w:rPr>
              <w:t>pathology</w:t>
            </w:r>
          </w:p>
        </w:tc>
        <w:tc>
          <w:tcPr>
            <w:tcW w:w="1700" w:type="dxa"/>
            <w:tcBorders>
              <w:top w:val="nil"/>
              <w:bottom w:val="single" w:sz="12" w:space="0" w:color="auto"/>
            </w:tcBorders>
            <w:vAlign w:val="center"/>
          </w:tcPr>
          <w:p w14:paraId="6CD3935D" w14:textId="540D63C9" w:rsidR="003C355E" w:rsidRPr="00D3747D" w:rsidRDefault="003C355E" w:rsidP="00BB59F0">
            <w:pPr>
              <w:jc w:val="center"/>
              <w:rPr>
                <w:b/>
                <w:noProof/>
                <w:lang w:val="en-US"/>
              </w:rPr>
            </w:pPr>
            <w:r w:rsidRPr="00D3747D">
              <w:rPr>
                <w:b/>
              </w:rPr>
              <w:t xml:space="preserve">LAL activity / </w:t>
            </w:r>
            <w:r w:rsidRPr="00BB59F0">
              <w:rPr>
                <w:b/>
                <w:i/>
                <w:color w:val="5B9BD5" w:themeColor="accent1"/>
              </w:rPr>
              <w:t xml:space="preserve">LIPA </w:t>
            </w:r>
            <w:r w:rsidRPr="00D3747D">
              <w:rPr>
                <w:b/>
              </w:rPr>
              <w:t>Mutation</w:t>
            </w:r>
          </w:p>
        </w:tc>
      </w:tr>
      <w:tr w:rsidR="00BC38B7" w:rsidRPr="00D3747D" w14:paraId="284065F6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1233239" w14:textId="71917DFE" w:rsidR="003C355E" w:rsidRPr="00D3747D" w:rsidRDefault="003C355E" w:rsidP="00BB59F0">
            <w:pPr>
              <w:jc w:val="center"/>
            </w:pPr>
            <w:r w:rsidRPr="00D3747D">
              <w:t>Akcoren et al, 1999</w:t>
            </w:r>
          </w:p>
          <w:p w14:paraId="296E1812" w14:textId="5C7C8DBF" w:rsidR="003C355E" w:rsidRPr="00D3747D" w:rsidRDefault="003C355E" w:rsidP="00BB59F0">
            <w:pPr>
              <w:jc w:val="center"/>
            </w:pPr>
            <w:r w:rsidRPr="00D3747D">
              <w:t>(Turkey)</w:t>
            </w:r>
          </w:p>
        </w:tc>
        <w:tc>
          <w:tcPr>
            <w:tcW w:w="992" w:type="dxa"/>
            <w:gridSpan w:val="2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7F9E3983" w14:textId="2F10EA87" w:rsidR="003C355E" w:rsidRPr="00D3747D" w:rsidRDefault="003C355E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5510DFF6" w14:textId="6E3ED12F" w:rsidR="003C355E" w:rsidRPr="00914468" w:rsidRDefault="0015443A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CESD</w:t>
            </w:r>
          </w:p>
        </w:tc>
        <w:tc>
          <w:tcPr>
            <w:tcW w:w="1134" w:type="dxa"/>
            <w:gridSpan w:val="2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036CCC0B" w14:textId="5B9BD50A" w:rsidR="003C355E" w:rsidRPr="00D3747D" w:rsidRDefault="003C355E" w:rsidP="00BB59F0">
            <w:pPr>
              <w:jc w:val="center"/>
            </w:pPr>
            <w:r w:rsidRPr="00D3747D">
              <w:t>Female</w:t>
            </w:r>
          </w:p>
        </w:tc>
        <w:tc>
          <w:tcPr>
            <w:tcW w:w="1416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7FDC7625" w14:textId="6DCA6435" w:rsidR="003C355E" w:rsidRPr="00D3747D" w:rsidRDefault="003C355E" w:rsidP="00BB59F0">
            <w:pPr>
              <w:jc w:val="center"/>
            </w:pPr>
            <w:r w:rsidRPr="00D3747D">
              <w:t>42/ 42/n.r.</w:t>
            </w:r>
          </w:p>
        </w:tc>
        <w:tc>
          <w:tcPr>
            <w:tcW w:w="1417" w:type="dxa"/>
            <w:gridSpan w:val="2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47AD5377" w14:textId="25A98262" w:rsidR="003C355E" w:rsidRPr="00D3747D" w:rsidRDefault="003C355E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o</w:t>
            </w:r>
          </w:p>
        </w:tc>
        <w:tc>
          <w:tcPr>
            <w:tcW w:w="1845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2DAEC0A9" w14:textId="1C6E79FC" w:rsidR="003C355E" w:rsidRPr="00D3747D" w:rsidRDefault="003C355E" w:rsidP="00BB59F0">
            <w:pPr>
              <w:jc w:val="center"/>
            </w:pPr>
            <w:r w:rsidRPr="00D3747D">
              <w:t>HSM</w:t>
            </w:r>
          </w:p>
        </w:tc>
        <w:tc>
          <w:tcPr>
            <w:tcW w:w="1841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2421E1B2" w14:textId="3212789B" w:rsidR="003C355E" w:rsidRPr="00D3747D" w:rsidRDefault="003C355E" w:rsidP="00BB59F0">
            <w:pPr>
              <w:jc w:val="center"/>
            </w:pPr>
            <w:r w:rsidRPr="00D3747D">
              <w:t>ET, HC, LH, HTG</w:t>
            </w:r>
          </w:p>
        </w:tc>
        <w:tc>
          <w:tcPr>
            <w:tcW w:w="1279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42DC3C63" w14:textId="77B73EB0" w:rsidR="003C355E" w:rsidRPr="00D3747D" w:rsidRDefault="003C355E" w:rsidP="00BB59F0">
            <w:pPr>
              <w:jc w:val="center"/>
            </w:pPr>
            <w:r w:rsidRPr="00D3747D">
              <w:t>PBF, BRC</w:t>
            </w:r>
          </w:p>
        </w:tc>
        <w:tc>
          <w:tcPr>
            <w:tcW w:w="1700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2F3891DC" w14:textId="2105ACDB" w:rsidR="003C355E" w:rsidRPr="00D3747D" w:rsidRDefault="003C355E" w:rsidP="00BB59F0">
            <w:pPr>
              <w:jc w:val="center"/>
            </w:pPr>
            <w:r w:rsidRPr="00D3747D">
              <w:t>&lt;1% (b) / n.r.</w:t>
            </w:r>
          </w:p>
        </w:tc>
      </w:tr>
      <w:tr w:rsidR="0015443A" w:rsidRPr="00D3747D" w14:paraId="1AC704D9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9C83D13" w14:textId="6ED66FC8" w:rsidR="0015443A" w:rsidRPr="00D3747D" w:rsidRDefault="0015443A" w:rsidP="00BB59F0">
            <w:pPr>
              <w:jc w:val="center"/>
            </w:pPr>
            <w:r w:rsidRPr="00D3747D">
              <w:t>Akki et al, 2018</w:t>
            </w:r>
          </w:p>
          <w:p w14:paraId="04E94BE2" w14:textId="3DE32A47" w:rsidR="0015443A" w:rsidRPr="00D3747D" w:rsidRDefault="0015443A" w:rsidP="00BB59F0">
            <w:pPr>
              <w:jc w:val="center"/>
            </w:pPr>
            <w:r w:rsidRPr="00D3747D">
              <w:t>(Mexico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510C771" w14:textId="23456B89" w:rsidR="0015443A" w:rsidRPr="00D3747D" w:rsidRDefault="0015443A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EE31E6B" w14:textId="081FD578" w:rsidR="0015443A" w:rsidRPr="00914468" w:rsidRDefault="0015443A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CESD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A12B5D4" w14:textId="0C75DFB3" w:rsidR="0015443A" w:rsidRPr="00D3747D" w:rsidRDefault="0015443A" w:rsidP="00BB59F0">
            <w:pPr>
              <w:jc w:val="center"/>
            </w:pPr>
            <w:r w:rsidRPr="00D3747D">
              <w:t>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AD66062" w14:textId="08846B6F" w:rsidR="0015443A" w:rsidRPr="00D3747D" w:rsidRDefault="0015443A" w:rsidP="00BB59F0">
            <w:pPr>
              <w:jc w:val="center"/>
            </w:pPr>
            <w:r w:rsidRPr="00D3747D">
              <w:t>72/144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D3C4554" w14:textId="3886F6B6" w:rsidR="0015443A" w:rsidRPr="00D3747D" w:rsidRDefault="0015443A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.r.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3D7644C" w14:textId="338B3156" w:rsidR="0015443A" w:rsidRPr="00D3747D" w:rsidRDefault="0015443A" w:rsidP="00BB59F0">
            <w:pPr>
              <w:jc w:val="center"/>
            </w:pPr>
            <w:r w:rsidRPr="00D3747D">
              <w:t>HM, OB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92F9126" w14:textId="4F5E7DFC" w:rsidR="0015443A" w:rsidRPr="00D3747D" w:rsidRDefault="0015443A" w:rsidP="00BB59F0">
            <w:pPr>
              <w:jc w:val="center"/>
            </w:pPr>
            <w:r w:rsidRPr="00D3747D">
              <w:t>ET, HC, LH, HS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0E03AF7" w14:textId="4BECD282" w:rsidR="0015443A" w:rsidRPr="00D3747D" w:rsidRDefault="0015443A" w:rsidP="00BB59F0">
            <w:pPr>
              <w:jc w:val="center"/>
            </w:pPr>
            <w:r w:rsidRPr="00D3747D">
              <w:t>HLD, MVS, PBF,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A4612D0" w14:textId="3DFE2FED" w:rsidR="0015443A" w:rsidRPr="00D3747D" w:rsidRDefault="0015443A" w:rsidP="00BB59F0">
            <w:pPr>
              <w:jc w:val="center"/>
            </w:pPr>
            <w:r w:rsidRPr="00D3747D">
              <w:t>0% (b)/</w:t>
            </w:r>
          </w:p>
          <w:p w14:paraId="48360387" w14:textId="77777777" w:rsidR="0015443A" w:rsidRPr="00536D8A" w:rsidRDefault="0015443A" w:rsidP="00BB59F0">
            <w:pPr>
              <w:jc w:val="center"/>
              <w:rPr>
                <w:color w:val="5B9BD5" w:themeColor="accent1"/>
              </w:rPr>
            </w:pPr>
            <w:r w:rsidRPr="00536D8A">
              <w:rPr>
                <w:color w:val="5B9BD5" w:themeColor="accent1"/>
              </w:rPr>
              <w:t>c.894G&gt;A/</w:t>
            </w:r>
          </w:p>
          <w:p w14:paraId="390BF51C" w14:textId="5B321FF8" w:rsidR="0015443A" w:rsidRPr="00D3747D" w:rsidRDefault="0015443A" w:rsidP="00BB59F0">
            <w:pPr>
              <w:jc w:val="center"/>
            </w:pPr>
            <w:r w:rsidRPr="00536D8A">
              <w:rPr>
                <w:color w:val="5B9BD5" w:themeColor="accent1"/>
              </w:rPr>
              <w:t>c.894G&gt;A</w:t>
            </w:r>
          </w:p>
        </w:tc>
      </w:tr>
      <w:tr w:rsidR="0015443A" w:rsidRPr="00D3747D" w14:paraId="651F6E75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E574D10" w14:textId="391CC819" w:rsidR="0015443A" w:rsidRPr="00D3747D" w:rsidRDefault="0015443A" w:rsidP="00BB59F0">
            <w:pPr>
              <w:jc w:val="center"/>
            </w:pPr>
            <w:r w:rsidRPr="00D3747D">
              <w:rPr>
                <w:color w:val="000000"/>
              </w:rPr>
              <w:t>Al Essa et al,</w:t>
            </w:r>
            <w:r w:rsidRPr="00D3747D">
              <w:t>1988 (A)</w:t>
            </w:r>
          </w:p>
          <w:p w14:paraId="6E55374A" w14:textId="30F8E692" w:rsidR="0015443A" w:rsidRPr="00D3747D" w:rsidRDefault="0015443A" w:rsidP="00BB59F0">
            <w:pPr>
              <w:jc w:val="center"/>
            </w:pPr>
            <w:r w:rsidRPr="00D3747D">
              <w:t>(Saudi Arabia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636FB61" w14:textId="742B6A2A" w:rsidR="0015443A" w:rsidRPr="00D3747D" w:rsidRDefault="0015443A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67EA947" w14:textId="1A6C1467" w:rsidR="0015443A" w:rsidRPr="00914468" w:rsidRDefault="00CB005D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Infantil</w:t>
            </w:r>
            <w:r w:rsidR="00914468" w:rsidRPr="00914468">
              <w:rPr>
                <w:color w:val="5B9BD5" w:themeColor="accent1"/>
              </w:rPr>
              <w:t>e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430D898" w14:textId="46C394FE" w:rsidR="0015443A" w:rsidRPr="00D3747D" w:rsidRDefault="0015443A" w:rsidP="00BB59F0">
            <w:pPr>
              <w:jc w:val="center"/>
            </w:pPr>
            <w:r w:rsidRPr="00D3747D">
              <w:t>Fe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0F203DB" w14:textId="44F8279A" w:rsidR="0015443A" w:rsidRPr="00D3747D" w:rsidRDefault="0015443A" w:rsidP="00BB59F0">
            <w:pPr>
              <w:jc w:val="center"/>
            </w:pPr>
            <w:r w:rsidRPr="00D3747D">
              <w:t>n.r./n.r. 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F8AAAB8" w14:textId="4A661F10" w:rsidR="0015443A" w:rsidRPr="00D3747D" w:rsidRDefault="0015443A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Yes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47BC783" w14:textId="051EA96D" w:rsidR="0015443A" w:rsidRPr="00D3747D" w:rsidRDefault="0015443A" w:rsidP="00BB59F0">
            <w:pPr>
              <w:jc w:val="center"/>
              <w:rPr>
                <w:lang w:val="en-US"/>
              </w:rPr>
            </w:pPr>
            <w:r w:rsidRPr="00D3747D">
              <w:rPr>
                <w:lang w:val="en-US"/>
              </w:rPr>
              <w:t>AD, HSM, FTT, D, V, ST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BA1B785" w14:textId="734DA950" w:rsidR="0015443A" w:rsidRPr="00D3747D" w:rsidRDefault="0015443A" w:rsidP="00BB59F0">
            <w:pPr>
              <w:jc w:val="center"/>
            </w:pPr>
            <w:r w:rsidRPr="00D3747D">
              <w:t>A, TR, ET, CA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60A355E" w14:textId="5754A6B5" w:rsidR="0015443A" w:rsidRPr="00D3747D" w:rsidRDefault="0015443A" w:rsidP="00BB59F0">
            <w:pPr>
              <w:jc w:val="center"/>
            </w:pPr>
            <w:r w:rsidRPr="00D3747D">
              <w:t>BMV, HFC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93DA8F2" w14:textId="5B8161F3" w:rsidR="0015443A" w:rsidRPr="00D3747D" w:rsidRDefault="0015443A" w:rsidP="00BB59F0">
            <w:pPr>
              <w:jc w:val="center"/>
            </w:pPr>
            <w:r w:rsidRPr="00D3747D">
              <w:t>2% (b) (c)/ n.r.</w:t>
            </w:r>
          </w:p>
          <w:p w14:paraId="13F62613" w14:textId="0D912711" w:rsidR="0015443A" w:rsidRPr="00D3747D" w:rsidRDefault="0015443A" w:rsidP="00BB59F0">
            <w:pPr>
              <w:jc w:val="center"/>
            </w:pPr>
          </w:p>
        </w:tc>
      </w:tr>
      <w:tr w:rsidR="00914468" w:rsidRPr="00D3747D" w14:paraId="5D2B2910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3889CE3" w14:textId="2035408C" w:rsidR="00914468" w:rsidRPr="00D3747D" w:rsidRDefault="00914468" w:rsidP="00BB59F0">
            <w:pPr>
              <w:jc w:val="center"/>
            </w:pPr>
            <w:r w:rsidRPr="00D3747D">
              <w:rPr>
                <w:color w:val="000000"/>
              </w:rPr>
              <w:t>Al Essa et al,</w:t>
            </w:r>
            <w:r w:rsidRPr="00D3747D">
              <w:t>1988 (B)</w:t>
            </w:r>
          </w:p>
          <w:p w14:paraId="7B4D655C" w14:textId="26B4BFF4" w:rsidR="00914468" w:rsidRPr="00D3747D" w:rsidRDefault="00914468" w:rsidP="00BB59F0">
            <w:pPr>
              <w:jc w:val="center"/>
            </w:pPr>
            <w:r w:rsidRPr="00D3747D">
              <w:t>(Saudi Arabia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3367CF2" w14:textId="0151FBFF" w:rsidR="00914468" w:rsidRPr="00D3747D" w:rsidRDefault="00914468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C0F86D9" w14:textId="02CF98A4" w:rsidR="00914468" w:rsidRPr="00914468" w:rsidRDefault="00914468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Infantile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AB52ACB" w14:textId="732DE134" w:rsidR="00914468" w:rsidRPr="00D3747D" w:rsidRDefault="00914468" w:rsidP="00BB59F0">
            <w:pPr>
              <w:jc w:val="center"/>
            </w:pPr>
            <w:r w:rsidRPr="00D3747D">
              <w:t>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337803F" w14:textId="03123436" w:rsidR="00914468" w:rsidRPr="00D3747D" w:rsidRDefault="00914468" w:rsidP="00BB59F0">
            <w:pPr>
              <w:jc w:val="center"/>
            </w:pPr>
            <w:r w:rsidRPr="00D3747D">
              <w:t>2/2/2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33FA3D8" w14:textId="05938ACF" w:rsidR="00914468" w:rsidRPr="00D3747D" w:rsidRDefault="00914468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t>n.r.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D9B74A8" w14:textId="3DBCA05B" w:rsidR="00914468" w:rsidRPr="00D3747D" w:rsidRDefault="00914468" w:rsidP="00BB59F0">
            <w:pPr>
              <w:jc w:val="center"/>
            </w:pPr>
            <w:r w:rsidRPr="00D3747D">
              <w:t>HSM, FTT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FD73249" w14:textId="295B1987" w:rsidR="00914468" w:rsidRPr="00D3747D" w:rsidRDefault="00914468" w:rsidP="00BB59F0">
            <w:pPr>
              <w:jc w:val="center"/>
            </w:pPr>
            <w:r w:rsidRPr="00D3747D">
              <w:t>CA, ET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DB111E1" w14:textId="1701569E" w:rsidR="00914468" w:rsidRPr="00D3747D" w:rsidRDefault="00914468" w:rsidP="00BB59F0">
            <w:pPr>
              <w:jc w:val="center"/>
            </w:pPr>
            <w:r w:rsidRPr="00D3747D">
              <w:t>n.r.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4D1515D" w14:textId="0D9792BA" w:rsidR="00914468" w:rsidRPr="00D3747D" w:rsidRDefault="00914468" w:rsidP="00BB59F0">
            <w:pPr>
              <w:jc w:val="center"/>
            </w:pPr>
            <w:r w:rsidRPr="00D3747D">
              <w:t>&lt;1% (c)/ n.r.</w:t>
            </w:r>
          </w:p>
        </w:tc>
      </w:tr>
      <w:tr w:rsidR="00914468" w:rsidRPr="00D3747D" w14:paraId="25819029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8A96531" w14:textId="35FA100E" w:rsidR="00914468" w:rsidRPr="00D3747D" w:rsidRDefault="00914468" w:rsidP="00BB59F0">
            <w:pPr>
              <w:jc w:val="center"/>
            </w:pPr>
            <w:r w:rsidRPr="00D3747D">
              <w:rPr>
                <w:color w:val="000000"/>
              </w:rPr>
              <w:t>Al Essa et al,</w:t>
            </w:r>
            <w:r w:rsidRPr="00D3747D">
              <w:t>1988 (C)</w:t>
            </w:r>
          </w:p>
          <w:p w14:paraId="3FDCD25E" w14:textId="4A237E57" w:rsidR="00914468" w:rsidRPr="00D3747D" w:rsidRDefault="00914468" w:rsidP="00BB59F0">
            <w:pPr>
              <w:jc w:val="center"/>
            </w:pPr>
            <w:r w:rsidRPr="00D3747D">
              <w:t>(Saudi Arabia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57F326C" w14:textId="413D1764" w:rsidR="00914468" w:rsidRPr="00D3747D" w:rsidRDefault="00914468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784168F" w14:textId="79873623" w:rsidR="00914468" w:rsidRPr="00914468" w:rsidRDefault="00914468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Infantile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1626111" w14:textId="7741F472" w:rsidR="00914468" w:rsidRPr="00D3747D" w:rsidRDefault="00914468" w:rsidP="00BB59F0">
            <w:pPr>
              <w:jc w:val="center"/>
            </w:pPr>
            <w:r w:rsidRPr="00D3747D">
              <w:t>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63278FB" w14:textId="6C69AF77" w:rsidR="00914468" w:rsidRPr="00D3747D" w:rsidRDefault="00914468" w:rsidP="00BB59F0">
            <w:pPr>
              <w:jc w:val="center"/>
            </w:pPr>
            <w:r w:rsidRPr="00D3747D">
              <w:t>3/3/6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9580AAD" w14:textId="0840DD14" w:rsidR="00914468" w:rsidRPr="00D3747D" w:rsidRDefault="00914468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Yes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84D9524" w14:textId="6EADC3B7" w:rsidR="00914468" w:rsidRPr="00D3747D" w:rsidRDefault="00914468" w:rsidP="00BB59F0">
            <w:pPr>
              <w:jc w:val="center"/>
            </w:pPr>
            <w:r w:rsidRPr="00D3747D">
              <w:t>AD, HSM, FTT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35F543A" w14:textId="12373706" w:rsidR="00914468" w:rsidRPr="00D3747D" w:rsidRDefault="00914468" w:rsidP="00BB59F0">
            <w:pPr>
              <w:jc w:val="center"/>
            </w:pPr>
            <w:r w:rsidRPr="00D3747D">
              <w:t>ET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B2F2037" w14:textId="2492CAC1" w:rsidR="00914468" w:rsidRPr="00D3747D" w:rsidRDefault="00914468" w:rsidP="00BB59F0">
            <w:pPr>
              <w:jc w:val="center"/>
            </w:pPr>
            <w:r w:rsidRPr="00D3747D">
              <w:t>n.r.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1A5ECFE" w14:textId="0AE4AF2F" w:rsidR="00914468" w:rsidRPr="00D3747D" w:rsidRDefault="00914468" w:rsidP="00BB59F0">
            <w:pPr>
              <w:jc w:val="center"/>
            </w:pPr>
            <w:r w:rsidRPr="00D3747D">
              <w:t>5%(c) / n.r.</w:t>
            </w:r>
          </w:p>
        </w:tc>
      </w:tr>
      <w:tr w:rsidR="00914468" w:rsidRPr="00D3747D" w14:paraId="378730D9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3F495FA" w14:textId="5546B0B7" w:rsidR="00914468" w:rsidRPr="00D3747D" w:rsidRDefault="00914468" w:rsidP="00BB59F0">
            <w:pPr>
              <w:jc w:val="center"/>
            </w:pPr>
            <w:r w:rsidRPr="00D3747D">
              <w:rPr>
                <w:color w:val="000000"/>
              </w:rPr>
              <w:lastRenderedPageBreak/>
              <w:t>Al Essa et al,</w:t>
            </w:r>
            <w:r w:rsidRPr="00D3747D">
              <w:t>1988 (D)</w:t>
            </w:r>
          </w:p>
          <w:p w14:paraId="5C781698" w14:textId="231B81F3" w:rsidR="00914468" w:rsidRPr="00D3747D" w:rsidRDefault="00914468" w:rsidP="00BB59F0">
            <w:pPr>
              <w:jc w:val="center"/>
            </w:pPr>
            <w:r w:rsidRPr="00D3747D">
              <w:t>(Saudi Arabia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607B577" w14:textId="5FB7222E" w:rsidR="00914468" w:rsidRPr="00D3747D" w:rsidRDefault="00914468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5AD2FF5" w14:textId="1FEF9FD6" w:rsidR="00914468" w:rsidRPr="00914468" w:rsidRDefault="00914468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Infantile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015BB86" w14:textId="75156F54" w:rsidR="00914468" w:rsidRPr="00D3747D" w:rsidRDefault="00914468" w:rsidP="00BB59F0">
            <w:pPr>
              <w:jc w:val="center"/>
            </w:pPr>
            <w:r w:rsidRPr="00D3747D">
              <w:t>Fe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CC7BE5A" w14:textId="2D7D5CBF" w:rsidR="00914468" w:rsidRPr="00D3747D" w:rsidRDefault="00914468" w:rsidP="00BB59F0">
            <w:pPr>
              <w:jc w:val="center"/>
            </w:pPr>
            <w:r w:rsidRPr="00D3747D">
              <w:t>3/3/4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5DE3ECB" w14:textId="3B6DEC62" w:rsidR="00914468" w:rsidRPr="00D3747D" w:rsidRDefault="00914468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Yes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FC122D9" w14:textId="503F5264" w:rsidR="00914468" w:rsidRPr="00D3747D" w:rsidRDefault="00914468" w:rsidP="00BB59F0">
            <w:pPr>
              <w:jc w:val="center"/>
              <w:rPr>
                <w:lang w:val="en-US"/>
              </w:rPr>
            </w:pPr>
            <w:r w:rsidRPr="00D3747D">
              <w:rPr>
                <w:lang w:val="en-US"/>
              </w:rPr>
              <w:t>AD, HSM, FTT, D, V, J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F62B1C7" w14:textId="5E90C2F2" w:rsidR="00914468" w:rsidRPr="00D3747D" w:rsidRDefault="00914468" w:rsidP="00BB59F0">
            <w:pPr>
              <w:jc w:val="center"/>
            </w:pPr>
            <w:r w:rsidRPr="00D3747D">
              <w:t>CA, ET, BVL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84AFC0E" w14:textId="658C53A8" w:rsidR="00914468" w:rsidRPr="00D3747D" w:rsidRDefault="00914468" w:rsidP="00BB59F0">
            <w:pPr>
              <w:jc w:val="center"/>
            </w:pPr>
            <w:r w:rsidRPr="00D3747D">
              <w:t>BMV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1ECE12C" w14:textId="0BB407CC" w:rsidR="00914468" w:rsidRPr="00D3747D" w:rsidRDefault="00914468" w:rsidP="00BB59F0">
            <w:pPr>
              <w:jc w:val="center"/>
            </w:pPr>
            <w:r w:rsidRPr="00D3747D">
              <w:t>6% (c) / n.r.</w:t>
            </w:r>
          </w:p>
        </w:tc>
      </w:tr>
      <w:tr w:rsidR="00914468" w:rsidRPr="00D3747D" w14:paraId="42100A36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A0C559B" w14:textId="7FCFE3B2" w:rsidR="00914468" w:rsidRPr="00D3747D" w:rsidRDefault="00914468" w:rsidP="00BB59F0">
            <w:pPr>
              <w:jc w:val="center"/>
              <w:rPr>
                <w:lang w:val="en-US"/>
              </w:rPr>
            </w:pPr>
            <w:r w:rsidRPr="00D3747D">
              <w:rPr>
                <w:lang w:val="en-US"/>
              </w:rPr>
              <w:t>Anderson et al, 1999 (A) (United States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63CC93E" w14:textId="7008F7EB" w:rsidR="00914468" w:rsidRPr="00D3747D" w:rsidRDefault="00914468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4D9B1C9" w14:textId="0E86D0A6" w:rsidR="00914468" w:rsidRPr="00914468" w:rsidRDefault="00914468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Infantile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E861E86" w14:textId="0ADAE5AB" w:rsidR="00914468" w:rsidRPr="00D3747D" w:rsidRDefault="00914468" w:rsidP="00BB59F0">
            <w:pPr>
              <w:jc w:val="center"/>
            </w:pPr>
            <w:r w:rsidRPr="00D3747D">
              <w:rPr>
                <w:rFonts w:eastAsia="Times New Roman"/>
                <w:color w:val="000000"/>
              </w:rPr>
              <w:t>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A4DBE7D" w14:textId="33CB4E53" w:rsidR="00914468" w:rsidRPr="00D3747D" w:rsidRDefault="00914468" w:rsidP="00BB59F0">
            <w:pPr>
              <w:jc w:val="center"/>
            </w:pPr>
            <w:r w:rsidRPr="00D3747D">
              <w:rPr>
                <w:rFonts w:eastAsia="Times New Roman"/>
                <w:color w:val="000000"/>
              </w:rPr>
              <w:t>2/2/4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391AA03" w14:textId="1F0757E4" w:rsidR="00914468" w:rsidRPr="00D3747D" w:rsidRDefault="00914468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o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3B52E95" w14:textId="7063C6A2" w:rsidR="00914468" w:rsidRPr="00D3747D" w:rsidRDefault="00914468" w:rsidP="00BB59F0">
            <w:pPr>
              <w:jc w:val="center"/>
            </w:pPr>
            <w:r w:rsidRPr="00D3747D">
              <w:t>HM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8C8FBCB" w14:textId="6CA67829" w:rsidR="00914468" w:rsidRPr="00D3747D" w:rsidRDefault="00914468" w:rsidP="00BB59F0">
            <w:pPr>
              <w:jc w:val="center"/>
            </w:pPr>
            <w:r w:rsidRPr="00D3747D">
              <w:t>AC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17089A5" w14:textId="53722F11" w:rsidR="00914468" w:rsidRPr="00D3747D" w:rsidRDefault="00914468" w:rsidP="00BB59F0">
            <w:pPr>
              <w:jc w:val="center"/>
            </w:pPr>
            <w:r w:rsidRPr="00D3747D">
              <w:t>BMV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5726085" w14:textId="77777777" w:rsidR="00914468" w:rsidRPr="00D3747D" w:rsidRDefault="00914468" w:rsidP="00BB59F0">
            <w:pPr>
              <w:jc w:val="center"/>
            </w:pPr>
            <w:r w:rsidRPr="00D3747D">
              <w:t>4% (b)</w:t>
            </w:r>
          </w:p>
          <w:p w14:paraId="76DAC6F8" w14:textId="59E8583E" w:rsidR="00914468" w:rsidRPr="00D3747D" w:rsidRDefault="00914468" w:rsidP="00BB59F0">
            <w:pPr>
              <w:jc w:val="center"/>
            </w:pPr>
            <w:r w:rsidRPr="00D3747D">
              <w:t>Exon 4 skipped / undetermined</w:t>
            </w:r>
          </w:p>
        </w:tc>
      </w:tr>
      <w:tr w:rsidR="00914468" w:rsidRPr="00D3747D" w14:paraId="01F96747" w14:textId="77777777" w:rsidTr="00BB59F0">
        <w:trPr>
          <w:cantSplit/>
          <w:trHeight w:val="1274"/>
        </w:trPr>
        <w:tc>
          <w:tcPr>
            <w:tcW w:w="156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9C82D45" w14:textId="3D14CB73" w:rsidR="00914468" w:rsidRPr="00D3747D" w:rsidRDefault="00914468" w:rsidP="00BB59F0">
            <w:pPr>
              <w:jc w:val="center"/>
              <w:rPr>
                <w:lang w:val="en-US"/>
              </w:rPr>
            </w:pPr>
            <w:r w:rsidRPr="00D3747D">
              <w:rPr>
                <w:lang w:val="en-US"/>
              </w:rPr>
              <w:t>Anderson et al, 1999 (B) (United States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F7D7C6A" w14:textId="17FABB15" w:rsidR="00914468" w:rsidRPr="00D3747D" w:rsidRDefault="00914468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0CBA7DD" w14:textId="7F9C9C01" w:rsidR="00914468" w:rsidRPr="00914468" w:rsidRDefault="00914468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Infantile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FF38861" w14:textId="1846A8C6" w:rsidR="00914468" w:rsidRPr="00D3747D" w:rsidRDefault="00914468" w:rsidP="00BB59F0">
            <w:pPr>
              <w:jc w:val="center"/>
            </w:pPr>
            <w:r w:rsidRPr="00D3747D">
              <w:rPr>
                <w:rFonts w:eastAsia="Times New Roman"/>
                <w:color w:val="000000"/>
              </w:rPr>
              <w:t>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CC3A277" w14:textId="51E813C5" w:rsidR="00914468" w:rsidRPr="00D3747D" w:rsidRDefault="00914468" w:rsidP="00BB59F0">
            <w:pPr>
              <w:jc w:val="center"/>
            </w:pPr>
            <w:r w:rsidRPr="00D3747D">
              <w:rPr>
                <w:rFonts w:eastAsia="Times New Roman"/>
                <w:color w:val="000000"/>
              </w:rPr>
              <w:t>0/3/4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83CA188" w14:textId="22536887" w:rsidR="00914468" w:rsidRPr="00D3747D" w:rsidRDefault="00914468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o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1C91360" w14:textId="5D4D613C" w:rsidR="00914468" w:rsidRPr="00D3747D" w:rsidRDefault="00914468" w:rsidP="00BB59F0">
            <w:pPr>
              <w:jc w:val="center"/>
            </w:pPr>
            <w:r w:rsidRPr="00D3747D">
              <w:t>n.r.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9F90E35" w14:textId="7511FBAD" w:rsidR="00914468" w:rsidRPr="00D3747D" w:rsidRDefault="00914468" w:rsidP="00BB59F0">
            <w:pPr>
              <w:jc w:val="center"/>
            </w:pPr>
            <w:r w:rsidRPr="00D3747D">
              <w:t>BVL, AC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133E2D8" w14:textId="5E84939D" w:rsidR="00914468" w:rsidRPr="00D3747D" w:rsidRDefault="00914468" w:rsidP="00BB59F0">
            <w:pPr>
              <w:jc w:val="center"/>
              <w:rPr>
                <w:lang w:val="en-US"/>
              </w:rPr>
            </w:pPr>
            <w:r w:rsidRPr="00D3747D">
              <w:rPr>
                <w:lang w:val="en-US"/>
              </w:rPr>
              <w:t>BMV</w:t>
            </w:r>
          </w:p>
          <w:p w14:paraId="12A2FA46" w14:textId="1F1FD237" w:rsidR="00914468" w:rsidRPr="00D3747D" w:rsidRDefault="00914468" w:rsidP="00BB59F0">
            <w:pPr>
              <w:jc w:val="center"/>
              <w:rPr>
                <w:lang w:val="en-US"/>
              </w:rPr>
            </w:pPr>
            <w:r w:rsidRPr="00D3747D">
              <w:rPr>
                <w:lang w:val="en-US"/>
              </w:rPr>
              <w:t>HS, BPF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BEE517A" w14:textId="77777777" w:rsidR="00914468" w:rsidRPr="00D3747D" w:rsidRDefault="00914468" w:rsidP="00BB59F0">
            <w:pPr>
              <w:jc w:val="center"/>
            </w:pPr>
            <w:r w:rsidRPr="00D3747D">
              <w:t>3%(b) 1% (c)</w:t>
            </w:r>
          </w:p>
          <w:p w14:paraId="6E27A532" w14:textId="54DC1E2C" w:rsidR="00914468" w:rsidRPr="00D3747D" w:rsidRDefault="00914468" w:rsidP="00BB59F0">
            <w:pPr>
              <w:jc w:val="center"/>
            </w:pPr>
            <w:r w:rsidRPr="00536D8A">
              <w:rPr>
                <w:color w:val="5B9BD5" w:themeColor="accent1"/>
              </w:rPr>
              <w:t>c.347G&gt;A/ c.684delT</w:t>
            </w:r>
          </w:p>
        </w:tc>
      </w:tr>
      <w:tr w:rsidR="00914468" w:rsidRPr="00D3747D" w14:paraId="3B8E9AD7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F66C4E4" w14:textId="61CDDA62" w:rsidR="00914468" w:rsidRPr="00D3747D" w:rsidRDefault="00914468" w:rsidP="00BB59F0">
            <w:pPr>
              <w:jc w:val="center"/>
              <w:rPr>
                <w:lang w:val="en-US"/>
              </w:rPr>
            </w:pPr>
            <w:r w:rsidRPr="00D3747D">
              <w:rPr>
                <w:lang w:val="en-US"/>
              </w:rPr>
              <w:t>Anderson et al, 1999 (C) (United States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49C22F0" w14:textId="4AB9C9EC" w:rsidR="00914468" w:rsidRPr="00D3747D" w:rsidRDefault="00914468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D2455D7" w14:textId="228DF2D8" w:rsidR="00914468" w:rsidRPr="00914468" w:rsidRDefault="00914468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Infantile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5FE1423" w14:textId="5841AE3E" w:rsidR="00914468" w:rsidRPr="00D3747D" w:rsidRDefault="00914468" w:rsidP="00BB59F0">
            <w:pPr>
              <w:jc w:val="center"/>
            </w:pPr>
            <w:r w:rsidRPr="00D3747D">
              <w:rPr>
                <w:rFonts w:eastAsia="Times New Roman"/>
                <w:color w:val="000000"/>
              </w:rPr>
              <w:t>Fe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F57664C" w14:textId="4F4B42BC" w:rsidR="00914468" w:rsidRPr="00D3747D" w:rsidRDefault="00914468" w:rsidP="00BB59F0">
            <w:pPr>
              <w:jc w:val="center"/>
            </w:pPr>
            <w:r w:rsidRPr="00D3747D">
              <w:rPr>
                <w:rFonts w:eastAsia="Times New Roman"/>
                <w:color w:val="000000"/>
              </w:rPr>
              <w:t>2/3/3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6FC3473" w14:textId="74DDB504" w:rsidR="00914468" w:rsidRPr="00D3747D" w:rsidRDefault="00914468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o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0FBB4BD" w14:textId="7D5B5BE8" w:rsidR="00914468" w:rsidRPr="00D3747D" w:rsidRDefault="00914468" w:rsidP="00BB59F0">
            <w:pPr>
              <w:jc w:val="center"/>
            </w:pPr>
            <w:r w:rsidRPr="00D3747D">
              <w:t>HM, D, V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3515E99" w14:textId="4FD5EF62" w:rsidR="00914468" w:rsidRPr="00D3747D" w:rsidRDefault="00914468" w:rsidP="00BB59F0">
            <w:pPr>
              <w:jc w:val="center"/>
            </w:pPr>
            <w:r w:rsidRPr="00D3747D">
              <w:t>n.r.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3A6E64D" w14:textId="5F8D6E86" w:rsidR="00914468" w:rsidRPr="00D3747D" w:rsidRDefault="00914468" w:rsidP="00BB59F0">
            <w:pPr>
              <w:jc w:val="center"/>
            </w:pPr>
            <w:r w:rsidRPr="00D3747D">
              <w:t>n.r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AAB751A" w14:textId="77777777" w:rsidR="00914468" w:rsidRPr="00D3747D" w:rsidRDefault="00914468" w:rsidP="00BB59F0">
            <w:pPr>
              <w:jc w:val="center"/>
            </w:pPr>
            <w:r w:rsidRPr="00D3747D">
              <w:t>0% (c)</w:t>
            </w:r>
          </w:p>
          <w:p w14:paraId="585DF270" w14:textId="272A888F" w:rsidR="00914468" w:rsidRPr="00536D8A" w:rsidRDefault="00914468" w:rsidP="00BB59F0">
            <w:pPr>
              <w:jc w:val="center"/>
              <w:rPr>
                <w:color w:val="5B9BD5" w:themeColor="accent1"/>
              </w:rPr>
            </w:pPr>
            <w:r w:rsidRPr="00536D8A">
              <w:rPr>
                <w:color w:val="5B9BD5" w:themeColor="accent1"/>
              </w:rPr>
              <w:t>c.594-595insT/</w:t>
            </w:r>
          </w:p>
          <w:p w14:paraId="70B3C4B7" w14:textId="1B7E53B4" w:rsidR="00914468" w:rsidRPr="00D3747D" w:rsidRDefault="00914468" w:rsidP="00BB59F0">
            <w:pPr>
              <w:jc w:val="center"/>
            </w:pPr>
            <w:r w:rsidRPr="00536D8A">
              <w:rPr>
                <w:color w:val="5B9BD5" w:themeColor="accent1"/>
              </w:rPr>
              <w:t>c.193C&gt;T</w:t>
            </w:r>
          </w:p>
        </w:tc>
      </w:tr>
      <w:tr w:rsidR="0015443A" w:rsidRPr="00D3747D" w14:paraId="602DF65C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57D59F2" w14:textId="0365A178" w:rsidR="0015443A" w:rsidRPr="00D3747D" w:rsidRDefault="0015443A" w:rsidP="00BB59F0">
            <w:pPr>
              <w:jc w:val="center"/>
              <w:rPr>
                <w:lang w:val="en-US"/>
              </w:rPr>
            </w:pPr>
            <w:r w:rsidRPr="00D3747D">
              <w:rPr>
                <w:lang w:val="en-US"/>
              </w:rPr>
              <w:t>Anderson et al, 1999 (D) (United States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4F0590F" w14:textId="54844EDB" w:rsidR="0015443A" w:rsidRPr="00D3747D" w:rsidRDefault="0015443A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FB77F0F" w14:textId="517DDE25" w:rsidR="0015443A" w:rsidRPr="00914468" w:rsidRDefault="0015443A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CESD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D924A0A" w14:textId="01BE406F" w:rsidR="0015443A" w:rsidRPr="00D3747D" w:rsidRDefault="0015443A" w:rsidP="00BB59F0">
            <w:pPr>
              <w:jc w:val="center"/>
            </w:pPr>
            <w:r w:rsidRPr="00D3747D">
              <w:rPr>
                <w:rFonts w:eastAsia="Times New Roman"/>
                <w:color w:val="000000"/>
              </w:rPr>
              <w:t>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02F2CDD" w14:textId="6FBC5BFD" w:rsidR="0015443A" w:rsidRPr="00D3747D" w:rsidRDefault="0015443A" w:rsidP="00BB59F0">
            <w:pPr>
              <w:jc w:val="center"/>
            </w:pPr>
            <w:r w:rsidRPr="00D3747D">
              <w:rPr>
                <w:rFonts w:eastAsia="Times New Roman"/>
                <w:color w:val="000000"/>
              </w:rPr>
              <w:t>36/36</w:t>
            </w:r>
            <w:r w:rsidRPr="00D3747D">
              <w:t>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CD8DBD8" w14:textId="78766092" w:rsidR="0015443A" w:rsidRPr="00D3747D" w:rsidRDefault="0015443A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o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B29D593" w14:textId="20E4B4A1" w:rsidR="0015443A" w:rsidRPr="00D3747D" w:rsidRDefault="0015443A" w:rsidP="00BB59F0">
            <w:pPr>
              <w:jc w:val="center"/>
            </w:pPr>
            <w:r w:rsidRPr="00D3747D">
              <w:t>HM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EF33E45" w14:textId="6BAD0C30" w:rsidR="0015443A" w:rsidRPr="00D3747D" w:rsidRDefault="0015443A" w:rsidP="00BB59F0">
            <w:pPr>
              <w:jc w:val="center"/>
            </w:pPr>
            <w:r w:rsidRPr="00D3747D">
              <w:t>n.r.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8B97C2E" w14:textId="22D05C34" w:rsidR="0015443A" w:rsidRPr="00D3747D" w:rsidRDefault="0015443A" w:rsidP="00BB59F0">
            <w:pPr>
              <w:jc w:val="center"/>
              <w:rPr>
                <w:lang w:val="en-US"/>
              </w:rPr>
            </w:pPr>
            <w:r w:rsidRPr="00D3747D">
              <w:rPr>
                <w:lang w:val="en-US"/>
              </w:rPr>
              <w:t>BMV</w:t>
            </w:r>
          </w:p>
          <w:p w14:paraId="64A8BD0C" w14:textId="2E6DF0A9" w:rsidR="0015443A" w:rsidRPr="00D3747D" w:rsidRDefault="0015443A" w:rsidP="00BB59F0">
            <w:pPr>
              <w:jc w:val="center"/>
              <w:rPr>
                <w:lang w:val="en-US"/>
              </w:rPr>
            </w:pPr>
            <w:r w:rsidRPr="00D3747D">
              <w:rPr>
                <w:lang w:val="en-US"/>
              </w:rPr>
              <w:t>HL, MVS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224B23E" w14:textId="0C9B5B49" w:rsidR="0015443A" w:rsidRPr="00D3747D" w:rsidRDefault="0015443A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1,2%(c)</w:t>
            </w:r>
          </w:p>
          <w:p w14:paraId="73375345" w14:textId="77777777" w:rsidR="0015443A" w:rsidRPr="008B3729" w:rsidRDefault="0015443A" w:rsidP="00BB59F0">
            <w:pPr>
              <w:jc w:val="center"/>
              <w:rPr>
                <w:rFonts w:eastAsia="Times New Roman"/>
                <w:color w:val="5B9BD5" w:themeColor="accent1"/>
              </w:rPr>
            </w:pPr>
            <w:r w:rsidRPr="008B3729">
              <w:rPr>
                <w:rFonts w:eastAsia="Times New Roman"/>
                <w:color w:val="5B9BD5" w:themeColor="accent1"/>
              </w:rPr>
              <w:t>c.894G&gt;a/</w:t>
            </w:r>
          </w:p>
          <w:p w14:paraId="4C07BEC2" w14:textId="081A478B" w:rsidR="0015443A" w:rsidRPr="00D3747D" w:rsidRDefault="0015443A" w:rsidP="00BB59F0">
            <w:pPr>
              <w:jc w:val="center"/>
            </w:pPr>
            <w:r w:rsidRPr="008B3729">
              <w:rPr>
                <w:rFonts w:eastAsia="Times New Roman"/>
                <w:color w:val="5B9BD5" w:themeColor="accent1"/>
              </w:rPr>
              <w:t>c.894G&gt;a</w:t>
            </w:r>
          </w:p>
        </w:tc>
      </w:tr>
      <w:tr w:rsidR="0015443A" w:rsidRPr="00D3747D" w14:paraId="26F4FF0F" w14:textId="77777777" w:rsidTr="00BB59F0">
        <w:trPr>
          <w:cantSplit/>
          <w:trHeight w:val="1231"/>
        </w:trPr>
        <w:tc>
          <w:tcPr>
            <w:tcW w:w="156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C86BAE1" w14:textId="544FDBAB" w:rsidR="0015443A" w:rsidRPr="00D3747D" w:rsidRDefault="0015443A" w:rsidP="00BB59F0">
            <w:pPr>
              <w:jc w:val="center"/>
              <w:rPr>
                <w:lang w:val="en-US"/>
              </w:rPr>
            </w:pPr>
            <w:r w:rsidRPr="00D3747D">
              <w:rPr>
                <w:lang w:val="en-US"/>
              </w:rPr>
              <w:t>Arbisser et al,1978 (United States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7BC0DB2" w14:textId="2FD916C3" w:rsidR="0015443A" w:rsidRPr="00D3747D" w:rsidRDefault="0015443A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6DCA569" w14:textId="77777777" w:rsidR="0015443A" w:rsidRPr="00914468" w:rsidRDefault="0015443A" w:rsidP="00BB59F0">
            <w:pPr>
              <w:jc w:val="center"/>
              <w:rPr>
                <w:color w:val="5B9BD5" w:themeColor="accent1"/>
              </w:rPr>
            </w:pPr>
          </w:p>
          <w:p w14:paraId="7C5E828D" w14:textId="77777777" w:rsidR="0015443A" w:rsidRPr="00914468" w:rsidRDefault="0015443A" w:rsidP="00BB59F0">
            <w:pPr>
              <w:jc w:val="center"/>
              <w:rPr>
                <w:color w:val="5B9BD5" w:themeColor="accent1"/>
              </w:rPr>
            </w:pPr>
          </w:p>
          <w:p w14:paraId="65EBF827" w14:textId="39C2AC73" w:rsidR="0015443A" w:rsidRPr="00914468" w:rsidRDefault="0015443A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CESD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89BD207" w14:textId="063DA506" w:rsidR="0015443A" w:rsidRPr="00D3747D" w:rsidRDefault="0015443A" w:rsidP="00BB59F0">
            <w:pPr>
              <w:jc w:val="center"/>
            </w:pPr>
            <w:r w:rsidRPr="00D3747D">
              <w:t>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CD5128F" w14:textId="5B1A3699" w:rsidR="0015443A" w:rsidRPr="00D3747D" w:rsidRDefault="0015443A" w:rsidP="00BB59F0">
            <w:pPr>
              <w:jc w:val="center"/>
            </w:pPr>
            <w:r w:rsidRPr="00D3747D">
              <w:t>132/ n.r.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535E4BF" w14:textId="2467383D" w:rsidR="0015443A" w:rsidRPr="00D3747D" w:rsidRDefault="0015443A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Yes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C450CD1" w14:textId="5A5EDBDB" w:rsidR="0015443A" w:rsidRPr="00D3747D" w:rsidRDefault="0015443A" w:rsidP="00BB59F0">
            <w:pPr>
              <w:jc w:val="center"/>
            </w:pPr>
            <w:r w:rsidRPr="00D3747D">
              <w:t>HSM, UH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00967D8" w14:textId="180670E2" w:rsidR="0015443A" w:rsidRPr="00D3747D" w:rsidRDefault="0015443A" w:rsidP="00BB59F0">
            <w:pPr>
              <w:jc w:val="center"/>
            </w:pPr>
            <w:r w:rsidRPr="00D3747D">
              <w:t>ET, HTG, HC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3E1B2F8" w14:textId="45F09078" w:rsidR="0015443A" w:rsidRPr="00D3747D" w:rsidRDefault="0015443A" w:rsidP="00BB59F0">
            <w:pPr>
              <w:jc w:val="center"/>
              <w:rPr>
                <w:lang w:val="en-US"/>
              </w:rPr>
            </w:pPr>
            <w:r w:rsidRPr="00D3747D">
              <w:rPr>
                <w:lang w:val="en-US"/>
              </w:rPr>
              <w:t>HLD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0959EAC" w14:textId="3B0AC03B" w:rsidR="0015443A" w:rsidRPr="00D3747D" w:rsidRDefault="0015443A" w:rsidP="00BB59F0">
            <w:pPr>
              <w:jc w:val="center"/>
            </w:pPr>
            <w:r w:rsidRPr="00D3747D">
              <w:t>0% (c) / n.r.</w:t>
            </w:r>
          </w:p>
        </w:tc>
      </w:tr>
      <w:tr w:rsidR="0015443A" w:rsidRPr="00D3747D" w14:paraId="2F0AB3B6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09440AC" w14:textId="6CF0233A" w:rsidR="0015443A" w:rsidRPr="00D3747D" w:rsidRDefault="0015443A" w:rsidP="00BB59F0">
            <w:pPr>
              <w:jc w:val="center"/>
              <w:rPr>
                <w:lang w:val="en-US"/>
              </w:rPr>
            </w:pPr>
            <w:r w:rsidRPr="00D3747D">
              <w:rPr>
                <w:lang w:val="en-US"/>
              </w:rPr>
              <w:t>Beaudet et al, 1977 ( United States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281CA4C" w14:textId="355F6C98" w:rsidR="0015443A" w:rsidRPr="00D3747D" w:rsidRDefault="0015443A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32F63FA" w14:textId="77777777" w:rsidR="0015443A" w:rsidRPr="00914468" w:rsidRDefault="0015443A" w:rsidP="00BB59F0">
            <w:pPr>
              <w:jc w:val="center"/>
              <w:rPr>
                <w:color w:val="5B9BD5" w:themeColor="accent1"/>
              </w:rPr>
            </w:pPr>
          </w:p>
          <w:p w14:paraId="187A5931" w14:textId="50C36610" w:rsidR="0015443A" w:rsidRPr="00914468" w:rsidRDefault="0015443A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CESD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8BC599C" w14:textId="027B017D" w:rsidR="0015443A" w:rsidRPr="00D3747D" w:rsidRDefault="0015443A" w:rsidP="00BB59F0">
            <w:pPr>
              <w:jc w:val="center"/>
            </w:pPr>
            <w:r w:rsidRPr="00D3747D">
              <w:t>Fe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CC680F9" w14:textId="7DC423AA" w:rsidR="0015443A" w:rsidRPr="00D3747D" w:rsidRDefault="0015443A" w:rsidP="00BB59F0">
            <w:pPr>
              <w:jc w:val="center"/>
            </w:pPr>
            <w:r w:rsidRPr="00D3747D">
              <w:t>24/n.r.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64EBF5A" w14:textId="6976F561" w:rsidR="0015443A" w:rsidRPr="00D3747D" w:rsidRDefault="0015443A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o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35099D3" w14:textId="2783C091" w:rsidR="0015443A" w:rsidRPr="00D3747D" w:rsidRDefault="0015443A" w:rsidP="00BB59F0">
            <w:pPr>
              <w:jc w:val="center"/>
            </w:pPr>
            <w:r w:rsidRPr="00D3747D">
              <w:t>HSM, FTT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629F810" w14:textId="1355F82A" w:rsidR="0015443A" w:rsidRPr="00D3747D" w:rsidRDefault="0015443A" w:rsidP="00BB59F0">
            <w:pPr>
              <w:jc w:val="center"/>
            </w:pPr>
            <w:r w:rsidRPr="00D3747D">
              <w:t>HC, CA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67706CF" w14:textId="38E32270" w:rsidR="0015443A" w:rsidRPr="00D3747D" w:rsidRDefault="0015443A" w:rsidP="00BB59F0">
            <w:pPr>
              <w:jc w:val="center"/>
            </w:pPr>
            <w:r w:rsidRPr="00D3747D">
              <w:t>BMV</w:t>
            </w:r>
          </w:p>
          <w:p w14:paraId="0F4CFDAE" w14:textId="7CACEA2A" w:rsidR="0015443A" w:rsidRPr="00D3747D" w:rsidRDefault="0015443A" w:rsidP="00BB59F0">
            <w:pPr>
              <w:jc w:val="center"/>
            </w:pPr>
            <w:r w:rsidRPr="00D3747D">
              <w:t>HLD</w:t>
            </w:r>
          </w:p>
          <w:p w14:paraId="031E5170" w14:textId="10A05867" w:rsidR="0015443A" w:rsidRPr="00D3747D" w:rsidRDefault="0015443A" w:rsidP="00BB59F0">
            <w:pPr>
              <w:jc w:val="center"/>
            </w:pPr>
            <w:r w:rsidRPr="00D3747D">
              <w:t>DU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B26800A" w14:textId="34332A54" w:rsidR="0015443A" w:rsidRPr="00D3747D" w:rsidRDefault="0015443A" w:rsidP="00BB59F0">
            <w:pPr>
              <w:jc w:val="center"/>
            </w:pPr>
            <w:r w:rsidRPr="00D3747D">
              <w:t>6% (b) / n.r.</w:t>
            </w:r>
          </w:p>
        </w:tc>
      </w:tr>
      <w:tr w:rsidR="00914468" w:rsidRPr="00657D9B" w14:paraId="558E5DC7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BC72F68" w14:textId="1985FD36" w:rsidR="00914468" w:rsidRPr="00D3747D" w:rsidRDefault="00914468" w:rsidP="00BB59F0">
            <w:pPr>
              <w:jc w:val="center"/>
              <w:rPr>
                <w:lang w:val="en-US"/>
              </w:rPr>
            </w:pPr>
            <w:r w:rsidRPr="00D3747D">
              <w:rPr>
                <w:lang w:val="en-US"/>
              </w:rPr>
              <w:lastRenderedPageBreak/>
              <w:t>Ben Hassine et al, 2016</w:t>
            </w:r>
          </w:p>
          <w:p w14:paraId="6371C55C" w14:textId="03DA3235" w:rsidR="00914468" w:rsidRPr="00D3747D" w:rsidRDefault="00914468" w:rsidP="00BB59F0">
            <w:pPr>
              <w:jc w:val="center"/>
              <w:rPr>
                <w:lang w:val="en-US"/>
              </w:rPr>
            </w:pPr>
            <w:r w:rsidRPr="00D3747D">
              <w:rPr>
                <w:lang w:val="en-US"/>
              </w:rPr>
              <w:t>(Tunisia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EAD4F2A" w14:textId="2DF46291" w:rsidR="00914468" w:rsidRPr="00D3747D" w:rsidRDefault="00914468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D238B3A" w14:textId="0011755B" w:rsidR="00914468" w:rsidRPr="00914468" w:rsidRDefault="00914468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Infantile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7A111B4" w14:textId="624655DC" w:rsidR="00914468" w:rsidRPr="00D3747D" w:rsidRDefault="00914468" w:rsidP="00BB59F0">
            <w:pPr>
              <w:jc w:val="center"/>
            </w:pPr>
            <w:r w:rsidRPr="00D3747D">
              <w:t>Fe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930F3DF" w14:textId="6E6D05E9" w:rsidR="00914468" w:rsidRPr="00D3747D" w:rsidRDefault="00914468" w:rsidP="00BB59F0">
            <w:pPr>
              <w:jc w:val="center"/>
            </w:pPr>
            <w:r w:rsidRPr="00D3747D">
              <w:t>3/3/4.5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6085E73" w14:textId="0B8F2685" w:rsidR="00914468" w:rsidRPr="00D3747D" w:rsidRDefault="00914468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Yes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0C1A34B" w14:textId="7D34D0A6" w:rsidR="00914468" w:rsidRPr="00D3747D" w:rsidRDefault="00914468" w:rsidP="00BB59F0">
            <w:pPr>
              <w:jc w:val="center"/>
            </w:pPr>
            <w:r w:rsidRPr="00D3747D">
              <w:t>HSM, FTT,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FA26BFB" w14:textId="0D08BAC0" w:rsidR="00914468" w:rsidRPr="00D3747D" w:rsidRDefault="00914468" w:rsidP="00BB59F0">
            <w:pPr>
              <w:jc w:val="center"/>
            </w:pPr>
            <w:r w:rsidRPr="00D3747D">
              <w:t>A, DYS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5156037" w14:textId="2D22FE19" w:rsidR="00914468" w:rsidRPr="00D3747D" w:rsidRDefault="00914468" w:rsidP="00BB59F0">
            <w:pPr>
              <w:jc w:val="center"/>
            </w:pPr>
            <w:r w:rsidRPr="00D3747D">
              <w:t>n.r.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A49354C" w14:textId="40A7E454" w:rsidR="00914468" w:rsidRPr="00D3747D" w:rsidRDefault="00914468" w:rsidP="00BB59F0">
            <w:pPr>
              <w:jc w:val="center"/>
              <w:rPr>
                <w:lang w:val="en-US"/>
              </w:rPr>
            </w:pPr>
            <w:r w:rsidRPr="00D3747D">
              <w:rPr>
                <w:lang w:val="en-US"/>
              </w:rPr>
              <w:t>LAL</w:t>
            </w:r>
            <w:r w:rsidR="00BB59F0">
              <w:rPr>
                <w:lang w:val="en-US"/>
              </w:rPr>
              <w:t xml:space="preserve">-D </w:t>
            </w:r>
            <w:r w:rsidRPr="00D3747D">
              <w:rPr>
                <w:lang w:val="en-US"/>
              </w:rPr>
              <w:t>(b) / n.r.</w:t>
            </w:r>
          </w:p>
        </w:tc>
      </w:tr>
      <w:tr w:rsidR="00914468" w:rsidRPr="00D3747D" w14:paraId="56A76BFB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A7E97ED" w14:textId="70877301" w:rsidR="00914468" w:rsidRPr="00D3747D" w:rsidRDefault="00914468" w:rsidP="00BB59F0">
            <w:pPr>
              <w:jc w:val="center"/>
              <w:rPr>
                <w:lang w:val="en-US"/>
              </w:rPr>
            </w:pPr>
            <w:r w:rsidRPr="00D3747D">
              <w:rPr>
                <w:lang w:val="en-US"/>
              </w:rPr>
              <w:t>Ben-Haroush et al, 2003 (Israel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59737A9" w14:textId="1CFBC117" w:rsidR="00914468" w:rsidRPr="00D3747D" w:rsidRDefault="00914468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6FC692D" w14:textId="5D964BEB" w:rsidR="00914468" w:rsidRPr="00914468" w:rsidRDefault="00914468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Infantile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C5B84D8" w14:textId="2DC96243" w:rsidR="00914468" w:rsidRPr="00D3747D" w:rsidRDefault="00914468" w:rsidP="00BB59F0">
            <w:pPr>
              <w:jc w:val="center"/>
            </w:pPr>
            <w:r w:rsidRPr="00D3747D">
              <w:t>Fe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E040D5C" w14:textId="754F8C0F" w:rsidR="00914468" w:rsidRPr="00D3747D" w:rsidRDefault="00914468" w:rsidP="00BB59F0">
            <w:pPr>
              <w:jc w:val="center"/>
            </w:pPr>
            <w:r w:rsidRPr="00D3747D">
              <w:t>0/1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C8179C7" w14:textId="72C1016B" w:rsidR="00914468" w:rsidRPr="00D3747D" w:rsidRDefault="00914468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.r.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EF2BD7C" w14:textId="77777777" w:rsidR="00914468" w:rsidRPr="00D3747D" w:rsidRDefault="00914468" w:rsidP="00BB59F0">
            <w:pPr>
              <w:jc w:val="center"/>
            </w:pPr>
            <w:r w:rsidRPr="00D3747D">
              <w:t>HM, AB</w:t>
            </w:r>
          </w:p>
          <w:p w14:paraId="75E24D58" w14:textId="415C31F6" w:rsidR="00914468" w:rsidRPr="00D3747D" w:rsidRDefault="00914468" w:rsidP="00BB59F0">
            <w:pPr>
              <w:jc w:val="center"/>
            </w:pPr>
            <w:r w:rsidRPr="00D3747D">
              <w:t>Fetal ascites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5BE1A90" w14:textId="521690F7" w:rsidR="00914468" w:rsidRPr="00D3747D" w:rsidRDefault="00914468" w:rsidP="00BB59F0">
            <w:pPr>
              <w:jc w:val="center"/>
            </w:pPr>
            <w:r w:rsidRPr="00D3747D">
              <w:t>CA, BVL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90DC7DF" w14:textId="46C44612" w:rsidR="00914468" w:rsidRPr="00D3747D" w:rsidRDefault="00914468" w:rsidP="00BB59F0">
            <w:pPr>
              <w:jc w:val="center"/>
            </w:pPr>
            <w:r w:rsidRPr="00D3747D">
              <w:t>n.r.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22092AB" w14:textId="46507B1A" w:rsidR="00914468" w:rsidRPr="00D3747D" w:rsidRDefault="00914468" w:rsidP="00BB59F0">
            <w:pPr>
              <w:jc w:val="center"/>
            </w:pPr>
            <w:r w:rsidRPr="00D3747D">
              <w:t>2%(b) / n.r.</w:t>
            </w:r>
          </w:p>
        </w:tc>
      </w:tr>
      <w:tr w:rsidR="0015443A" w:rsidRPr="00D3747D" w14:paraId="1E9A3497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CCA3EB7" w14:textId="53844F78" w:rsidR="0015443A" w:rsidRPr="00D3747D" w:rsidRDefault="0015443A" w:rsidP="00BB59F0">
            <w:pPr>
              <w:jc w:val="center"/>
            </w:pPr>
            <w:r w:rsidRPr="00D3747D">
              <w:t>Benevides et al, 2018 (A) (Brazil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5D4E7F8" w14:textId="3DBA0F4D" w:rsidR="0015443A" w:rsidRPr="00D3747D" w:rsidRDefault="0015443A" w:rsidP="00BB59F0">
            <w:pPr>
              <w:jc w:val="center"/>
            </w:pPr>
            <w:r w:rsidRPr="00D3747D">
              <w:t>Case Serie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36E24E9" w14:textId="42DD136A" w:rsidR="0015443A" w:rsidRPr="00914468" w:rsidRDefault="0015443A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CESD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38AE406" w14:textId="3B606AE8" w:rsidR="0015443A" w:rsidRPr="00D3747D" w:rsidRDefault="0015443A" w:rsidP="00BB59F0">
            <w:pPr>
              <w:jc w:val="center"/>
            </w:pPr>
            <w:r w:rsidRPr="00D3747D">
              <w:rPr>
                <w:color w:val="000000"/>
              </w:rPr>
              <w:t>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25A8ACD" w14:textId="2460A4A9" w:rsidR="0015443A" w:rsidRPr="00D3747D" w:rsidRDefault="0015443A" w:rsidP="00BB59F0">
            <w:pPr>
              <w:jc w:val="center"/>
            </w:pPr>
            <w:r w:rsidRPr="00D3747D">
              <w:t>108/125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68BC566" w14:textId="3530C126" w:rsidR="0015443A" w:rsidRPr="00D3747D" w:rsidRDefault="0015443A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o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C0A7EC3" w14:textId="151372EC" w:rsidR="0015443A" w:rsidRPr="00D3747D" w:rsidRDefault="0015443A" w:rsidP="00BB59F0">
            <w:pPr>
              <w:jc w:val="center"/>
            </w:pPr>
            <w:r w:rsidRPr="00D3747D">
              <w:t>HM, AP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9ADAF66" w14:textId="7BBA728A" w:rsidR="0015443A" w:rsidRPr="00D3747D" w:rsidRDefault="0015443A" w:rsidP="00BB59F0">
            <w:pPr>
              <w:jc w:val="center"/>
            </w:pPr>
            <w:r w:rsidRPr="00D3747D">
              <w:t>HC, LH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72E8424" w14:textId="0C1106D6" w:rsidR="0015443A" w:rsidRPr="00D3747D" w:rsidRDefault="0015443A" w:rsidP="00BB59F0">
            <w:pPr>
              <w:jc w:val="center"/>
            </w:pPr>
            <w:r w:rsidRPr="00D3747D">
              <w:t>n.r.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CBBBAB7" w14:textId="5E0F9367" w:rsidR="0015443A" w:rsidRPr="00D3747D" w:rsidRDefault="0015443A" w:rsidP="00BB59F0">
            <w:pPr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20% (b)</w:t>
            </w:r>
          </w:p>
          <w:p w14:paraId="7200AA82" w14:textId="39710C5A" w:rsidR="0015443A" w:rsidRPr="00D3747D" w:rsidRDefault="0015443A" w:rsidP="00BB59F0">
            <w:pPr>
              <w:jc w:val="center"/>
            </w:pPr>
            <w:r w:rsidRPr="00D3747D">
              <w:rPr>
                <w:color w:val="000000"/>
              </w:rPr>
              <w:t>c.266T&gt;C/wt</w:t>
            </w:r>
          </w:p>
        </w:tc>
      </w:tr>
      <w:tr w:rsidR="0015443A" w:rsidRPr="00D3747D" w14:paraId="57D34AA3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5FB6110" w14:textId="3903A3F5" w:rsidR="0015443A" w:rsidRPr="00D3747D" w:rsidRDefault="0015443A" w:rsidP="00BB59F0">
            <w:pPr>
              <w:jc w:val="center"/>
              <w:rPr>
                <w:lang w:val="en-US"/>
              </w:rPr>
            </w:pPr>
            <w:r w:rsidRPr="00D3747D">
              <w:rPr>
                <w:lang w:val="en-US"/>
              </w:rPr>
              <w:t>Benevides et al, 2018 (B)  (Brazil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7C76248" w14:textId="25E9C6EE" w:rsidR="0015443A" w:rsidRPr="00D3747D" w:rsidRDefault="0015443A" w:rsidP="00BB59F0">
            <w:pPr>
              <w:jc w:val="center"/>
            </w:pPr>
            <w:r w:rsidRPr="00D3747D">
              <w:t>Case Serie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B441D7B" w14:textId="20FFC89F" w:rsidR="0015443A" w:rsidRPr="00914468" w:rsidRDefault="0015443A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CESD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F2BDB7D" w14:textId="7CF22AD5" w:rsidR="0015443A" w:rsidRPr="00D3747D" w:rsidRDefault="0015443A" w:rsidP="00BB59F0">
            <w:pPr>
              <w:jc w:val="center"/>
            </w:pPr>
            <w:r w:rsidRPr="00D3747D">
              <w:rPr>
                <w:color w:val="000000"/>
              </w:rPr>
              <w:t>Fe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0902227" w14:textId="35F91EF8" w:rsidR="0015443A" w:rsidRPr="00D3747D" w:rsidRDefault="0015443A" w:rsidP="00BB59F0">
            <w:pPr>
              <w:jc w:val="center"/>
            </w:pPr>
            <w:r w:rsidRPr="00D3747D">
              <w:t>72/84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47B008A" w14:textId="2A6E9889" w:rsidR="0015443A" w:rsidRPr="00D3747D" w:rsidRDefault="0015443A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.r.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9B72B40" w14:textId="67C4D5C4" w:rsidR="0015443A" w:rsidRPr="00D3747D" w:rsidRDefault="0015443A" w:rsidP="00BB59F0">
            <w:pPr>
              <w:jc w:val="center"/>
            </w:pPr>
            <w:r w:rsidRPr="00D3747D">
              <w:t>HM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302F87D" w14:textId="05495837" w:rsidR="0015443A" w:rsidRPr="00D3747D" w:rsidRDefault="0015443A" w:rsidP="00BB59F0">
            <w:pPr>
              <w:jc w:val="center"/>
            </w:pPr>
            <w:r w:rsidRPr="00D3747D">
              <w:t>ET, HC, LH, HTG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4039CC3" w14:textId="043FF8C4" w:rsidR="0015443A" w:rsidRPr="00D3747D" w:rsidRDefault="0015443A" w:rsidP="00BB59F0">
            <w:pPr>
              <w:jc w:val="center"/>
            </w:pPr>
            <w:r w:rsidRPr="00D3747D">
              <w:t>n.r.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696C444" w14:textId="30F4231F" w:rsidR="0015443A" w:rsidRPr="00D3747D" w:rsidRDefault="0015443A" w:rsidP="00BB59F0">
            <w:pPr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0% (b)</w:t>
            </w:r>
          </w:p>
          <w:p w14:paraId="522E9D4A" w14:textId="77777777" w:rsidR="0015443A" w:rsidRDefault="0015443A" w:rsidP="00BB59F0">
            <w:pPr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c.894G&gt;A/</w:t>
            </w:r>
          </w:p>
          <w:p w14:paraId="1FC4B152" w14:textId="0C5FCC55" w:rsidR="0015443A" w:rsidRPr="00D3747D" w:rsidRDefault="0015443A" w:rsidP="00BB59F0">
            <w:pPr>
              <w:jc w:val="center"/>
            </w:pPr>
            <w:r w:rsidRPr="00D3747D">
              <w:rPr>
                <w:color w:val="000000"/>
              </w:rPr>
              <w:t>c.894G&gt;A</w:t>
            </w:r>
          </w:p>
        </w:tc>
      </w:tr>
      <w:tr w:rsidR="0015443A" w:rsidRPr="00D3747D" w14:paraId="0487AEE8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688439E" w14:textId="17B10CEC" w:rsidR="0015443A" w:rsidRPr="00D3747D" w:rsidRDefault="0015443A" w:rsidP="00BB59F0">
            <w:pPr>
              <w:jc w:val="center"/>
              <w:rPr>
                <w:lang w:val="en-US"/>
              </w:rPr>
            </w:pPr>
            <w:r w:rsidRPr="00D3747D">
              <w:rPr>
                <w:lang w:val="en-US"/>
              </w:rPr>
              <w:t>Benevides et al, 2018 (C) (Brazil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496E368" w14:textId="148156A8" w:rsidR="0015443A" w:rsidRPr="00D3747D" w:rsidRDefault="0015443A" w:rsidP="00BB59F0">
            <w:pPr>
              <w:jc w:val="center"/>
            </w:pPr>
            <w:r w:rsidRPr="00D3747D">
              <w:t>Case Serie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BD99E39" w14:textId="5540BAB1" w:rsidR="0015443A" w:rsidRPr="00914468" w:rsidRDefault="0015443A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CESD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697D8EE" w14:textId="12952A47" w:rsidR="0015443A" w:rsidRPr="00D3747D" w:rsidRDefault="0015443A" w:rsidP="00BB59F0">
            <w:pPr>
              <w:jc w:val="center"/>
            </w:pPr>
            <w:r w:rsidRPr="00D3747D">
              <w:rPr>
                <w:color w:val="000000"/>
              </w:rPr>
              <w:t>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A6A15B4" w14:textId="4E01D140" w:rsidR="0015443A" w:rsidRPr="00D3747D" w:rsidRDefault="0015443A" w:rsidP="00BB59F0">
            <w:pPr>
              <w:jc w:val="center"/>
            </w:pPr>
            <w:r w:rsidRPr="00D3747D">
              <w:t>36/36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2CF5BF5" w14:textId="6FDE8F6A" w:rsidR="0015443A" w:rsidRPr="00D3747D" w:rsidRDefault="0015443A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.r.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16D59A0" w14:textId="47ACAD11" w:rsidR="0015443A" w:rsidRPr="00D3747D" w:rsidRDefault="0015443A" w:rsidP="00BB59F0">
            <w:pPr>
              <w:jc w:val="center"/>
            </w:pPr>
            <w:r w:rsidRPr="00D3747D">
              <w:t>HM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B14170F" w14:textId="7DF509E3" w:rsidR="0015443A" w:rsidRPr="00D3747D" w:rsidRDefault="0015443A" w:rsidP="00BB59F0">
            <w:pPr>
              <w:jc w:val="center"/>
            </w:pPr>
            <w:r w:rsidRPr="00D3747D">
              <w:t>ET, HC, LH, HTG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CC55C50" w14:textId="726C26BB" w:rsidR="0015443A" w:rsidRPr="00D3747D" w:rsidRDefault="0015443A" w:rsidP="00BB59F0">
            <w:pPr>
              <w:jc w:val="center"/>
            </w:pPr>
            <w:r w:rsidRPr="00D3747D">
              <w:t>HLD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0F41B81" w14:textId="3068E3AD" w:rsidR="0015443A" w:rsidRPr="00D3747D" w:rsidRDefault="0015443A" w:rsidP="00BB59F0">
            <w:pPr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0%/</w:t>
            </w:r>
          </w:p>
          <w:p w14:paraId="130E6A9E" w14:textId="77777777" w:rsidR="0015443A" w:rsidRDefault="0015443A" w:rsidP="00BB59F0">
            <w:pPr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c.894G&gt;A/</w:t>
            </w:r>
          </w:p>
          <w:p w14:paraId="7A7C103B" w14:textId="6154F380" w:rsidR="0015443A" w:rsidRPr="00D3747D" w:rsidRDefault="0015443A" w:rsidP="00BB59F0">
            <w:pPr>
              <w:jc w:val="center"/>
            </w:pPr>
            <w:r w:rsidRPr="00D3747D">
              <w:rPr>
                <w:color w:val="000000"/>
              </w:rPr>
              <w:t>c.894G&gt;A</w:t>
            </w:r>
          </w:p>
        </w:tc>
      </w:tr>
      <w:tr w:rsidR="0015443A" w:rsidRPr="00D3747D" w14:paraId="78A494F4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46BD7CA" w14:textId="51EE062C" w:rsidR="0015443A" w:rsidRPr="00D3747D" w:rsidRDefault="0015443A" w:rsidP="00BB59F0">
            <w:pPr>
              <w:jc w:val="center"/>
              <w:rPr>
                <w:lang w:val="en-US"/>
              </w:rPr>
            </w:pPr>
            <w:r w:rsidRPr="00D3747D">
              <w:rPr>
                <w:lang w:val="en-US"/>
              </w:rPr>
              <w:t>Benevides et al, 2018 (D) (Brazil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84211E9" w14:textId="40E6155E" w:rsidR="0015443A" w:rsidRPr="00D3747D" w:rsidRDefault="0015443A" w:rsidP="00BB59F0">
            <w:pPr>
              <w:jc w:val="center"/>
            </w:pPr>
            <w:r w:rsidRPr="00D3747D">
              <w:t>Case Serie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45CCF74" w14:textId="400964BA" w:rsidR="0015443A" w:rsidRPr="00914468" w:rsidRDefault="00914468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Infantile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78F599F" w14:textId="7F8390B9" w:rsidR="0015443A" w:rsidRPr="00D3747D" w:rsidRDefault="0015443A" w:rsidP="00BB59F0">
            <w:pPr>
              <w:jc w:val="center"/>
            </w:pPr>
            <w:r w:rsidRPr="00D3747D">
              <w:rPr>
                <w:color w:val="000000"/>
              </w:rPr>
              <w:t>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16E29B8" w14:textId="6F817FC8" w:rsidR="0015443A" w:rsidRPr="00D3747D" w:rsidRDefault="0015443A" w:rsidP="00BB59F0">
            <w:pPr>
              <w:jc w:val="center"/>
            </w:pPr>
            <w:r w:rsidRPr="00D3747D">
              <w:t>4/36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A431C1B" w14:textId="18973FD1" w:rsidR="0015443A" w:rsidRPr="00D3747D" w:rsidRDefault="0015443A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Yes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5E52E10" w14:textId="46DDE294" w:rsidR="0015443A" w:rsidRPr="00D3747D" w:rsidRDefault="0015443A" w:rsidP="00BB59F0">
            <w:pPr>
              <w:jc w:val="center"/>
            </w:pPr>
            <w:r w:rsidRPr="00D3747D">
              <w:t>HM, D, FTT, AS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4251712" w14:textId="203D05F3" w:rsidR="0015443A" w:rsidRPr="00D3747D" w:rsidRDefault="0015443A" w:rsidP="00BB59F0">
            <w:pPr>
              <w:jc w:val="center"/>
              <w:rPr>
                <w:lang w:val="en-US"/>
              </w:rPr>
            </w:pPr>
            <w:r w:rsidRPr="00D3747D">
              <w:rPr>
                <w:lang w:val="en-US"/>
              </w:rPr>
              <w:t>ET, HC, LH, HTG, AC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DF2DFA9" w14:textId="3A16C06E" w:rsidR="0015443A" w:rsidRPr="00D3747D" w:rsidRDefault="0015443A" w:rsidP="00BB59F0">
            <w:pPr>
              <w:jc w:val="center"/>
            </w:pPr>
            <w:r w:rsidRPr="00D3747D">
              <w:t>MVS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5456219" w14:textId="42F340C2" w:rsidR="0015443A" w:rsidRPr="00D3747D" w:rsidRDefault="0015443A" w:rsidP="00BB59F0">
            <w:pPr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0%/</w:t>
            </w:r>
          </w:p>
          <w:p w14:paraId="1FCCA2D3" w14:textId="77777777" w:rsidR="0015443A" w:rsidRDefault="0015443A" w:rsidP="00BB59F0">
            <w:pPr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c.266T</w:t>
            </w:r>
            <w:r>
              <w:rPr>
                <w:color w:val="000000"/>
              </w:rPr>
              <w:t>&gt;C/</w:t>
            </w:r>
          </w:p>
          <w:p w14:paraId="3DEE439C" w14:textId="79CA6691" w:rsidR="0015443A" w:rsidRPr="00E079AE" w:rsidRDefault="0015443A" w:rsidP="00BB59F0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c.</w:t>
            </w:r>
            <w:r w:rsidRPr="00D3747D">
              <w:rPr>
                <w:color w:val="000000"/>
              </w:rPr>
              <w:t>266T&gt;C</w:t>
            </w:r>
          </w:p>
        </w:tc>
      </w:tr>
      <w:tr w:rsidR="0015443A" w:rsidRPr="00D3747D" w14:paraId="439E7F8C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268EC76E" w14:textId="5F29B701" w:rsidR="0015443A" w:rsidRPr="00D3747D" w:rsidRDefault="0015443A" w:rsidP="00BB59F0">
            <w:pPr>
              <w:jc w:val="center"/>
            </w:pPr>
            <w:r w:rsidRPr="00D3747D">
              <w:t>Benevides et al, 2018 (E) (Brazil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nil"/>
            </w:tcBorders>
            <w:vAlign w:val="center"/>
          </w:tcPr>
          <w:p w14:paraId="4E857F9B" w14:textId="55CE82AD" w:rsidR="0015443A" w:rsidRPr="00D3747D" w:rsidRDefault="0015443A" w:rsidP="00BB59F0">
            <w:pPr>
              <w:jc w:val="center"/>
            </w:pPr>
            <w:r w:rsidRPr="00D3747D">
              <w:t>Case Serie</w:t>
            </w:r>
          </w:p>
        </w:tc>
        <w:tc>
          <w:tcPr>
            <w:tcW w:w="1134" w:type="dxa"/>
            <w:tcBorders>
              <w:top w:val="single" w:sz="4" w:space="0" w:color="auto"/>
              <w:bottom w:val="nil"/>
            </w:tcBorders>
            <w:vAlign w:val="center"/>
          </w:tcPr>
          <w:p w14:paraId="4A90E944" w14:textId="2F3B118C" w:rsidR="0015443A" w:rsidRPr="00914468" w:rsidRDefault="0015443A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CESD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nil"/>
            </w:tcBorders>
            <w:vAlign w:val="center"/>
          </w:tcPr>
          <w:p w14:paraId="3451BDEE" w14:textId="75540C7A" w:rsidR="0015443A" w:rsidRPr="00D3747D" w:rsidRDefault="0015443A" w:rsidP="00BB59F0">
            <w:pPr>
              <w:jc w:val="center"/>
            </w:pPr>
            <w:r w:rsidRPr="00D3747D">
              <w:rPr>
                <w:color w:val="000000"/>
              </w:rPr>
              <w:t>Male</w:t>
            </w:r>
          </w:p>
        </w:tc>
        <w:tc>
          <w:tcPr>
            <w:tcW w:w="1416" w:type="dxa"/>
            <w:tcBorders>
              <w:top w:val="single" w:sz="4" w:space="0" w:color="auto"/>
              <w:bottom w:val="nil"/>
            </w:tcBorders>
            <w:vAlign w:val="center"/>
          </w:tcPr>
          <w:p w14:paraId="3EF02056" w14:textId="472F3B3C" w:rsidR="0015443A" w:rsidRPr="00D3747D" w:rsidRDefault="0015443A" w:rsidP="00BB59F0">
            <w:pPr>
              <w:jc w:val="center"/>
            </w:pPr>
            <w:r w:rsidRPr="00D3747D">
              <w:t>96/108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nil"/>
            </w:tcBorders>
            <w:vAlign w:val="center"/>
          </w:tcPr>
          <w:p w14:paraId="1D156B05" w14:textId="7D77E4A7" w:rsidR="0015443A" w:rsidRPr="00D3747D" w:rsidRDefault="0015443A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.r.</w:t>
            </w:r>
          </w:p>
        </w:tc>
        <w:tc>
          <w:tcPr>
            <w:tcW w:w="1845" w:type="dxa"/>
            <w:tcBorders>
              <w:top w:val="single" w:sz="4" w:space="0" w:color="auto"/>
              <w:bottom w:val="nil"/>
            </w:tcBorders>
            <w:vAlign w:val="center"/>
          </w:tcPr>
          <w:p w14:paraId="6C271306" w14:textId="0D8C6B57" w:rsidR="0015443A" w:rsidRPr="00D3747D" w:rsidRDefault="0015443A" w:rsidP="00BB59F0">
            <w:pPr>
              <w:jc w:val="center"/>
            </w:pPr>
            <w:r w:rsidRPr="00D3747D">
              <w:t>HM</w:t>
            </w:r>
          </w:p>
        </w:tc>
        <w:tc>
          <w:tcPr>
            <w:tcW w:w="1841" w:type="dxa"/>
            <w:tcBorders>
              <w:top w:val="single" w:sz="4" w:space="0" w:color="auto"/>
              <w:bottom w:val="nil"/>
            </w:tcBorders>
            <w:vAlign w:val="center"/>
          </w:tcPr>
          <w:p w14:paraId="3211BABA" w14:textId="4BF9223C" w:rsidR="0015443A" w:rsidRPr="00D3747D" w:rsidRDefault="0015443A" w:rsidP="00BB59F0">
            <w:pPr>
              <w:jc w:val="center"/>
            </w:pPr>
            <w:r w:rsidRPr="00D3747D">
              <w:t>ET, HC, HTG, LH</w:t>
            </w:r>
          </w:p>
        </w:tc>
        <w:tc>
          <w:tcPr>
            <w:tcW w:w="1279" w:type="dxa"/>
            <w:tcBorders>
              <w:top w:val="single" w:sz="4" w:space="0" w:color="auto"/>
              <w:bottom w:val="nil"/>
            </w:tcBorders>
            <w:vAlign w:val="center"/>
          </w:tcPr>
          <w:p w14:paraId="6D353A9F" w14:textId="4F6BBC94" w:rsidR="0015443A" w:rsidRPr="00D3747D" w:rsidRDefault="0015443A" w:rsidP="00BB59F0">
            <w:pPr>
              <w:jc w:val="center"/>
            </w:pPr>
            <w:r w:rsidRPr="00D3747D">
              <w:t>n.r.</w:t>
            </w:r>
          </w:p>
        </w:tc>
        <w:tc>
          <w:tcPr>
            <w:tcW w:w="1700" w:type="dxa"/>
            <w:tcBorders>
              <w:top w:val="single" w:sz="4" w:space="0" w:color="auto"/>
              <w:bottom w:val="nil"/>
            </w:tcBorders>
            <w:vAlign w:val="center"/>
          </w:tcPr>
          <w:p w14:paraId="268FE45A" w14:textId="09083550" w:rsidR="0015443A" w:rsidRPr="00D3747D" w:rsidRDefault="0015443A" w:rsidP="00BB59F0">
            <w:pPr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0%/</w:t>
            </w:r>
          </w:p>
          <w:p w14:paraId="4BEC4EF9" w14:textId="45E96A0B" w:rsidR="0015443A" w:rsidRPr="00D3747D" w:rsidRDefault="0015443A" w:rsidP="00BB59F0">
            <w:pPr>
              <w:jc w:val="center"/>
            </w:pPr>
            <w:r w:rsidRPr="00D3747D">
              <w:rPr>
                <w:color w:val="000000"/>
              </w:rPr>
              <w:t>c.266T&gt;C/wt</w:t>
            </w:r>
          </w:p>
        </w:tc>
      </w:tr>
      <w:tr w:rsidR="0015443A" w:rsidRPr="00D3747D" w14:paraId="677C70A8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1D5EEEB" w14:textId="59EABF43" w:rsidR="0015443A" w:rsidRPr="00D3747D" w:rsidRDefault="0015443A" w:rsidP="00BB59F0">
            <w:pPr>
              <w:jc w:val="center"/>
              <w:rPr>
                <w:lang w:val="en-US"/>
              </w:rPr>
            </w:pPr>
            <w:r w:rsidRPr="00D3747D">
              <w:rPr>
                <w:lang w:val="en-US"/>
              </w:rPr>
              <w:lastRenderedPageBreak/>
              <w:t>Benevides et al, 2018 (F) (Brazil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73B9FCA" w14:textId="6E780448" w:rsidR="0015443A" w:rsidRPr="00D3747D" w:rsidRDefault="0015443A" w:rsidP="00BB59F0">
            <w:pPr>
              <w:jc w:val="center"/>
            </w:pPr>
            <w:r w:rsidRPr="00D3747D">
              <w:t>Case Serie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FE64069" w14:textId="03595123" w:rsidR="0015443A" w:rsidRPr="00914468" w:rsidRDefault="0015443A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CESD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F41D229" w14:textId="71622470" w:rsidR="0015443A" w:rsidRPr="00D3747D" w:rsidRDefault="0015443A" w:rsidP="00BB59F0">
            <w:pPr>
              <w:jc w:val="center"/>
            </w:pPr>
            <w:r w:rsidRPr="00D3747D">
              <w:rPr>
                <w:color w:val="000000"/>
              </w:rPr>
              <w:t>Fe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B285CD1" w14:textId="465FFAD1" w:rsidR="0015443A" w:rsidRPr="00D3747D" w:rsidRDefault="0015443A" w:rsidP="00BB59F0">
            <w:pPr>
              <w:jc w:val="center"/>
            </w:pPr>
            <w:r w:rsidRPr="00D3747D">
              <w:t>72/72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67D8362" w14:textId="7B8BCF8E" w:rsidR="0015443A" w:rsidRPr="00D3747D" w:rsidRDefault="0015443A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.r.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BE7E7A7" w14:textId="262C772A" w:rsidR="0015443A" w:rsidRPr="00D3747D" w:rsidRDefault="0015443A" w:rsidP="00BB59F0">
            <w:pPr>
              <w:jc w:val="center"/>
            </w:pPr>
            <w:r w:rsidRPr="00D3747D">
              <w:t>AP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AAEDB05" w14:textId="22CDEABA" w:rsidR="0015443A" w:rsidRPr="00D3747D" w:rsidRDefault="0015443A" w:rsidP="00BB59F0">
            <w:pPr>
              <w:jc w:val="center"/>
            </w:pPr>
            <w:r w:rsidRPr="00D3747D">
              <w:t>ET, HC, HTG, LH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1151146" w14:textId="186917CE" w:rsidR="0015443A" w:rsidRPr="00D3747D" w:rsidRDefault="0015443A" w:rsidP="00BB59F0">
            <w:pPr>
              <w:jc w:val="center"/>
            </w:pPr>
            <w:r w:rsidRPr="00D3747D">
              <w:t>n.r.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3A37AD8" w14:textId="1AF1E195" w:rsidR="0015443A" w:rsidRPr="00D3747D" w:rsidRDefault="0015443A" w:rsidP="00BB59F0">
            <w:pPr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30%/</w:t>
            </w:r>
          </w:p>
          <w:p w14:paraId="70D6475B" w14:textId="57D415A2" w:rsidR="0015443A" w:rsidRPr="00D3747D" w:rsidRDefault="0015443A" w:rsidP="00BB59F0">
            <w:pPr>
              <w:jc w:val="center"/>
            </w:pPr>
            <w:r>
              <w:rPr>
                <w:color w:val="000000"/>
              </w:rPr>
              <w:t>c.</w:t>
            </w:r>
            <w:r w:rsidRPr="00D3747D">
              <w:rPr>
                <w:color w:val="000000"/>
              </w:rPr>
              <w:t>67G&gt;A/wt</w:t>
            </w:r>
          </w:p>
        </w:tc>
      </w:tr>
      <w:tr w:rsidR="0015443A" w:rsidRPr="00D3747D" w14:paraId="796C2762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31FDF0D" w14:textId="481FC77B" w:rsidR="0015443A" w:rsidRPr="00D3747D" w:rsidRDefault="0015443A" w:rsidP="00BB59F0">
            <w:pPr>
              <w:jc w:val="center"/>
              <w:rPr>
                <w:lang w:val="en-US"/>
              </w:rPr>
            </w:pPr>
            <w:r w:rsidRPr="00D3747D">
              <w:rPr>
                <w:lang w:val="en-US"/>
              </w:rPr>
              <w:t>Benevides et al, 2018 (G) (Brazil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8BCBEEE" w14:textId="0D492B68" w:rsidR="0015443A" w:rsidRPr="00D3747D" w:rsidRDefault="0015443A" w:rsidP="00BB59F0">
            <w:pPr>
              <w:jc w:val="center"/>
            </w:pPr>
            <w:r w:rsidRPr="00D3747D">
              <w:t>Case Serie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2B10136" w14:textId="7B90F751" w:rsidR="0015443A" w:rsidRPr="00914468" w:rsidRDefault="0015443A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CESD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B883C66" w14:textId="7B5918ED" w:rsidR="0015443A" w:rsidRPr="00D3747D" w:rsidRDefault="0015443A" w:rsidP="00BB59F0">
            <w:pPr>
              <w:jc w:val="center"/>
            </w:pPr>
            <w:r w:rsidRPr="00D3747D">
              <w:t>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481EF58" w14:textId="39B32D18" w:rsidR="0015443A" w:rsidRPr="00D3747D" w:rsidRDefault="0015443A" w:rsidP="00BB59F0">
            <w:pPr>
              <w:jc w:val="center"/>
            </w:pPr>
            <w:r w:rsidRPr="00D3747D">
              <w:t>24/120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7C7D816" w14:textId="3DA66236" w:rsidR="0015443A" w:rsidRPr="00D3747D" w:rsidRDefault="0015443A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.r.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5E2AF4A" w14:textId="77150FB5" w:rsidR="0015443A" w:rsidRPr="00D3747D" w:rsidRDefault="0015443A" w:rsidP="00BB59F0">
            <w:pPr>
              <w:jc w:val="center"/>
            </w:pPr>
            <w:r w:rsidRPr="00D3747D">
              <w:t>HM, AP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46B86DE" w14:textId="50D6B436" w:rsidR="0015443A" w:rsidRPr="00D3747D" w:rsidRDefault="0015443A" w:rsidP="00BB59F0">
            <w:pPr>
              <w:jc w:val="center"/>
            </w:pPr>
            <w:r w:rsidRPr="00D3747D">
              <w:t>HC, LH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C21DC72" w14:textId="15E11667" w:rsidR="0015443A" w:rsidRPr="00D3747D" w:rsidRDefault="0015443A" w:rsidP="00BB59F0">
            <w:pPr>
              <w:jc w:val="center"/>
              <w:rPr>
                <w:lang w:val="en-US"/>
              </w:rPr>
            </w:pPr>
            <w:r w:rsidRPr="00D3747D">
              <w:rPr>
                <w:lang w:val="en-US"/>
              </w:rPr>
              <w:t>G, PBF, HS, Kv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8AE4801" w14:textId="310D3B2A" w:rsidR="0015443A" w:rsidRPr="00D3747D" w:rsidRDefault="0015443A" w:rsidP="00BB59F0">
            <w:pPr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0%</w:t>
            </w:r>
          </w:p>
          <w:p w14:paraId="3663AFF7" w14:textId="77777777" w:rsidR="0015443A" w:rsidRDefault="0015443A" w:rsidP="00BB59F0">
            <w:pPr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c.894G&gt;A/</w:t>
            </w:r>
          </w:p>
          <w:p w14:paraId="00207D1B" w14:textId="79686E7D" w:rsidR="0015443A" w:rsidRPr="00D3747D" w:rsidRDefault="0015443A" w:rsidP="00BB59F0">
            <w:pPr>
              <w:jc w:val="center"/>
            </w:pPr>
            <w:r w:rsidRPr="00D3747D">
              <w:rPr>
                <w:color w:val="000000"/>
              </w:rPr>
              <w:t>c.894GA</w:t>
            </w:r>
          </w:p>
        </w:tc>
      </w:tr>
      <w:tr w:rsidR="0015443A" w:rsidRPr="008B3729" w14:paraId="0E65AA70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BB60D54" w14:textId="21E13ABE" w:rsidR="0015443A" w:rsidRPr="00D3747D" w:rsidRDefault="0015443A" w:rsidP="00BB59F0">
            <w:pPr>
              <w:jc w:val="center"/>
              <w:rPr>
                <w:lang w:val="en-US"/>
              </w:rPr>
            </w:pPr>
            <w:r w:rsidRPr="00D3747D">
              <w:rPr>
                <w:lang w:val="en-US"/>
              </w:rPr>
              <w:t>Bernstein et al, 2014 (United States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22A4873" w14:textId="6C33218F" w:rsidR="0015443A" w:rsidRPr="00D3747D" w:rsidRDefault="0015443A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F879CB0" w14:textId="3FA290D1" w:rsidR="0015443A" w:rsidRPr="00914468" w:rsidRDefault="0015443A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CESD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092FA75" w14:textId="5EAE4D7F" w:rsidR="0015443A" w:rsidRPr="00D3747D" w:rsidRDefault="0015443A" w:rsidP="00BB59F0">
            <w:pPr>
              <w:jc w:val="center"/>
            </w:pPr>
            <w:r w:rsidRPr="00D3747D">
              <w:t>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19F3145" w14:textId="7176755C" w:rsidR="0015443A" w:rsidRPr="00D3747D" w:rsidRDefault="0015443A" w:rsidP="00BB59F0">
            <w:pPr>
              <w:jc w:val="center"/>
            </w:pPr>
            <w:r>
              <w:t>20</w:t>
            </w:r>
            <w:r w:rsidRPr="00D3747D">
              <w:t>/24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3320AF2" w14:textId="5D2B637F" w:rsidR="0015443A" w:rsidRPr="00D3747D" w:rsidRDefault="0015443A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.r.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C7D2902" w14:textId="195CCF70" w:rsidR="0015443A" w:rsidRPr="00D3747D" w:rsidRDefault="0015443A" w:rsidP="00BB59F0">
            <w:pPr>
              <w:jc w:val="center"/>
            </w:pPr>
            <w:r w:rsidRPr="00D3747D">
              <w:t>HM, D, V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89AF46B" w14:textId="6494DFA4" w:rsidR="0015443A" w:rsidRPr="00D3747D" w:rsidRDefault="0015443A" w:rsidP="00BB59F0">
            <w:pPr>
              <w:jc w:val="center"/>
            </w:pPr>
            <w:r w:rsidRPr="00D3747D">
              <w:t>ET, HC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B9F6A50" w14:textId="77252A1B" w:rsidR="0015443A" w:rsidRPr="00D3747D" w:rsidRDefault="0015443A" w:rsidP="00BB59F0">
            <w:pPr>
              <w:jc w:val="center"/>
            </w:pPr>
            <w:r w:rsidRPr="00D3747D">
              <w:t>HS, PBF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C01500B" w14:textId="4B7EF0A9" w:rsidR="0015443A" w:rsidRDefault="00BB59F0" w:rsidP="00BB59F0">
            <w:pPr>
              <w:jc w:val="center"/>
              <w:rPr>
                <w:lang w:val="en-US"/>
              </w:rPr>
            </w:pPr>
            <w:r w:rsidRPr="00D3747D">
              <w:rPr>
                <w:lang w:val="en-US"/>
              </w:rPr>
              <w:t>LAL</w:t>
            </w:r>
            <w:r>
              <w:rPr>
                <w:lang w:val="en-US"/>
              </w:rPr>
              <w:t>-D</w:t>
            </w:r>
            <w:r w:rsidR="0015443A" w:rsidRPr="00D3747D">
              <w:rPr>
                <w:lang w:val="en-US"/>
              </w:rPr>
              <w:t xml:space="preserve"> (</w:t>
            </w:r>
            <w:r w:rsidR="0015443A">
              <w:rPr>
                <w:lang w:val="en-US"/>
              </w:rPr>
              <w:t>b</w:t>
            </w:r>
            <w:r w:rsidR="0015443A" w:rsidRPr="00D3747D">
              <w:rPr>
                <w:lang w:val="en-US"/>
              </w:rPr>
              <w:t xml:space="preserve">) / </w:t>
            </w:r>
            <w:r w:rsidR="0015443A" w:rsidRPr="00E079AE">
              <w:rPr>
                <w:lang w:val="en-US"/>
              </w:rPr>
              <w:t>c.894G&gt;A/</w:t>
            </w:r>
          </w:p>
          <w:p w14:paraId="6F90504E" w14:textId="0CA7CA1C" w:rsidR="0015443A" w:rsidRPr="00D3747D" w:rsidRDefault="0015443A" w:rsidP="00BB59F0">
            <w:pPr>
              <w:jc w:val="center"/>
              <w:rPr>
                <w:lang w:val="en-US"/>
              </w:rPr>
            </w:pPr>
            <w:r w:rsidRPr="00E079AE">
              <w:rPr>
                <w:lang w:val="en-US"/>
              </w:rPr>
              <w:t>c.297_311del</w:t>
            </w:r>
          </w:p>
        </w:tc>
      </w:tr>
      <w:tr w:rsidR="0015443A" w:rsidRPr="00D3747D" w14:paraId="60F62801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5D2B2CB" w14:textId="03A0F9AC" w:rsidR="0015443A" w:rsidRPr="00D3747D" w:rsidRDefault="0015443A" w:rsidP="00BB59F0">
            <w:pPr>
              <w:jc w:val="center"/>
            </w:pPr>
            <w:r w:rsidRPr="00D3747D">
              <w:t>Bindu et al,</w:t>
            </w:r>
          </w:p>
          <w:p w14:paraId="6F21DAD4" w14:textId="4E9C1224" w:rsidR="0015443A" w:rsidRPr="00D3747D" w:rsidRDefault="0015443A" w:rsidP="00BB59F0">
            <w:pPr>
              <w:jc w:val="center"/>
            </w:pPr>
            <w:r w:rsidRPr="00D3747D">
              <w:t>2007</w:t>
            </w:r>
          </w:p>
          <w:p w14:paraId="340F4B42" w14:textId="472D05E5" w:rsidR="0015443A" w:rsidRPr="00D3747D" w:rsidRDefault="0015443A" w:rsidP="00BB59F0">
            <w:pPr>
              <w:jc w:val="center"/>
            </w:pPr>
            <w:r w:rsidRPr="00D3747D">
              <w:t>(India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9476CDD" w14:textId="77777777" w:rsidR="0015443A" w:rsidRPr="00D3747D" w:rsidRDefault="0015443A" w:rsidP="00BB59F0">
            <w:pPr>
              <w:jc w:val="center"/>
            </w:pPr>
            <w:r w:rsidRPr="00D3747D">
              <w:t>Case</w:t>
            </w:r>
          </w:p>
          <w:p w14:paraId="49C70402" w14:textId="7D0DB0DE" w:rsidR="0015443A" w:rsidRPr="00D3747D" w:rsidRDefault="0015443A" w:rsidP="00BB59F0">
            <w:pPr>
              <w:jc w:val="center"/>
            </w:pPr>
            <w:r w:rsidRPr="00D3747D">
              <w:t>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B0E0F7A" w14:textId="274F32F4" w:rsidR="0015443A" w:rsidRPr="00914468" w:rsidRDefault="0015443A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CESD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574873A" w14:textId="24C0CECC" w:rsidR="0015443A" w:rsidRPr="00D3747D" w:rsidRDefault="0015443A" w:rsidP="00BB59F0">
            <w:pPr>
              <w:jc w:val="center"/>
            </w:pPr>
            <w:r w:rsidRPr="00D3747D">
              <w:t>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2746FA0" w14:textId="147C3D7D" w:rsidR="0015443A" w:rsidRPr="00D3747D" w:rsidRDefault="0015443A" w:rsidP="00BB59F0">
            <w:pPr>
              <w:jc w:val="center"/>
            </w:pPr>
            <w:r w:rsidRPr="00D3747D">
              <w:t>8/48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7EAFF67" w14:textId="6BDE6B4C" w:rsidR="0015443A" w:rsidRPr="00D3747D" w:rsidRDefault="0015443A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Yes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D49308A" w14:textId="7E6522BB" w:rsidR="0015443A" w:rsidRPr="001B0628" w:rsidRDefault="0015443A" w:rsidP="00BB59F0">
            <w:pPr>
              <w:jc w:val="center"/>
              <w:rPr>
                <w:lang w:val="en-US"/>
              </w:rPr>
            </w:pPr>
            <w:r w:rsidRPr="001B0628">
              <w:rPr>
                <w:lang w:val="en-US"/>
              </w:rPr>
              <w:t xml:space="preserve">AI, NS, </w:t>
            </w:r>
            <w:r w:rsidRPr="001B0628">
              <w:rPr>
                <w:color w:val="5B9BD5" w:themeColor="accent1"/>
                <w:lang w:val="en-US"/>
              </w:rPr>
              <w:t>c</w:t>
            </w:r>
            <w:r w:rsidR="00D34A36" w:rsidRPr="001B0628">
              <w:rPr>
                <w:color w:val="5B9BD5" w:themeColor="accent1"/>
                <w:lang w:val="en-US"/>
              </w:rPr>
              <w:t>atara</w:t>
            </w:r>
            <w:r w:rsidR="00914468" w:rsidRPr="001B0628">
              <w:rPr>
                <w:color w:val="5B9BD5" w:themeColor="accent1"/>
                <w:lang w:val="en-US"/>
              </w:rPr>
              <w:t>c</w:t>
            </w:r>
            <w:r w:rsidR="00D34A36" w:rsidRPr="001B0628">
              <w:rPr>
                <w:color w:val="5B9BD5" w:themeColor="accent1"/>
                <w:lang w:val="en-US"/>
              </w:rPr>
              <w:t>t</w:t>
            </w:r>
            <w:r w:rsidRPr="001B0628">
              <w:rPr>
                <w:lang w:val="en-US"/>
              </w:rPr>
              <w:t>, HSM, AD, FTT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BD803A9" w14:textId="370FFC18" w:rsidR="0015443A" w:rsidRPr="00D3747D" w:rsidRDefault="0015443A" w:rsidP="00BB59F0">
            <w:pPr>
              <w:jc w:val="center"/>
              <w:rPr>
                <w:lang w:val="en-US"/>
              </w:rPr>
            </w:pPr>
            <w:r w:rsidRPr="00D3747D">
              <w:rPr>
                <w:lang w:val="en-US"/>
              </w:rPr>
              <w:t>A, HTG, HC, AC, BVL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225FD54" w14:textId="67CD52F4" w:rsidR="0015443A" w:rsidRPr="00D3747D" w:rsidRDefault="0015443A" w:rsidP="00BB59F0">
            <w:pPr>
              <w:jc w:val="center"/>
            </w:pPr>
            <w:r w:rsidRPr="00D3747D">
              <w:t>FC</w:t>
            </w:r>
          </w:p>
          <w:p w14:paraId="091148F5" w14:textId="77777777" w:rsidR="0015443A" w:rsidRPr="00D3747D" w:rsidRDefault="0015443A" w:rsidP="00BB59F0">
            <w:pPr>
              <w:jc w:val="center"/>
            </w:pP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E0E2D8B" w14:textId="3EA251AB" w:rsidR="0015443A" w:rsidRPr="00D3747D" w:rsidRDefault="0015443A" w:rsidP="00BB59F0">
            <w:pPr>
              <w:jc w:val="center"/>
            </w:pPr>
            <w:r w:rsidRPr="00D3747D">
              <w:t>46,7% (b) / n.r.</w:t>
            </w:r>
          </w:p>
        </w:tc>
      </w:tr>
      <w:tr w:rsidR="0015443A" w:rsidRPr="00D3747D" w14:paraId="4D56934C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F224D83" w14:textId="5196DF60" w:rsidR="0015443A" w:rsidRPr="00D3747D" w:rsidRDefault="0015443A" w:rsidP="00BB59F0">
            <w:pPr>
              <w:jc w:val="center"/>
            </w:pPr>
            <w:r w:rsidRPr="00D3747D">
              <w:t>Bindu et al,</w:t>
            </w:r>
          </w:p>
          <w:p w14:paraId="32044DFE" w14:textId="5E6C9FCD" w:rsidR="0015443A" w:rsidRPr="00D3747D" w:rsidRDefault="0015443A" w:rsidP="00BB59F0">
            <w:pPr>
              <w:jc w:val="center"/>
            </w:pPr>
            <w:r w:rsidRPr="00D3747D">
              <w:t>2007</w:t>
            </w:r>
          </w:p>
          <w:p w14:paraId="624E1554" w14:textId="56370B07" w:rsidR="0015443A" w:rsidRPr="00D3747D" w:rsidRDefault="0015443A" w:rsidP="00BB59F0">
            <w:pPr>
              <w:jc w:val="center"/>
            </w:pPr>
            <w:r w:rsidRPr="00D3747D">
              <w:t>(India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E40FB54" w14:textId="77777777" w:rsidR="0015443A" w:rsidRPr="00D3747D" w:rsidRDefault="0015443A" w:rsidP="00BB59F0">
            <w:pPr>
              <w:jc w:val="center"/>
            </w:pPr>
            <w:r w:rsidRPr="00D3747D">
              <w:t>Case</w:t>
            </w:r>
          </w:p>
          <w:p w14:paraId="68952655" w14:textId="4DF6B9BB" w:rsidR="0015443A" w:rsidRPr="00D3747D" w:rsidRDefault="0015443A" w:rsidP="00BB59F0">
            <w:pPr>
              <w:jc w:val="center"/>
            </w:pPr>
            <w:r w:rsidRPr="00D3747D">
              <w:t>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7982DB5" w14:textId="401EAAA3" w:rsidR="0015443A" w:rsidRPr="00914468" w:rsidRDefault="0015443A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CESD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41E6328" w14:textId="6CD753B4" w:rsidR="0015443A" w:rsidRPr="00D3747D" w:rsidRDefault="0015443A" w:rsidP="00BB59F0">
            <w:pPr>
              <w:jc w:val="center"/>
            </w:pPr>
            <w:r w:rsidRPr="00D3747D">
              <w:t>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CCEA650" w14:textId="64AD4D0E" w:rsidR="0015443A" w:rsidRPr="00D3747D" w:rsidRDefault="0015443A" w:rsidP="00BB59F0">
            <w:pPr>
              <w:jc w:val="center"/>
            </w:pPr>
            <w:r w:rsidRPr="00D3747D">
              <w:t>1/22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ECF080E" w14:textId="7D2DCABB" w:rsidR="0015443A" w:rsidRPr="00D3747D" w:rsidRDefault="0015443A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Yes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82AD157" w14:textId="57CF5E25" w:rsidR="0015443A" w:rsidRPr="00D3747D" w:rsidRDefault="0015443A" w:rsidP="00BB59F0">
            <w:pPr>
              <w:jc w:val="center"/>
              <w:rPr>
                <w:lang w:val="en-US"/>
              </w:rPr>
            </w:pPr>
            <w:r w:rsidRPr="00D3747D">
              <w:rPr>
                <w:lang w:val="en-US"/>
              </w:rPr>
              <w:t>AI, NS, HM, V, FTT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DADCE0C" w14:textId="5EDAC9D8" w:rsidR="0015443A" w:rsidRPr="00D3747D" w:rsidRDefault="0015443A" w:rsidP="00BB59F0">
            <w:pPr>
              <w:jc w:val="center"/>
            </w:pPr>
            <w:r w:rsidRPr="00D3747D">
              <w:t>AC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FC67B39" w14:textId="767453F5" w:rsidR="0015443A" w:rsidRPr="00D3747D" w:rsidRDefault="0015443A" w:rsidP="00BB59F0">
            <w:pPr>
              <w:jc w:val="center"/>
            </w:pPr>
            <w:r w:rsidRPr="00D3747D">
              <w:t>n.r.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D414DE7" w14:textId="1EBC8FEC" w:rsidR="0015443A" w:rsidRPr="00D3747D" w:rsidRDefault="0015443A" w:rsidP="00BB59F0">
            <w:pPr>
              <w:jc w:val="center"/>
            </w:pPr>
            <w:r w:rsidRPr="00D3747D">
              <w:t>50% (b) / n.r.</w:t>
            </w:r>
          </w:p>
        </w:tc>
      </w:tr>
      <w:tr w:rsidR="00914468" w:rsidRPr="00D3747D" w14:paraId="2D85CF44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F138451" w14:textId="19146D07" w:rsidR="00914468" w:rsidRPr="00D3747D" w:rsidRDefault="00914468" w:rsidP="00BB59F0">
            <w:pPr>
              <w:jc w:val="center"/>
            </w:pPr>
            <w:r w:rsidRPr="00D3747D">
              <w:t>Boldrini et al, 2004 (A) (Italy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AC7F83B" w14:textId="359B8677" w:rsidR="00914468" w:rsidRPr="00D3747D" w:rsidRDefault="00914468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F40A719" w14:textId="60DBB86F" w:rsidR="00914468" w:rsidRPr="00914468" w:rsidRDefault="00914468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Infantile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E5734CA" w14:textId="3E6AE86F" w:rsidR="00914468" w:rsidRPr="00D3747D" w:rsidRDefault="00914468" w:rsidP="00BB59F0">
            <w:pPr>
              <w:jc w:val="center"/>
            </w:pPr>
            <w:r w:rsidRPr="00D3747D">
              <w:rPr>
                <w:color w:val="000000"/>
              </w:rPr>
              <w:t>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290E088" w14:textId="3F7B9FFF" w:rsidR="00914468" w:rsidRPr="00D3747D" w:rsidRDefault="00914468" w:rsidP="00BB59F0">
            <w:pPr>
              <w:jc w:val="center"/>
            </w:pPr>
            <w:r w:rsidRPr="00D3747D">
              <w:rPr>
                <w:color w:val="000000"/>
              </w:rPr>
              <w:t>2/2/5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B028F42" w14:textId="6F8A6047" w:rsidR="00914468" w:rsidRPr="00D3747D" w:rsidRDefault="00914468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.r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A7CC5D5" w14:textId="34008DD9" w:rsidR="00914468" w:rsidRPr="00D3747D" w:rsidRDefault="00914468" w:rsidP="00BB59F0">
            <w:pPr>
              <w:jc w:val="center"/>
            </w:pPr>
            <w:r w:rsidRPr="00D3747D">
              <w:t>D, V, FTT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FBE5B64" w14:textId="6152D781" w:rsidR="00914468" w:rsidRPr="00D3747D" w:rsidRDefault="00914468" w:rsidP="00BB59F0">
            <w:pPr>
              <w:jc w:val="center"/>
            </w:pPr>
            <w:r w:rsidRPr="00D3747D">
              <w:t>AC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4C4CB18" w14:textId="4AF4524D" w:rsidR="00914468" w:rsidRPr="00D3747D" w:rsidRDefault="00914468" w:rsidP="00BB59F0">
            <w:pPr>
              <w:jc w:val="center"/>
            </w:pPr>
            <w:r w:rsidRPr="00D3747D">
              <w:t>DU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BC346F4" w14:textId="2A8D30CD" w:rsidR="00914468" w:rsidRPr="00D3747D" w:rsidRDefault="00914468" w:rsidP="00BB59F0">
            <w:pPr>
              <w:jc w:val="center"/>
            </w:pPr>
            <w:r w:rsidRPr="00D3747D">
              <w:t>0%(b)(c) / n.r.</w:t>
            </w:r>
          </w:p>
        </w:tc>
      </w:tr>
      <w:tr w:rsidR="00914468" w:rsidRPr="00D3747D" w14:paraId="190989C8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449670B" w14:textId="2629B506" w:rsidR="00914468" w:rsidRPr="00D3747D" w:rsidRDefault="00914468" w:rsidP="00BB59F0">
            <w:pPr>
              <w:jc w:val="center"/>
            </w:pPr>
            <w:r w:rsidRPr="00D3747D">
              <w:t>Boldrini et al, 2004 (B) (Italy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F02C838" w14:textId="020CB992" w:rsidR="00914468" w:rsidRPr="00D3747D" w:rsidRDefault="00914468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715D369" w14:textId="31D33843" w:rsidR="00914468" w:rsidRPr="00914468" w:rsidRDefault="00914468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Infantile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B5C441A" w14:textId="5DED5F78" w:rsidR="00914468" w:rsidRPr="00D3747D" w:rsidRDefault="00914468" w:rsidP="00BB59F0">
            <w:pPr>
              <w:jc w:val="center"/>
            </w:pPr>
            <w:r w:rsidRPr="00D3747D">
              <w:rPr>
                <w:color w:val="000000"/>
              </w:rPr>
              <w:t>Fe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DAD74F0" w14:textId="31BBAEDB" w:rsidR="00914468" w:rsidRPr="00D3747D" w:rsidRDefault="00914468" w:rsidP="00BB59F0">
            <w:pPr>
              <w:jc w:val="center"/>
            </w:pPr>
            <w:r w:rsidRPr="00D3747D">
              <w:rPr>
                <w:color w:val="000000"/>
              </w:rPr>
              <w:t>60/60</w:t>
            </w:r>
            <w:r w:rsidRPr="00D3747D">
              <w:t>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26BC658" w14:textId="5138C2B1" w:rsidR="00914468" w:rsidRPr="00D3747D" w:rsidRDefault="00914468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.r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65B687C" w14:textId="5A14E989" w:rsidR="00914468" w:rsidRPr="00D3747D" w:rsidRDefault="00914468" w:rsidP="00BB59F0">
            <w:pPr>
              <w:jc w:val="center"/>
            </w:pPr>
            <w:r w:rsidRPr="00D3747D">
              <w:t>HSM, D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BC44E6B" w14:textId="480EB0F5" w:rsidR="00914468" w:rsidRPr="00D3747D" w:rsidRDefault="00914468" w:rsidP="00BB59F0">
            <w:pPr>
              <w:jc w:val="center"/>
            </w:pPr>
            <w:r w:rsidRPr="00D3747D">
              <w:t>AC, DYS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5010B88" w14:textId="1A0630E3" w:rsidR="00914468" w:rsidRPr="00D3747D" w:rsidRDefault="00914468" w:rsidP="00BB59F0">
            <w:pPr>
              <w:jc w:val="center"/>
            </w:pPr>
            <w:r w:rsidRPr="00D3747D">
              <w:t>MVS,  PBF, kV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4C29CE2" w14:textId="67174668" w:rsidR="00914468" w:rsidRPr="00D3747D" w:rsidRDefault="00914468" w:rsidP="00BB59F0">
            <w:pPr>
              <w:jc w:val="center"/>
            </w:pPr>
            <w:r w:rsidRPr="00D3747D">
              <w:t>0%(b)(c) / n.r.</w:t>
            </w:r>
          </w:p>
        </w:tc>
      </w:tr>
      <w:tr w:rsidR="00914468" w:rsidRPr="00D3747D" w14:paraId="28FDAE27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596AE82" w14:textId="166788B3" w:rsidR="00914468" w:rsidRPr="00D3747D" w:rsidRDefault="00914468" w:rsidP="00BB59F0">
            <w:pPr>
              <w:jc w:val="center"/>
              <w:rPr>
                <w:lang w:val="en-US"/>
              </w:rPr>
            </w:pPr>
            <w:r w:rsidRPr="00D3747D">
              <w:rPr>
                <w:lang w:val="en-US"/>
              </w:rPr>
              <w:lastRenderedPageBreak/>
              <w:t>Boldrini et al, 2004 (C) (Italy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0B17F27" w14:textId="2093BA9F" w:rsidR="00914468" w:rsidRPr="00D3747D" w:rsidRDefault="00914468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DD9859C" w14:textId="3D25868B" w:rsidR="00914468" w:rsidRPr="00914468" w:rsidRDefault="00914468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Infantile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CE76AB2" w14:textId="6B3D2BCB" w:rsidR="00914468" w:rsidRPr="00D3747D" w:rsidRDefault="00914468" w:rsidP="00BB59F0">
            <w:pPr>
              <w:jc w:val="center"/>
            </w:pPr>
            <w:r w:rsidRPr="00D3747D">
              <w:rPr>
                <w:color w:val="000000"/>
              </w:rPr>
              <w:t>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4F4EAE9" w14:textId="082FD5CA" w:rsidR="00914468" w:rsidRPr="00D3747D" w:rsidRDefault="00914468" w:rsidP="00BB59F0">
            <w:pPr>
              <w:jc w:val="center"/>
            </w:pPr>
            <w:r w:rsidRPr="00D3747D">
              <w:rPr>
                <w:color w:val="000000"/>
              </w:rPr>
              <w:t>60/60</w:t>
            </w:r>
            <w:r w:rsidRPr="00D3747D">
              <w:t>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2E4A19E" w14:textId="0991DB91" w:rsidR="00914468" w:rsidRPr="00D3747D" w:rsidRDefault="00914468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.r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52E6E06" w14:textId="465DA321" w:rsidR="00914468" w:rsidRPr="00D3747D" w:rsidRDefault="00914468" w:rsidP="00BB59F0">
            <w:pPr>
              <w:jc w:val="center"/>
            </w:pPr>
            <w:r w:rsidRPr="00D3747D">
              <w:t>HSM, D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13FD857" w14:textId="3A273C68" w:rsidR="00914468" w:rsidRPr="00D3747D" w:rsidRDefault="00914468" w:rsidP="00BB59F0">
            <w:pPr>
              <w:jc w:val="center"/>
            </w:pPr>
            <w:r w:rsidRPr="00D3747D">
              <w:t>AC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95B3455" w14:textId="7A8E30EE" w:rsidR="00914468" w:rsidRPr="00D3747D" w:rsidRDefault="00914468" w:rsidP="00BB59F0">
            <w:pPr>
              <w:jc w:val="center"/>
            </w:pPr>
            <w:r w:rsidRPr="00D3747D">
              <w:t>MVS,  PBF, C, kV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1C18AFB" w14:textId="07376AD1" w:rsidR="00914468" w:rsidRPr="00D3747D" w:rsidRDefault="00914468" w:rsidP="00BB59F0">
            <w:pPr>
              <w:jc w:val="center"/>
            </w:pPr>
            <w:r w:rsidRPr="00D3747D">
              <w:t>0%(b)(c) / n.r.</w:t>
            </w:r>
          </w:p>
        </w:tc>
      </w:tr>
      <w:tr w:rsidR="0015443A" w:rsidRPr="00657D9B" w14:paraId="038DB88F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FD21C2F" w14:textId="13EEF0E5" w:rsidR="0015443A" w:rsidRPr="00D3747D" w:rsidRDefault="0015443A" w:rsidP="00BB59F0">
            <w:pPr>
              <w:jc w:val="center"/>
              <w:rPr>
                <w:lang w:val="en-US"/>
              </w:rPr>
            </w:pPr>
            <w:r w:rsidRPr="00D3747D">
              <w:rPr>
                <w:lang w:val="en-US"/>
              </w:rPr>
              <w:t>Boldrini et al, 2004 (D) (Italy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A901DBB" w14:textId="4F2F79C3" w:rsidR="0015443A" w:rsidRPr="00D3747D" w:rsidRDefault="0015443A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70D51E7" w14:textId="1D308584" w:rsidR="0015443A" w:rsidRPr="00914468" w:rsidRDefault="0015443A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CESD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50BF2D9" w14:textId="58439034" w:rsidR="0015443A" w:rsidRPr="00D3747D" w:rsidRDefault="0015443A" w:rsidP="00BB59F0">
            <w:pPr>
              <w:jc w:val="center"/>
            </w:pPr>
            <w:r w:rsidRPr="00D3747D">
              <w:rPr>
                <w:color w:val="000000"/>
              </w:rPr>
              <w:t>Fe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6701FD6" w14:textId="2E294BC6" w:rsidR="0015443A" w:rsidRPr="00D3747D" w:rsidRDefault="0015443A" w:rsidP="00BB59F0">
            <w:pPr>
              <w:jc w:val="center"/>
            </w:pPr>
            <w:r w:rsidRPr="00D3747D">
              <w:rPr>
                <w:color w:val="000000"/>
              </w:rPr>
              <w:t>144/144</w:t>
            </w:r>
            <w:r w:rsidRPr="00D3747D">
              <w:t>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68226A5" w14:textId="3BA1064B" w:rsidR="0015443A" w:rsidRPr="00D3747D" w:rsidRDefault="0015443A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.r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F724875" w14:textId="1BB7654A" w:rsidR="0015443A" w:rsidRPr="00D3747D" w:rsidRDefault="0015443A" w:rsidP="00BB59F0">
            <w:pPr>
              <w:jc w:val="center"/>
            </w:pPr>
            <w:r w:rsidRPr="00D3747D">
              <w:t>HSM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E525705" w14:textId="381B18E4" w:rsidR="0015443A" w:rsidRPr="00D3747D" w:rsidRDefault="0015443A" w:rsidP="00BB59F0">
            <w:pPr>
              <w:jc w:val="center"/>
            </w:pPr>
            <w:r w:rsidRPr="00D3747D">
              <w:t>DYS, HSi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7E11C3B" w14:textId="3BF80AB4" w:rsidR="0015443A" w:rsidRPr="002773A9" w:rsidRDefault="0015443A" w:rsidP="00BB59F0">
            <w:pPr>
              <w:jc w:val="center"/>
            </w:pPr>
            <w:r w:rsidRPr="002773A9">
              <w:t>HS,MVS,  PBF, G, kV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20060C9" w14:textId="482F2EAA" w:rsidR="0015443A" w:rsidRPr="00D3747D" w:rsidRDefault="00BB59F0" w:rsidP="00BB59F0">
            <w:pPr>
              <w:jc w:val="center"/>
              <w:rPr>
                <w:lang w:val="en-US"/>
              </w:rPr>
            </w:pPr>
            <w:r w:rsidRPr="00D3747D">
              <w:rPr>
                <w:lang w:val="en-US"/>
              </w:rPr>
              <w:t>LAL</w:t>
            </w:r>
            <w:r>
              <w:rPr>
                <w:lang w:val="en-US"/>
              </w:rPr>
              <w:t xml:space="preserve">-D </w:t>
            </w:r>
            <w:r w:rsidR="0015443A" w:rsidRPr="00D3747D">
              <w:rPr>
                <w:lang w:val="en-US"/>
              </w:rPr>
              <w:t>(b)(c) / n.r.</w:t>
            </w:r>
          </w:p>
        </w:tc>
      </w:tr>
      <w:tr w:rsidR="0015443A" w:rsidRPr="00657D9B" w14:paraId="58D761D7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B29D34F" w14:textId="509C368A" w:rsidR="0015443A" w:rsidRPr="00D3747D" w:rsidRDefault="0015443A" w:rsidP="00BB59F0">
            <w:pPr>
              <w:jc w:val="center"/>
            </w:pPr>
            <w:r w:rsidRPr="00D3747D">
              <w:t>Boldrini et al, 2004 (E) (Italy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E9C62DA" w14:textId="369CBC8F" w:rsidR="0015443A" w:rsidRPr="00D3747D" w:rsidRDefault="0015443A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8B49FCB" w14:textId="52C7D3BB" w:rsidR="0015443A" w:rsidRPr="00914468" w:rsidRDefault="0015443A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CESD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462EFC9" w14:textId="1F7F2591" w:rsidR="0015443A" w:rsidRPr="00D3747D" w:rsidRDefault="0015443A" w:rsidP="00BB59F0">
            <w:pPr>
              <w:jc w:val="center"/>
            </w:pPr>
            <w:r w:rsidRPr="00D3747D">
              <w:rPr>
                <w:color w:val="000000"/>
              </w:rPr>
              <w:t>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295CA79" w14:textId="4DC47564" w:rsidR="0015443A" w:rsidRPr="00D3747D" w:rsidRDefault="0015443A" w:rsidP="00BB59F0">
            <w:pPr>
              <w:jc w:val="center"/>
            </w:pPr>
            <w:r w:rsidRPr="00D3747D">
              <w:rPr>
                <w:color w:val="000000"/>
              </w:rPr>
              <w:t>144/144</w:t>
            </w:r>
            <w:r w:rsidRPr="00D3747D">
              <w:t>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7855AFC" w14:textId="2B7B4310" w:rsidR="0015443A" w:rsidRPr="00D3747D" w:rsidRDefault="0015443A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.r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3ACDB36" w14:textId="65B58AB8" w:rsidR="0015443A" w:rsidRPr="00D3747D" w:rsidRDefault="0015443A" w:rsidP="00BB59F0">
            <w:pPr>
              <w:jc w:val="center"/>
            </w:pPr>
            <w:r w:rsidRPr="00D3747D">
              <w:t>HSM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9627C0A" w14:textId="1F8CF2DF" w:rsidR="0015443A" w:rsidRPr="00D3747D" w:rsidRDefault="0015443A" w:rsidP="00BB59F0">
            <w:pPr>
              <w:jc w:val="center"/>
            </w:pPr>
            <w:r w:rsidRPr="00D3747D">
              <w:t>DYS, HSi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23D41CE" w14:textId="35BF7920" w:rsidR="0015443A" w:rsidRPr="002773A9" w:rsidRDefault="0015443A" w:rsidP="00BB59F0">
            <w:pPr>
              <w:jc w:val="center"/>
            </w:pPr>
            <w:r w:rsidRPr="002773A9">
              <w:t>HS,MVS,  PBF, G, kV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57C9E72" w14:textId="758F0651" w:rsidR="0015443A" w:rsidRPr="00D3747D" w:rsidRDefault="00BB59F0" w:rsidP="00BB59F0">
            <w:pPr>
              <w:jc w:val="center"/>
              <w:rPr>
                <w:lang w:val="en-US"/>
              </w:rPr>
            </w:pPr>
            <w:r w:rsidRPr="00D3747D">
              <w:rPr>
                <w:lang w:val="en-US"/>
              </w:rPr>
              <w:t>LAL</w:t>
            </w:r>
            <w:r>
              <w:rPr>
                <w:lang w:val="en-US"/>
              </w:rPr>
              <w:t xml:space="preserve">-D </w:t>
            </w:r>
            <w:r w:rsidR="0015443A" w:rsidRPr="00D3747D">
              <w:rPr>
                <w:lang w:val="en-US"/>
              </w:rPr>
              <w:t>(b)(c) / n.r.</w:t>
            </w:r>
          </w:p>
        </w:tc>
      </w:tr>
      <w:tr w:rsidR="0015443A" w:rsidRPr="00D3747D" w14:paraId="372794E6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DF3EB80" w14:textId="5BBA3926" w:rsidR="0015443A" w:rsidRPr="00D3747D" w:rsidRDefault="0015443A" w:rsidP="00BB59F0">
            <w:pPr>
              <w:jc w:val="center"/>
              <w:rPr>
                <w:lang w:val="en-US"/>
              </w:rPr>
            </w:pPr>
            <w:r w:rsidRPr="00D3747D">
              <w:rPr>
                <w:lang w:val="en-US"/>
              </w:rPr>
              <w:t>Bona et al, 1988 (United Kingdom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19E7787" w14:textId="5C079BE9" w:rsidR="0015443A" w:rsidRPr="00D3747D" w:rsidRDefault="0015443A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5D4236F" w14:textId="54D9972B" w:rsidR="0015443A" w:rsidRPr="00914468" w:rsidRDefault="00914468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Infantile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6604DFC" w14:textId="7A15329E" w:rsidR="0015443A" w:rsidRPr="00D3747D" w:rsidRDefault="0015443A" w:rsidP="00BB59F0">
            <w:pPr>
              <w:jc w:val="center"/>
            </w:pPr>
            <w:r w:rsidRPr="00D3747D">
              <w:rPr>
                <w:color w:val="000000"/>
              </w:rPr>
              <w:t>Fe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79CB5B5" w14:textId="3501B5F5" w:rsidR="0015443A" w:rsidRPr="00D3747D" w:rsidRDefault="0015443A" w:rsidP="00BB59F0">
            <w:pPr>
              <w:jc w:val="center"/>
            </w:pPr>
            <w:r w:rsidRPr="00D3747D">
              <w:t>1/3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1F3AF93" w14:textId="7B6F356C" w:rsidR="0015443A" w:rsidRPr="00D3747D" w:rsidRDefault="0015443A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.r.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BED785E" w14:textId="1B710458" w:rsidR="0015443A" w:rsidRPr="00D3747D" w:rsidRDefault="0015443A" w:rsidP="00BB59F0">
            <w:pPr>
              <w:jc w:val="center"/>
            </w:pPr>
            <w:r w:rsidRPr="00D3747D">
              <w:t>HSM, D, V, IH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02F72A3" w14:textId="2EB1A13C" w:rsidR="0015443A" w:rsidRPr="00D3747D" w:rsidRDefault="0015443A" w:rsidP="00BB59F0">
            <w:pPr>
              <w:jc w:val="center"/>
              <w:rPr>
                <w:lang w:val="en-US"/>
              </w:rPr>
            </w:pPr>
            <w:r w:rsidRPr="00D3747D">
              <w:rPr>
                <w:lang w:val="en-US"/>
              </w:rPr>
              <w:t>A, AC, ET, HC, HTG, BVL, ALF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74D8B71" w14:textId="5F5A8FE4" w:rsidR="0015443A" w:rsidRPr="00D3747D" w:rsidRDefault="0015443A" w:rsidP="00BB59F0">
            <w:pPr>
              <w:jc w:val="center"/>
            </w:pPr>
            <w:r w:rsidRPr="00D3747D">
              <w:t>n.r.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E114241" w14:textId="48BF33C8" w:rsidR="0015443A" w:rsidRPr="00D3747D" w:rsidRDefault="0015443A" w:rsidP="00BB59F0">
            <w:pPr>
              <w:jc w:val="center"/>
            </w:pPr>
            <w:r w:rsidRPr="00D3747D">
              <w:t>16%(b), 11% (c) / n.r.</w:t>
            </w:r>
          </w:p>
        </w:tc>
      </w:tr>
      <w:tr w:rsidR="0015443A" w:rsidRPr="00D3747D" w14:paraId="36858A09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157883E" w14:textId="184D943A" w:rsidR="0015443A" w:rsidRPr="00D3747D" w:rsidRDefault="0015443A" w:rsidP="00BB59F0">
            <w:pPr>
              <w:jc w:val="center"/>
            </w:pPr>
            <w:r w:rsidRPr="00D3747D">
              <w:t>Botero et al, 2018 (Columbia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6129C3F" w14:textId="5EA0DB3D" w:rsidR="0015443A" w:rsidRPr="00D3747D" w:rsidRDefault="0015443A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8B81BB6" w14:textId="2AD009F8" w:rsidR="0015443A" w:rsidRPr="00914468" w:rsidRDefault="0015443A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CESD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A0C0C67" w14:textId="763BF16D" w:rsidR="0015443A" w:rsidRPr="00D3747D" w:rsidRDefault="0015443A" w:rsidP="00BB59F0">
            <w:pPr>
              <w:jc w:val="center"/>
            </w:pPr>
            <w:r w:rsidRPr="00D3747D">
              <w:t>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B44ABDA" w14:textId="7254DE9B" w:rsidR="0015443A" w:rsidRPr="00D3747D" w:rsidRDefault="0015443A" w:rsidP="00BB59F0">
            <w:pPr>
              <w:jc w:val="center"/>
            </w:pPr>
            <w:r w:rsidRPr="00D3747D">
              <w:t>72/168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4819B45" w14:textId="3D20143E" w:rsidR="0015443A" w:rsidRPr="00D3747D" w:rsidRDefault="0015443A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o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F4197BB" w14:textId="636FCADF" w:rsidR="0015443A" w:rsidRPr="00D3747D" w:rsidRDefault="0015443A" w:rsidP="00BB59F0">
            <w:pPr>
              <w:jc w:val="center"/>
            </w:pPr>
            <w:r w:rsidRPr="00D3747D">
              <w:t>HM, Patent ductus arteriosus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266D00D" w14:textId="22258B32" w:rsidR="0015443A" w:rsidRPr="00D3747D" w:rsidRDefault="0015443A" w:rsidP="00BB59F0">
            <w:pPr>
              <w:jc w:val="center"/>
            </w:pPr>
            <w:r w:rsidRPr="00D3747D">
              <w:t>ET, HTG, HC, HSi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D486ADF" w14:textId="0D96A362" w:rsidR="0015443A" w:rsidRPr="00D3747D" w:rsidRDefault="0015443A" w:rsidP="00BB59F0">
            <w:pPr>
              <w:jc w:val="center"/>
            </w:pPr>
            <w:r w:rsidRPr="00D3747D">
              <w:t>MVS,  PBF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9876080" w14:textId="77777777" w:rsidR="0015443A" w:rsidRPr="00D3747D" w:rsidRDefault="0015443A" w:rsidP="00BB59F0">
            <w:pPr>
              <w:jc w:val="center"/>
            </w:pPr>
            <w:r w:rsidRPr="00D3747D">
              <w:t>n.r./</w:t>
            </w:r>
          </w:p>
          <w:p w14:paraId="3296C4DD" w14:textId="77777777" w:rsidR="0015443A" w:rsidRDefault="0015443A" w:rsidP="00BB59F0">
            <w:pPr>
              <w:jc w:val="center"/>
            </w:pPr>
            <w:r w:rsidRPr="00D3747D">
              <w:t>c.894G&gt;A/</w:t>
            </w:r>
          </w:p>
          <w:p w14:paraId="5E1714CB" w14:textId="7E4EDD8F" w:rsidR="0015443A" w:rsidRPr="00D3747D" w:rsidRDefault="0015443A" w:rsidP="00BB59F0">
            <w:pPr>
              <w:jc w:val="center"/>
            </w:pPr>
            <w:r w:rsidRPr="00D3747D">
              <w:t>c.894G&gt;A</w:t>
            </w:r>
          </w:p>
        </w:tc>
      </w:tr>
      <w:tr w:rsidR="0015443A" w:rsidRPr="00D3747D" w14:paraId="626C4393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B96EAC8" w14:textId="733C343B" w:rsidR="0015443A" w:rsidRPr="00D3747D" w:rsidRDefault="0015443A" w:rsidP="00BB59F0">
            <w:pPr>
              <w:jc w:val="center"/>
            </w:pPr>
            <w:r w:rsidRPr="00D3747D">
              <w:t>Browme et al, 2003 (Australia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7B9DCD0" w14:textId="30220137" w:rsidR="0015443A" w:rsidRPr="00D3747D" w:rsidRDefault="0015443A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EE71174" w14:textId="57E5384D" w:rsidR="0015443A" w:rsidRPr="00914468" w:rsidRDefault="00914468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Infantile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1956096" w14:textId="1FBD650C" w:rsidR="0015443A" w:rsidRPr="00D3747D" w:rsidRDefault="0015443A" w:rsidP="00BB59F0">
            <w:pPr>
              <w:jc w:val="center"/>
            </w:pPr>
            <w:r w:rsidRPr="00D3747D">
              <w:t>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AA74558" w14:textId="3FDA35DB" w:rsidR="0015443A" w:rsidRPr="00D3747D" w:rsidRDefault="0015443A" w:rsidP="00BB59F0">
            <w:pPr>
              <w:jc w:val="center"/>
            </w:pPr>
            <w:r w:rsidRPr="00D3747D">
              <w:t>1/2/2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E1BF558" w14:textId="3150EAC0" w:rsidR="0015443A" w:rsidRPr="00D3747D" w:rsidRDefault="0015443A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Yes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39A9B13" w14:textId="654D0EBD" w:rsidR="0015443A" w:rsidRPr="00D3747D" w:rsidRDefault="0015443A" w:rsidP="00BB59F0">
            <w:pPr>
              <w:jc w:val="center"/>
            </w:pPr>
            <w:r w:rsidRPr="00D3747D">
              <w:t>FTT, HSM, D, hypotonia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D3BD443" w14:textId="583B6843" w:rsidR="0015443A" w:rsidRPr="00D3747D" w:rsidRDefault="0015443A" w:rsidP="00BB59F0">
            <w:pPr>
              <w:jc w:val="center"/>
            </w:pPr>
            <w:r w:rsidRPr="00D3747D">
              <w:t>A, TR, AFL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9076E5F" w14:textId="6706A983" w:rsidR="0015443A" w:rsidRPr="00D3747D" w:rsidRDefault="0015443A" w:rsidP="00BB59F0">
            <w:pPr>
              <w:jc w:val="center"/>
              <w:rPr>
                <w:lang w:val="en-US"/>
              </w:rPr>
            </w:pPr>
            <w:r w:rsidRPr="00D3747D">
              <w:rPr>
                <w:lang w:val="en-US"/>
              </w:rPr>
              <w:t>BMV</w:t>
            </w:r>
          </w:p>
          <w:p w14:paraId="6B4AD632" w14:textId="05A1E84D" w:rsidR="0015443A" w:rsidRPr="00D3747D" w:rsidRDefault="0015443A" w:rsidP="00BB59F0">
            <w:pPr>
              <w:jc w:val="center"/>
              <w:rPr>
                <w:lang w:val="en-US"/>
              </w:rPr>
            </w:pPr>
            <w:r w:rsidRPr="00D3747D">
              <w:rPr>
                <w:lang w:val="en-US"/>
              </w:rPr>
              <w:t>HL, MVS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F5D8962" w14:textId="303209A3" w:rsidR="0015443A" w:rsidRPr="00D3747D" w:rsidRDefault="0015443A" w:rsidP="00BB59F0">
            <w:pPr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0% (b)/ n.r.</w:t>
            </w:r>
          </w:p>
        </w:tc>
      </w:tr>
      <w:tr w:rsidR="0015443A" w:rsidRPr="00D3747D" w14:paraId="79142E14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8036A60" w14:textId="398DEB0A" w:rsidR="0015443A" w:rsidRPr="00D3747D" w:rsidRDefault="0015443A" w:rsidP="00BB59F0">
            <w:pPr>
              <w:jc w:val="center"/>
              <w:rPr>
                <w:lang w:val="en-US"/>
              </w:rPr>
            </w:pPr>
            <w:r w:rsidRPr="00D3747D">
              <w:rPr>
                <w:lang w:val="en-US"/>
              </w:rPr>
              <w:t>Cagle et al, 1986 (United States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6149C19" w14:textId="46634CC1" w:rsidR="0015443A" w:rsidRPr="00D3747D" w:rsidRDefault="0015443A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7614C13" w14:textId="6672747B" w:rsidR="0015443A" w:rsidRPr="00914468" w:rsidRDefault="0015443A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CESD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AB02F93" w14:textId="7FF902D9" w:rsidR="0015443A" w:rsidRPr="00D3747D" w:rsidRDefault="0015443A" w:rsidP="00BB59F0">
            <w:pPr>
              <w:jc w:val="center"/>
            </w:pPr>
            <w:r w:rsidRPr="00D3747D">
              <w:rPr>
                <w:color w:val="000000"/>
              </w:rPr>
              <w:t>Fe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41DD67F" w14:textId="3CECDB44" w:rsidR="0015443A" w:rsidRPr="00D3747D" w:rsidRDefault="0015443A" w:rsidP="00BB59F0">
            <w:pPr>
              <w:jc w:val="center"/>
            </w:pPr>
            <w:r w:rsidRPr="00D3747D">
              <w:t>24/132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7BA938A" w14:textId="3268E9A1" w:rsidR="0015443A" w:rsidRPr="00D3747D" w:rsidRDefault="0015443A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o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B551051" w14:textId="443AB2D3" w:rsidR="0015443A" w:rsidRPr="00D3747D" w:rsidRDefault="0015443A" w:rsidP="00BB59F0">
            <w:pPr>
              <w:jc w:val="center"/>
            </w:pPr>
            <w:r w:rsidRPr="00D3747D">
              <w:t>HSM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95FA9D3" w14:textId="6E0F2432" w:rsidR="0015443A" w:rsidRPr="00D3747D" w:rsidRDefault="0015443A" w:rsidP="00BB59F0">
            <w:pPr>
              <w:jc w:val="center"/>
            </w:pPr>
            <w:r w:rsidRPr="00D3747D">
              <w:t>AC, ET, HTG, HC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89E21E0" w14:textId="2F59800E" w:rsidR="0015443A" w:rsidRPr="00D3747D" w:rsidRDefault="0015443A" w:rsidP="00BB59F0">
            <w:pPr>
              <w:jc w:val="center"/>
            </w:pPr>
            <w:r w:rsidRPr="00D3747D">
              <w:t>FC</w:t>
            </w:r>
          </w:p>
          <w:p w14:paraId="382B13D9" w14:textId="179267C3" w:rsidR="0015443A" w:rsidRPr="00D3747D" w:rsidRDefault="0015443A" w:rsidP="00BB59F0">
            <w:pPr>
              <w:jc w:val="center"/>
            </w:pPr>
            <w:r w:rsidRPr="00D3747D">
              <w:t>DU</w:t>
            </w:r>
          </w:p>
          <w:p w14:paraId="4602D88C" w14:textId="66A37309" w:rsidR="0015443A" w:rsidRPr="00D3747D" w:rsidRDefault="0015443A" w:rsidP="00BB59F0">
            <w:pPr>
              <w:jc w:val="center"/>
            </w:pPr>
            <w:r w:rsidRPr="00D3747D">
              <w:t>HL, kV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E7351C2" w14:textId="5898183F" w:rsidR="0015443A" w:rsidRPr="00D3747D" w:rsidRDefault="0015443A" w:rsidP="00BB59F0">
            <w:pPr>
              <w:jc w:val="center"/>
            </w:pPr>
            <w:r w:rsidRPr="00D3747D">
              <w:t>5%(c) / n.r.</w:t>
            </w:r>
          </w:p>
        </w:tc>
      </w:tr>
      <w:tr w:rsidR="0015443A" w:rsidRPr="00D3747D" w14:paraId="05074E12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1E842A4" w14:textId="085E9C69" w:rsidR="0015443A" w:rsidRPr="00D3747D" w:rsidRDefault="0015443A" w:rsidP="00BB59F0">
            <w:pPr>
              <w:jc w:val="center"/>
            </w:pPr>
            <w:r w:rsidRPr="00D3747D">
              <w:lastRenderedPageBreak/>
              <w:t>Camelo et al, 2017 (Brazil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6516AB7" w14:textId="0CF64424" w:rsidR="0015443A" w:rsidRPr="00D3747D" w:rsidRDefault="0015443A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907F213" w14:textId="5803040C" w:rsidR="0015443A" w:rsidRPr="00914468" w:rsidRDefault="00914468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Infantile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0DEA19E" w14:textId="2968D93F" w:rsidR="0015443A" w:rsidRPr="00D3747D" w:rsidRDefault="0015443A" w:rsidP="00BB59F0">
            <w:pPr>
              <w:jc w:val="center"/>
            </w:pPr>
            <w:r w:rsidRPr="00D3747D">
              <w:t>Fe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7EACE49" w14:textId="50F00E3E" w:rsidR="0015443A" w:rsidRPr="00D3747D" w:rsidRDefault="0015443A" w:rsidP="00BB59F0">
            <w:pPr>
              <w:jc w:val="center"/>
            </w:pPr>
            <w:r w:rsidRPr="00D3747D">
              <w:t>0/0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5F8C6F4" w14:textId="12767AAD" w:rsidR="0015443A" w:rsidRPr="00D3747D" w:rsidRDefault="0015443A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Yes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E7412E2" w14:textId="255E64A8" w:rsidR="0015443A" w:rsidRPr="00D3747D" w:rsidRDefault="0015443A" w:rsidP="00BB59F0">
            <w:pPr>
              <w:jc w:val="center"/>
              <w:rPr>
                <w:lang w:val="en-US"/>
              </w:rPr>
            </w:pPr>
            <w:r w:rsidRPr="00D3747D">
              <w:rPr>
                <w:lang w:val="en-US"/>
              </w:rPr>
              <w:t xml:space="preserve">HM, AD, FTT, </w:t>
            </w:r>
            <w:r w:rsidR="00B112FB" w:rsidRPr="001B0628">
              <w:rPr>
                <w:color w:val="5B9BD5" w:themeColor="accent1"/>
                <w:lang w:val="en-US"/>
              </w:rPr>
              <w:t>food allergy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60548FC" w14:textId="6AD2AA47" w:rsidR="0015443A" w:rsidRPr="00D3747D" w:rsidRDefault="0015443A" w:rsidP="00BB59F0">
            <w:pPr>
              <w:jc w:val="center"/>
            </w:pPr>
            <w:r w:rsidRPr="00D3747D">
              <w:t>ET, HTG, HC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3CDC011" w14:textId="3AB54778" w:rsidR="0015443A" w:rsidRPr="00D3747D" w:rsidRDefault="0015443A" w:rsidP="00BB59F0">
            <w:pPr>
              <w:jc w:val="center"/>
            </w:pPr>
            <w:r w:rsidRPr="00D3747D">
              <w:t>n.r.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0D6973B" w14:textId="75031B77" w:rsidR="0015443A" w:rsidRDefault="0015443A" w:rsidP="00BB59F0">
            <w:pPr>
              <w:jc w:val="center"/>
              <w:rPr>
                <w:lang w:val="en-US"/>
              </w:rPr>
            </w:pPr>
            <w:r w:rsidRPr="00D3747D">
              <w:t>n.r. /</w:t>
            </w:r>
            <w:r w:rsidRPr="00D3747D">
              <w:rPr>
                <w:lang w:val="en-US"/>
              </w:rPr>
              <w:t xml:space="preserve"> c.266T&gt;</w:t>
            </w:r>
            <w:r>
              <w:rPr>
                <w:lang w:val="en-US"/>
              </w:rPr>
              <w:t>C</w:t>
            </w:r>
            <w:r w:rsidRPr="00D3747D">
              <w:rPr>
                <w:lang w:val="en-US"/>
              </w:rPr>
              <w:t>/</w:t>
            </w:r>
          </w:p>
          <w:p w14:paraId="05D6304B" w14:textId="5D0B2D52" w:rsidR="0015443A" w:rsidRPr="00D3747D" w:rsidRDefault="0015443A" w:rsidP="00BB59F0">
            <w:pPr>
              <w:jc w:val="center"/>
              <w:rPr>
                <w:lang w:val="en-US"/>
              </w:rPr>
            </w:pPr>
            <w:r w:rsidRPr="00D3747D">
              <w:rPr>
                <w:lang w:val="en-US"/>
              </w:rPr>
              <w:t>c.266T&gt;C</w:t>
            </w:r>
          </w:p>
        </w:tc>
      </w:tr>
      <w:tr w:rsidR="0015443A" w:rsidRPr="00D3747D" w14:paraId="6CBCAB58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1A12387" w14:textId="444FC88C" w:rsidR="0015443A" w:rsidRPr="00D3747D" w:rsidRDefault="0015443A" w:rsidP="00BB59F0">
            <w:pPr>
              <w:jc w:val="center"/>
            </w:pPr>
            <w:r w:rsidRPr="00D3747D">
              <w:t>Carbajal et al 2016 (A)</w:t>
            </w:r>
          </w:p>
          <w:p w14:paraId="3E0DB1E7" w14:textId="1BBCE0CF" w:rsidR="0015443A" w:rsidRPr="00D3747D" w:rsidRDefault="0015443A" w:rsidP="00BB59F0">
            <w:pPr>
              <w:jc w:val="center"/>
            </w:pPr>
            <w:r w:rsidRPr="00D3747D">
              <w:t>(Mexico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E6EBFE3" w14:textId="7AEA6374" w:rsidR="0015443A" w:rsidRPr="00D3747D" w:rsidRDefault="0015443A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8ED604E" w14:textId="011E0BCA" w:rsidR="0015443A" w:rsidRPr="00914468" w:rsidRDefault="0015443A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Late-onset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5944636" w14:textId="0F25C272" w:rsidR="0015443A" w:rsidRPr="00D3747D" w:rsidRDefault="0015443A" w:rsidP="00BB59F0">
            <w:pPr>
              <w:jc w:val="center"/>
            </w:pPr>
            <w:r w:rsidRPr="00D3747D">
              <w:t>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4565019" w14:textId="3520CA32" w:rsidR="0015443A" w:rsidRPr="00D3747D" w:rsidRDefault="0015443A" w:rsidP="00BB59F0">
            <w:pPr>
              <w:jc w:val="center"/>
            </w:pPr>
            <w:r w:rsidRPr="00D3747D">
              <w:t>57/57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E4B97B0" w14:textId="75CF32BB" w:rsidR="0015443A" w:rsidRPr="00D3747D" w:rsidRDefault="0015443A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Yes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BC34752" w14:textId="28AB2FA6" w:rsidR="0015443A" w:rsidRPr="002773A9" w:rsidRDefault="0015443A" w:rsidP="00BB59F0">
            <w:pPr>
              <w:jc w:val="center"/>
              <w:rPr>
                <w:lang w:val="en-US"/>
              </w:rPr>
            </w:pPr>
            <w:r w:rsidRPr="002773A9">
              <w:rPr>
                <w:lang w:val="en-US"/>
              </w:rPr>
              <w:t xml:space="preserve">HSM, AD, J, </w:t>
            </w:r>
            <w:r w:rsidR="00D34A36" w:rsidRPr="001B0628">
              <w:rPr>
                <w:color w:val="5B9BD5" w:themeColor="accent1"/>
                <w:lang w:val="en-US"/>
              </w:rPr>
              <w:t>cardiomyopathy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D93D993" w14:textId="31ED5912" w:rsidR="0015443A" w:rsidRPr="00D3747D" w:rsidRDefault="0015443A" w:rsidP="00BB59F0">
            <w:pPr>
              <w:jc w:val="center"/>
            </w:pPr>
            <w:r w:rsidRPr="00D3747D">
              <w:t>ET, HTG, HC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C0EAC80" w14:textId="27812040" w:rsidR="0015443A" w:rsidRPr="00D3747D" w:rsidRDefault="0015443A" w:rsidP="00BB59F0">
            <w:pPr>
              <w:jc w:val="center"/>
              <w:rPr>
                <w:lang w:val="en-US"/>
              </w:rPr>
            </w:pPr>
            <w:r w:rsidRPr="00D3747D">
              <w:rPr>
                <w:lang w:val="en-US"/>
              </w:rPr>
              <w:t>HS, MVS, PBF, kV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6E13D09" w14:textId="682C516B" w:rsidR="0015443A" w:rsidRPr="00D3747D" w:rsidRDefault="0015443A" w:rsidP="00BB59F0">
            <w:pPr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0%(a)/</w:t>
            </w:r>
          </w:p>
          <w:p w14:paraId="593F7D35" w14:textId="77777777" w:rsidR="0015443A" w:rsidRDefault="0015443A" w:rsidP="00BB59F0">
            <w:pPr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c.894G&gt;A/</w:t>
            </w:r>
          </w:p>
          <w:p w14:paraId="71308073" w14:textId="1341AABB" w:rsidR="0015443A" w:rsidRPr="00D3747D" w:rsidRDefault="0015443A" w:rsidP="00BB59F0">
            <w:pPr>
              <w:jc w:val="center"/>
            </w:pPr>
            <w:r w:rsidRPr="00D3747D">
              <w:rPr>
                <w:color w:val="000000"/>
              </w:rPr>
              <w:t>c.894G&gt;A</w:t>
            </w:r>
          </w:p>
        </w:tc>
      </w:tr>
      <w:tr w:rsidR="0015443A" w:rsidRPr="00D3747D" w14:paraId="2C56BA51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AF1F888" w14:textId="05918D3B" w:rsidR="0015443A" w:rsidRPr="00D3747D" w:rsidRDefault="0015443A" w:rsidP="00BB59F0">
            <w:pPr>
              <w:jc w:val="center"/>
            </w:pPr>
            <w:r w:rsidRPr="00D3747D">
              <w:t>Carbajal et al 2016 (B) (Mexico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FD83307" w14:textId="713E045B" w:rsidR="0015443A" w:rsidRPr="00D3747D" w:rsidRDefault="0015443A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8DE8F5B" w14:textId="5FB8401B" w:rsidR="0015443A" w:rsidRPr="00914468" w:rsidRDefault="006B408F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CESD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D2E5CA3" w14:textId="6530C3BF" w:rsidR="0015443A" w:rsidRPr="00D3747D" w:rsidRDefault="0015443A" w:rsidP="00BB59F0">
            <w:pPr>
              <w:jc w:val="center"/>
            </w:pPr>
            <w:r w:rsidRPr="00D3747D">
              <w:t>Fe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6A4DD76" w14:textId="58C2681B" w:rsidR="0015443A" w:rsidRPr="00D3747D" w:rsidRDefault="0015443A" w:rsidP="00BB59F0">
            <w:pPr>
              <w:jc w:val="center"/>
            </w:pPr>
            <w:r w:rsidRPr="00D3747D">
              <w:t>181/181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DD0E8A3" w14:textId="51A9EC2C" w:rsidR="0015443A" w:rsidRPr="00D3747D" w:rsidRDefault="0015443A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Yes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8D44767" w14:textId="7C6909A3" w:rsidR="0015443A" w:rsidRPr="00D3747D" w:rsidRDefault="0015443A" w:rsidP="00BB59F0">
            <w:pPr>
              <w:jc w:val="center"/>
            </w:pPr>
            <w:r w:rsidRPr="00D3747D">
              <w:t>HM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2C40413" w14:textId="69575377" w:rsidR="0015443A" w:rsidRPr="00D3747D" w:rsidRDefault="0015443A" w:rsidP="00BB59F0">
            <w:pPr>
              <w:jc w:val="center"/>
            </w:pPr>
            <w:r w:rsidRPr="00D3747D">
              <w:t>HTG, HC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4DD1596" w14:textId="1FBEF405" w:rsidR="0015443A" w:rsidRPr="00D3747D" w:rsidRDefault="0015443A" w:rsidP="00BB59F0">
            <w:pPr>
              <w:jc w:val="center"/>
              <w:rPr>
                <w:lang w:val="en-US"/>
              </w:rPr>
            </w:pPr>
            <w:r w:rsidRPr="00D3747D">
              <w:rPr>
                <w:lang w:val="en-US"/>
              </w:rPr>
              <w:t>HS, MVS, PBF, kV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DBBFAB5" w14:textId="073C53D6" w:rsidR="0015443A" w:rsidRPr="00D3747D" w:rsidRDefault="0015443A" w:rsidP="00BB59F0">
            <w:pPr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0% (a)/</w:t>
            </w:r>
          </w:p>
          <w:p w14:paraId="3DB9E4B1" w14:textId="77777777" w:rsidR="0015443A" w:rsidRDefault="0015443A" w:rsidP="00BB59F0">
            <w:pPr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c.894G&gt;A/</w:t>
            </w:r>
          </w:p>
          <w:p w14:paraId="1819AEE1" w14:textId="73B339B6" w:rsidR="0015443A" w:rsidRPr="00D3747D" w:rsidRDefault="0015443A" w:rsidP="00BB59F0">
            <w:pPr>
              <w:jc w:val="center"/>
            </w:pPr>
            <w:r w:rsidRPr="00D3747D">
              <w:rPr>
                <w:color w:val="000000"/>
              </w:rPr>
              <w:t>c.894G&gt;A</w:t>
            </w:r>
          </w:p>
        </w:tc>
      </w:tr>
      <w:tr w:rsidR="00914468" w:rsidRPr="00D3747D" w14:paraId="251B378A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0180CE8" w14:textId="2376E74D" w:rsidR="00914468" w:rsidRPr="00D3747D" w:rsidRDefault="00914468" w:rsidP="00BB59F0">
            <w:pPr>
              <w:jc w:val="center"/>
            </w:pPr>
            <w:r w:rsidRPr="00D3747D">
              <w:t>Cansever et al,1999 (Turkey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5B4054A" w14:textId="19877AF3" w:rsidR="00914468" w:rsidRPr="00D3747D" w:rsidRDefault="00914468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6E973ED" w14:textId="74D9AA6F" w:rsidR="00914468" w:rsidRPr="00914468" w:rsidRDefault="00914468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Infantile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511046A" w14:textId="60C8025B" w:rsidR="00914468" w:rsidRPr="00D3747D" w:rsidRDefault="00914468" w:rsidP="00BB59F0">
            <w:pPr>
              <w:jc w:val="center"/>
            </w:pPr>
            <w:r w:rsidRPr="00D3747D">
              <w:rPr>
                <w:color w:val="000000"/>
              </w:rPr>
              <w:t>Fe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8E354FC" w14:textId="740F473B" w:rsidR="00914468" w:rsidRPr="00D3747D" w:rsidRDefault="00914468" w:rsidP="00BB59F0">
            <w:pPr>
              <w:jc w:val="center"/>
            </w:pPr>
            <w:r w:rsidRPr="00D3747D">
              <w:t>1/1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44038C4" w14:textId="53EB4A4B" w:rsidR="00914468" w:rsidRPr="00D3747D" w:rsidRDefault="00914468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Yes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282E87D" w14:textId="048E10EB" w:rsidR="00914468" w:rsidRPr="00D3747D" w:rsidRDefault="00914468" w:rsidP="00BB59F0">
            <w:pPr>
              <w:jc w:val="center"/>
            </w:pPr>
            <w:r w:rsidRPr="00D3747D">
              <w:t>HSM, AD, FTT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31DF9CC" w14:textId="178E139C" w:rsidR="00914468" w:rsidRPr="00D3747D" w:rsidRDefault="00914468" w:rsidP="00BB59F0">
            <w:pPr>
              <w:jc w:val="center"/>
            </w:pPr>
            <w:r w:rsidRPr="00D3747D">
              <w:t>AC, ET, HTG, HC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004E0A6" w14:textId="4579E982" w:rsidR="00914468" w:rsidRPr="00D3747D" w:rsidRDefault="00914468" w:rsidP="00BB59F0">
            <w:pPr>
              <w:jc w:val="center"/>
              <w:rPr>
                <w:lang w:val="en-US"/>
              </w:rPr>
            </w:pPr>
            <w:r w:rsidRPr="00D3747D">
              <w:rPr>
                <w:lang w:val="en-US"/>
              </w:rPr>
              <w:t>n.r.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5D05367" w14:textId="1061F8CB" w:rsidR="00914468" w:rsidRPr="00D3747D" w:rsidRDefault="00914468" w:rsidP="00BB59F0">
            <w:pPr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5,4%(a)/</w:t>
            </w:r>
          </w:p>
          <w:p w14:paraId="0EEFEB1C" w14:textId="18B69EE2" w:rsidR="00914468" w:rsidRPr="00D3747D" w:rsidRDefault="00914468" w:rsidP="00BB59F0">
            <w:pPr>
              <w:jc w:val="center"/>
              <w:rPr>
                <w:color w:val="000000"/>
              </w:rPr>
            </w:pPr>
            <w:r w:rsidRPr="00D3747D">
              <w:rPr>
                <w:color w:val="000000"/>
                <w:lang w:eastAsia="en-US"/>
              </w:rPr>
              <w:t>homozygous (c.493_494insC)</w:t>
            </w:r>
          </w:p>
        </w:tc>
      </w:tr>
      <w:tr w:rsidR="00914468" w:rsidRPr="00D3747D" w14:paraId="23C5DBF5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9A0AA81" w14:textId="3B606024" w:rsidR="00914468" w:rsidRPr="00D3747D" w:rsidRDefault="00914468" w:rsidP="00BB59F0">
            <w:pPr>
              <w:jc w:val="center"/>
            </w:pPr>
            <w:r w:rsidRPr="00D3747D">
              <w:t>Chabchoub et al, 2020 (Tunisia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3B9E9F6" w14:textId="76ED61F8" w:rsidR="00914468" w:rsidRPr="00D3747D" w:rsidRDefault="00914468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F12340A" w14:textId="73023BC2" w:rsidR="00914468" w:rsidRPr="00914468" w:rsidRDefault="00914468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Infantile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8635CDE" w14:textId="6FC4F22F" w:rsidR="00914468" w:rsidRPr="00D3747D" w:rsidRDefault="00914468" w:rsidP="00BB59F0">
            <w:pPr>
              <w:jc w:val="center"/>
            </w:pPr>
            <w:r w:rsidRPr="00D3747D">
              <w:rPr>
                <w:color w:val="000000"/>
              </w:rPr>
              <w:t>Fe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6EE8670" w14:textId="718BD9A0" w:rsidR="00914468" w:rsidRPr="00D3747D" w:rsidRDefault="00914468" w:rsidP="00BB59F0">
            <w:pPr>
              <w:jc w:val="center"/>
            </w:pPr>
            <w:r w:rsidRPr="00D3747D">
              <w:t>21/21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7A87611" w14:textId="1D28C657" w:rsidR="00914468" w:rsidRPr="00D3747D" w:rsidRDefault="00914468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.r.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3F5AD17" w14:textId="2A31F050" w:rsidR="00914468" w:rsidRPr="00D3747D" w:rsidRDefault="00914468" w:rsidP="00BB59F0">
            <w:pPr>
              <w:jc w:val="center"/>
            </w:pPr>
            <w:r w:rsidRPr="00D3747D">
              <w:t>AD, HL, HSM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2FE3BD3" w14:textId="60B6FE1D" w:rsidR="00914468" w:rsidRPr="00D3747D" w:rsidRDefault="00914468" w:rsidP="00BB59F0">
            <w:pPr>
              <w:jc w:val="center"/>
            </w:pPr>
            <w:r w:rsidRPr="00D3747D">
              <w:t>ET, HC, HTG, LH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A5A11D0" w14:textId="7BA42334" w:rsidR="00914468" w:rsidRPr="00D3747D" w:rsidRDefault="00914468" w:rsidP="00BB59F0">
            <w:pPr>
              <w:jc w:val="center"/>
              <w:rPr>
                <w:lang w:val="en-US"/>
              </w:rPr>
            </w:pPr>
            <w:r w:rsidRPr="00D3747D">
              <w:rPr>
                <w:lang w:val="en-US"/>
              </w:rPr>
              <w:t>BMV, HFC</w:t>
            </w:r>
          </w:p>
          <w:p w14:paraId="3E49D9C8" w14:textId="62E7755A" w:rsidR="00914468" w:rsidRPr="00D3747D" w:rsidRDefault="00914468" w:rsidP="00BB59F0">
            <w:pPr>
              <w:jc w:val="center"/>
              <w:rPr>
                <w:lang w:val="en-US"/>
              </w:rPr>
            </w:pPr>
            <w:r w:rsidRPr="00D3747D">
              <w:rPr>
                <w:lang w:val="en-US"/>
              </w:rPr>
              <w:t>MVS, PBF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B5BAD25" w14:textId="67AB828E" w:rsidR="00914468" w:rsidRPr="00D3747D" w:rsidRDefault="00914468" w:rsidP="00BB59F0">
            <w:pPr>
              <w:jc w:val="center"/>
            </w:pPr>
            <w:r w:rsidRPr="00D3747D">
              <w:t>16,6%(b)</w:t>
            </w:r>
          </w:p>
          <w:p w14:paraId="266FA2D0" w14:textId="09965FA3" w:rsidR="00914468" w:rsidRPr="00D3747D" w:rsidRDefault="00914468" w:rsidP="00BB59F0">
            <w:pPr>
              <w:widowControl w:val="0"/>
              <w:autoSpaceDE w:val="0"/>
              <w:autoSpaceDN w:val="0"/>
              <w:adjustRightInd w:val="0"/>
              <w:spacing w:after="240" w:line="260" w:lineRule="atLeast"/>
              <w:jc w:val="center"/>
              <w:rPr>
                <w:color w:val="000000"/>
                <w:lang w:eastAsia="en-US"/>
              </w:rPr>
            </w:pPr>
            <w:r w:rsidRPr="00D3747D">
              <w:rPr>
                <w:color w:val="000000"/>
                <w:lang w:eastAsia="en-US"/>
              </w:rPr>
              <w:t>exon 9: c.966G&gt;C</w:t>
            </w:r>
          </w:p>
        </w:tc>
      </w:tr>
      <w:tr w:rsidR="0015443A" w:rsidRPr="00D3747D" w14:paraId="24210BF5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E3B578D" w14:textId="00B1E609" w:rsidR="0015443A" w:rsidRPr="00D3747D" w:rsidRDefault="0015443A" w:rsidP="00BB59F0">
            <w:pPr>
              <w:jc w:val="center"/>
            </w:pPr>
            <w:r w:rsidRPr="00D3747D">
              <w:t>Chen et al, 2017 (Canada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59AAC76" w14:textId="462E57C8" w:rsidR="0015443A" w:rsidRPr="00D3747D" w:rsidRDefault="0015443A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F319C8F" w14:textId="4063ECFA" w:rsidR="0015443A" w:rsidRPr="00914468" w:rsidRDefault="006B408F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CESD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D500A32" w14:textId="6057ADD7" w:rsidR="0015443A" w:rsidRPr="00D3747D" w:rsidRDefault="0015443A" w:rsidP="00BB59F0">
            <w:pPr>
              <w:jc w:val="center"/>
            </w:pPr>
            <w:r w:rsidRPr="00D3747D">
              <w:t>Fe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2A3D763" w14:textId="461EC08D" w:rsidR="0015443A" w:rsidRPr="00D3747D" w:rsidRDefault="0015443A" w:rsidP="00BB59F0">
            <w:pPr>
              <w:jc w:val="center"/>
            </w:pPr>
            <w:r w:rsidRPr="00D3747D">
              <w:t>96/96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28AC5C8" w14:textId="4C94D0DE" w:rsidR="0015443A" w:rsidRPr="00D3747D" w:rsidRDefault="0015443A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o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5CC2804" w14:textId="246CD04D" w:rsidR="0015443A" w:rsidRPr="00D3747D" w:rsidRDefault="0015443A" w:rsidP="00BB59F0">
            <w:pPr>
              <w:jc w:val="center"/>
            </w:pPr>
            <w:r w:rsidRPr="00D3747D">
              <w:t>AP, HSM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42803E8" w14:textId="486E3132" w:rsidR="0015443A" w:rsidRPr="00D3747D" w:rsidRDefault="0015443A" w:rsidP="00BB59F0">
            <w:pPr>
              <w:jc w:val="center"/>
            </w:pPr>
            <w:r w:rsidRPr="00D3747D">
              <w:t>ET, HC, LH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E2ACF0C" w14:textId="648DFA73" w:rsidR="0015443A" w:rsidRPr="00D3747D" w:rsidRDefault="0015443A" w:rsidP="00BB59F0">
            <w:pPr>
              <w:jc w:val="center"/>
            </w:pPr>
            <w:r w:rsidRPr="00D3747D">
              <w:t>MVS, PBF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4E83354" w14:textId="0B62D89A" w:rsidR="0015443A" w:rsidRPr="00D3747D" w:rsidRDefault="0015443A" w:rsidP="00BB59F0">
            <w:pPr>
              <w:jc w:val="center"/>
            </w:pPr>
            <w:r w:rsidRPr="00D3747D">
              <w:t>16%(a)</w:t>
            </w:r>
          </w:p>
          <w:p w14:paraId="65DAD315" w14:textId="77777777" w:rsidR="0015443A" w:rsidRDefault="0015443A" w:rsidP="00BB59F0">
            <w:pPr>
              <w:jc w:val="center"/>
            </w:pPr>
            <w:r w:rsidRPr="00D3747D">
              <w:t>c.684delT/</w:t>
            </w:r>
          </w:p>
          <w:p w14:paraId="1AE8A578" w14:textId="3D40466F" w:rsidR="0015443A" w:rsidRPr="00D3747D" w:rsidRDefault="0015443A" w:rsidP="00BB59F0">
            <w:pPr>
              <w:jc w:val="center"/>
            </w:pPr>
            <w:r w:rsidRPr="00D3747D">
              <w:t>c.894G&gt;A</w:t>
            </w:r>
          </w:p>
          <w:p w14:paraId="0A7ACD42" w14:textId="77777777" w:rsidR="0015443A" w:rsidRPr="00D3747D" w:rsidRDefault="0015443A" w:rsidP="00BB59F0">
            <w:pPr>
              <w:jc w:val="center"/>
            </w:pPr>
          </w:p>
        </w:tc>
      </w:tr>
      <w:tr w:rsidR="0015443A" w:rsidRPr="00D3747D" w14:paraId="65F31506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7AF2FCD" w14:textId="753C2715" w:rsidR="0015443A" w:rsidRPr="00D3747D" w:rsidRDefault="0015443A" w:rsidP="00BB59F0">
            <w:pPr>
              <w:jc w:val="center"/>
              <w:rPr>
                <w:lang w:val="en-US"/>
              </w:rPr>
            </w:pPr>
            <w:r w:rsidRPr="00D3747D">
              <w:rPr>
                <w:lang w:val="en-US"/>
              </w:rPr>
              <w:t>Cohen et al, 2019 (B) (United States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6C9B1F9" w14:textId="4E44A540" w:rsidR="0015443A" w:rsidRPr="00D3747D" w:rsidRDefault="0015443A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C5F5049" w14:textId="32F630DA" w:rsidR="0015443A" w:rsidRPr="00914468" w:rsidRDefault="00914468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Infantile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F97C84D" w14:textId="20A5CE72" w:rsidR="0015443A" w:rsidRPr="00D3747D" w:rsidRDefault="0015443A" w:rsidP="00BB59F0">
            <w:pPr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Fe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CEC0C43" w14:textId="778916B6" w:rsidR="0015443A" w:rsidRPr="00D3747D" w:rsidRDefault="0015443A" w:rsidP="00BB59F0">
            <w:pPr>
              <w:jc w:val="center"/>
            </w:pPr>
            <w:r w:rsidRPr="00D3747D">
              <w:t>n.r./ 2 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69F3B75" w14:textId="335D00E3" w:rsidR="0015443A" w:rsidRPr="00D3747D" w:rsidRDefault="0015443A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.r.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03DD7E2" w14:textId="5AF4E080" w:rsidR="0015443A" w:rsidRPr="00D3747D" w:rsidRDefault="0015443A" w:rsidP="00BB59F0">
            <w:pPr>
              <w:jc w:val="center"/>
            </w:pPr>
            <w:r w:rsidRPr="00D3747D">
              <w:t>HSM, HL,D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F8FAFB9" w14:textId="46FCB685" w:rsidR="0015443A" w:rsidRPr="00D3747D" w:rsidRDefault="0015443A" w:rsidP="00BB59F0">
            <w:pPr>
              <w:jc w:val="center"/>
              <w:rPr>
                <w:lang w:val="en-US"/>
              </w:rPr>
            </w:pPr>
            <w:r w:rsidRPr="00D3747D">
              <w:rPr>
                <w:lang w:val="en-US"/>
              </w:rPr>
              <w:t>A, TR, ET, HTG, HC, LH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6553601" w14:textId="5D3A2D9A" w:rsidR="0015443A" w:rsidRPr="00D3747D" w:rsidRDefault="0015443A" w:rsidP="00BB59F0">
            <w:pPr>
              <w:jc w:val="center"/>
            </w:pPr>
            <w:r w:rsidRPr="00D3747D">
              <w:t>Not performed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A2399D8" w14:textId="3BD79246" w:rsidR="0015443A" w:rsidRPr="00D3747D" w:rsidRDefault="0015443A" w:rsidP="00BB59F0">
            <w:pPr>
              <w:widowControl w:val="0"/>
              <w:autoSpaceDE w:val="0"/>
              <w:autoSpaceDN w:val="0"/>
              <w:adjustRightInd w:val="0"/>
              <w:spacing w:after="240" w:line="260" w:lineRule="atLeast"/>
              <w:jc w:val="center"/>
              <w:rPr>
                <w:color w:val="000000"/>
                <w:lang w:eastAsia="en-US"/>
              </w:rPr>
            </w:pPr>
            <w:r w:rsidRPr="00D3747D">
              <w:rPr>
                <w:color w:val="000000"/>
                <w:lang w:eastAsia="en-US"/>
              </w:rPr>
              <w:t>0% (n.r.) /</w:t>
            </w:r>
          </w:p>
          <w:p w14:paraId="4B506302" w14:textId="378D3011" w:rsidR="0015443A" w:rsidRPr="00D3747D" w:rsidRDefault="0015443A" w:rsidP="00BB59F0">
            <w:pPr>
              <w:widowControl w:val="0"/>
              <w:autoSpaceDE w:val="0"/>
              <w:autoSpaceDN w:val="0"/>
              <w:adjustRightInd w:val="0"/>
              <w:spacing w:after="240" w:line="260" w:lineRule="atLeast"/>
              <w:jc w:val="center"/>
              <w:rPr>
                <w:color w:val="000000"/>
                <w:lang w:eastAsia="en-US"/>
              </w:rPr>
            </w:pPr>
            <w:r w:rsidRPr="00D3747D">
              <w:rPr>
                <w:color w:val="000000"/>
                <w:lang w:eastAsia="en-US"/>
              </w:rPr>
              <w:t>c.656 T&gt;G /c.656T&gt;G</w:t>
            </w:r>
          </w:p>
        </w:tc>
      </w:tr>
      <w:tr w:rsidR="006B408F" w:rsidRPr="00D3747D" w14:paraId="3237B512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7670AF7" w14:textId="6EA9A4E2" w:rsidR="006B408F" w:rsidRPr="00D3747D" w:rsidRDefault="006B408F" w:rsidP="00BB59F0">
            <w:pPr>
              <w:jc w:val="center"/>
            </w:pPr>
            <w:r w:rsidRPr="00D3747D">
              <w:lastRenderedPageBreak/>
              <w:t>Curiati et al, 2018 (A) (Brazil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71C6318" w14:textId="127341F8" w:rsidR="006B408F" w:rsidRPr="00D3747D" w:rsidRDefault="006B408F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CCC520E" w14:textId="6C399AD9" w:rsidR="006B408F" w:rsidRPr="00914468" w:rsidRDefault="006B408F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CESD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574BC67" w14:textId="7432F419" w:rsidR="006B408F" w:rsidRPr="00D3747D" w:rsidRDefault="006B408F" w:rsidP="00BB59F0">
            <w:pPr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Fe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A6C82AC" w14:textId="61CB5A84" w:rsidR="006B408F" w:rsidRPr="00D3747D" w:rsidRDefault="006B408F" w:rsidP="00BB59F0">
            <w:pPr>
              <w:jc w:val="center"/>
            </w:pPr>
            <w:r w:rsidRPr="00D3747D">
              <w:t>36/48/108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FDDF6B9" w14:textId="6120C0B9" w:rsidR="006B408F" w:rsidRPr="00D3747D" w:rsidRDefault="006B408F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o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A60039A" w14:textId="408E6015" w:rsidR="006B408F" w:rsidRPr="00D3747D" w:rsidRDefault="006B408F" w:rsidP="00BB59F0">
            <w:pPr>
              <w:jc w:val="center"/>
            </w:pPr>
            <w:r w:rsidRPr="00D3747D">
              <w:t>HSM, D, FTT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0771412" w14:textId="61206512" w:rsidR="006B408F" w:rsidRPr="00D3747D" w:rsidRDefault="006B408F" w:rsidP="00BB59F0">
            <w:pPr>
              <w:jc w:val="center"/>
            </w:pPr>
            <w:r w:rsidRPr="00D3747D">
              <w:t>HTG, HG, LH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349CA4F" w14:textId="35CDF82D" w:rsidR="006B408F" w:rsidRPr="00D3747D" w:rsidRDefault="006B408F" w:rsidP="00BB59F0">
            <w:pPr>
              <w:jc w:val="center"/>
            </w:pPr>
            <w:r w:rsidRPr="00D3747D">
              <w:t>MVS, HL, kV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2B844E4" w14:textId="2E691FCF" w:rsidR="006B408F" w:rsidRPr="00D3747D" w:rsidRDefault="006B408F" w:rsidP="00BB59F0">
            <w:pPr>
              <w:widowControl w:val="0"/>
              <w:autoSpaceDE w:val="0"/>
              <w:autoSpaceDN w:val="0"/>
              <w:adjustRightInd w:val="0"/>
              <w:spacing w:after="240" w:line="260" w:lineRule="atLeast"/>
              <w:jc w:val="center"/>
              <w:rPr>
                <w:color w:val="000000"/>
                <w:lang w:eastAsia="en-US"/>
              </w:rPr>
            </w:pPr>
            <w:r w:rsidRPr="00D3747D">
              <w:rPr>
                <w:color w:val="000000"/>
                <w:lang w:eastAsia="en-US"/>
              </w:rPr>
              <w:t>1,83% (a) / n.r.</w:t>
            </w:r>
          </w:p>
        </w:tc>
      </w:tr>
      <w:tr w:rsidR="006B408F" w:rsidRPr="00D3747D" w14:paraId="692B7F25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FB728CE" w14:textId="7C6C3BC4" w:rsidR="006B408F" w:rsidRPr="00D3747D" w:rsidRDefault="006B408F" w:rsidP="00BB59F0">
            <w:pPr>
              <w:jc w:val="center"/>
              <w:rPr>
                <w:lang w:val="en-US"/>
              </w:rPr>
            </w:pPr>
            <w:r w:rsidRPr="00D3747D">
              <w:rPr>
                <w:lang w:val="en-US"/>
              </w:rPr>
              <w:t>Curiati et al, 2018 (B) (Brazil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0A557AE" w14:textId="1E904F3E" w:rsidR="006B408F" w:rsidRPr="00D3747D" w:rsidRDefault="006B408F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8D80A24" w14:textId="1FAEAD43" w:rsidR="006B408F" w:rsidRPr="00914468" w:rsidRDefault="006B408F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CESD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309D53B" w14:textId="5DC7C599" w:rsidR="006B408F" w:rsidRPr="00D3747D" w:rsidRDefault="006B408F" w:rsidP="00BB59F0">
            <w:pPr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B45FD38" w14:textId="53F45FB0" w:rsidR="006B408F" w:rsidRPr="00D3747D" w:rsidRDefault="006B408F" w:rsidP="00BB59F0">
            <w:pPr>
              <w:jc w:val="center"/>
            </w:pPr>
            <w:r w:rsidRPr="00D3747D">
              <w:t>6/48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7101D71" w14:textId="0337D512" w:rsidR="006B408F" w:rsidRPr="00D3747D" w:rsidRDefault="006B408F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o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5C03DFD" w14:textId="0FF5B962" w:rsidR="006B408F" w:rsidRPr="00D3747D" w:rsidRDefault="006B408F" w:rsidP="00BB59F0">
            <w:pPr>
              <w:jc w:val="center"/>
            </w:pPr>
            <w:r w:rsidRPr="00D3747D">
              <w:t>HSM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B16FD28" w14:textId="7AB3D3FB" w:rsidR="006B408F" w:rsidRPr="00D3747D" w:rsidRDefault="006B408F" w:rsidP="00BB59F0">
            <w:pPr>
              <w:jc w:val="center"/>
            </w:pPr>
            <w:r w:rsidRPr="00D3747D">
              <w:t>ET, HC, HTG, LH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F725E7F" w14:textId="39B6AD7D" w:rsidR="006B408F" w:rsidRPr="00D3747D" w:rsidRDefault="006B408F" w:rsidP="00BB59F0">
            <w:pPr>
              <w:jc w:val="center"/>
              <w:rPr>
                <w:lang w:val="en-US"/>
              </w:rPr>
            </w:pPr>
            <w:r w:rsidRPr="00D3747D">
              <w:rPr>
                <w:lang w:val="en-US"/>
              </w:rPr>
              <w:t>HL, Kv</w:t>
            </w:r>
          </w:p>
          <w:p w14:paraId="3BFAD71A" w14:textId="5AA37599" w:rsidR="006B408F" w:rsidRPr="00D3747D" w:rsidRDefault="006B408F" w:rsidP="00BB59F0">
            <w:pPr>
              <w:widowControl w:val="0"/>
              <w:autoSpaceDE w:val="0"/>
              <w:autoSpaceDN w:val="0"/>
              <w:adjustRightInd w:val="0"/>
              <w:spacing w:after="240" w:line="280" w:lineRule="atLeast"/>
              <w:jc w:val="center"/>
              <w:rPr>
                <w:color w:val="000000"/>
                <w:lang w:val="en-US" w:eastAsia="en-US"/>
              </w:rPr>
            </w:pPr>
            <w:r w:rsidRPr="00D3747D">
              <w:rPr>
                <w:color w:val="000000"/>
                <w:lang w:val="en-US" w:eastAsia="en-US"/>
              </w:rPr>
              <w:t>deformed villus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B2157A1" w14:textId="78CF6ACE" w:rsidR="006B408F" w:rsidRPr="00D3747D" w:rsidRDefault="006B408F" w:rsidP="00BB59F0">
            <w:pPr>
              <w:widowControl w:val="0"/>
              <w:autoSpaceDE w:val="0"/>
              <w:autoSpaceDN w:val="0"/>
              <w:adjustRightInd w:val="0"/>
              <w:spacing w:after="240" w:line="260" w:lineRule="atLeast"/>
              <w:jc w:val="center"/>
              <w:rPr>
                <w:color w:val="000000"/>
                <w:lang w:eastAsia="en-US"/>
              </w:rPr>
            </w:pPr>
            <w:r w:rsidRPr="00D3747D">
              <w:rPr>
                <w:color w:val="000000"/>
                <w:lang w:eastAsia="en-US"/>
              </w:rPr>
              <w:t>2,35% (a) / n.r.</w:t>
            </w:r>
          </w:p>
        </w:tc>
      </w:tr>
      <w:tr w:rsidR="006B408F" w:rsidRPr="00D3747D" w14:paraId="73CBDDC8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0F7B19A6" w14:textId="608EC440" w:rsidR="006B408F" w:rsidRPr="00D3747D" w:rsidRDefault="006B408F" w:rsidP="00BB59F0">
            <w:pPr>
              <w:jc w:val="center"/>
              <w:rPr>
                <w:lang w:val="en-US"/>
              </w:rPr>
            </w:pPr>
            <w:r w:rsidRPr="00D3747D">
              <w:rPr>
                <w:lang w:val="en-US"/>
              </w:rPr>
              <w:t>Curiati et al, 2018 (C) (Brazil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093A5DD" w14:textId="4B5AC4DE" w:rsidR="006B408F" w:rsidRPr="00D3747D" w:rsidRDefault="006B408F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5DD982B" w14:textId="6012D9F9" w:rsidR="006B408F" w:rsidRPr="00914468" w:rsidRDefault="006B408F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CESD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1239B10" w14:textId="2FC100CE" w:rsidR="006B408F" w:rsidRPr="00D3747D" w:rsidRDefault="006B408F" w:rsidP="00BB59F0">
            <w:pPr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E008ECD" w14:textId="228FF4D9" w:rsidR="006B408F" w:rsidRPr="00D3747D" w:rsidRDefault="006B408F" w:rsidP="00BB59F0">
            <w:pPr>
              <w:jc w:val="center"/>
            </w:pPr>
            <w:r w:rsidRPr="00D3747D">
              <w:t>n.r./60/n.r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6732E15" w14:textId="2A36AF63" w:rsidR="006B408F" w:rsidRPr="00D3747D" w:rsidRDefault="006B408F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o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9E01D44" w14:textId="10671EA2" w:rsidR="006B408F" w:rsidRPr="00D3747D" w:rsidRDefault="006B408F" w:rsidP="00BB59F0">
            <w:pPr>
              <w:jc w:val="center"/>
            </w:pPr>
            <w:r w:rsidRPr="00D3747D">
              <w:t>Asymptomatic, Familiar Screening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5CFA4ED" w14:textId="12C1C03A" w:rsidR="006B408F" w:rsidRPr="00D3747D" w:rsidRDefault="006B408F" w:rsidP="00BB59F0">
            <w:pPr>
              <w:jc w:val="center"/>
            </w:pPr>
            <w:r w:rsidRPr="00D3747D">
              <w:t>HM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9F6EF2B" w14:textId="09526824" w:rsidR="006B408F" w:rsidRPr="00D3747D" w:rsidRDefault="006B408F" w:rsidP="00BB59F0">
            <w:pPr>
              <w:jc w:val="center"/>
            </w:pPr>
            <w:r w:rsidRPr="00D3747D">
              <w:t>Not performed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4B39645B" w14:textId="3971D0E5" w:rsidR="006B408F" w:rsidRPr="00D3747D" w:rsidRDefault="006B408F" w:rsidP="00BB59F0">
            <w:pPr>
              <w:widowControl w:val="0"/>
              <w:autoSpaceDE w:val="0"/>
              <w:autoSpaceDN w:val="0"/>
              <w:adjustRightInd w:val="0"/>
              <w:spacing w:after="240" w:line="260" w:lineRule="atLeast"/>
              <w:jc w:val="center"/>
              <w:rPr>
                <w:color w:val="000000"/>
                <w:lang w:eastAsia="en-US"/>
              </w:rPr>
            </w:pPr>
            <w:r w:rsidRPr="00D3747D">
              <w:rPr>
                <w:color w:val="000000"/>
                <w:lang w:eastAsia="en-US"/>
              </w:rPr>
              <w:t>0% (a) / n.r.</w:t>
            </w:r>
          </w:p>
        </w:tc>
      </w:tr>
      <w:tr w:rsidR="0015443A" w:rsidRPr="00D3747D" w14:paraId="68699D97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C0DD4FB" w14:textId="3E21A2FB" w:rsidR="0015443A" w:rsidRPr="00D3747D" w:rsidRDefault="0015443A" w:rsidP="00BB59F0">
            <w:pPr>
              <w:jc w:val="center"/>
              <w:rPr>
                <w:lang w:val="en-US"/>
              </w:rPr>
            </w:pPr>
            <w:r w:rsidRPr="00D3747D">
              <w:rPr>
                <w:lang w:val="en-US"/>
              </w:rPr>
              <w:t>Curiati et al, 2018 (D) (Brazil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9B07973" w14:textId="0E3B74AB" w:rsidR="0015443A" w:rsidRPr="00D3747D" w:rsidRDefault="0015443A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7EBE2E2" w14:textId="46D8CC6C" w:rsidR="0015443A" w:rsidRPr="00914468" w:rsidRDefault="006B408F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CESD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F6BBE75" w14:textId="7B5301F6" w:rsidR="0015443A" w:rsidRPr="00D3747D" w:rsidRDefault="0015443A" w:rsidP="00BB59F0">
            <w:pPr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3767DDA" w14:textId="3A7F38EC" w:rsidR="0015443A" w:rsidRPr="00D3747D" w:rsidRDefault="0015443A" w:rsidP="00BB59F0">
            <w:pPr>
              <w:jc w:val="center"/>
            </w:pPr>
            <w:r w:rsidRPr="00D3747D">
              <w:t>36/36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3C6C4AD" w14:textId="44DB19C8" w:rsidR="0015443A" w:rsidRPr="00D3747D" w:rsidRDefault="0015443A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o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8A4C34B" w14:textId="3C4E2003" w:rsidR="0015443A" w:rsidRPr="00D3747D" w:rsidRDefault="0015443A" w:rsidP="00BB59F0">
            <w:pPr>
              <w:jc w:val="center"/>
            </w:pPr>
            <w:r w:rsidRPr="00D3747D">
              <w:t>D, Familiar Screening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3E4F9DA" w14:textId="79723D3B" w:rsidR="0015443A" w:rsidRPr="00D3747D" w:rsidRDefault="0015443A" w:rsidP="00BB59F0">
            <w:pPr>
              <w:jc w:val="center"/>
            </w:pPr>
            <w:r w:rsidRPr="00D3747D">
              <w:t>HTG, LH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251DF5C" w14:textId="323D859B" w:rsidR="0015443A" w:rsidRPr="00D3747D" w:rsidRDefault="0015443A" w:rsidP="00BB59F0">
            <w:pPr>
              <w:jc w:val="center"/>
            </w:pPr>
            <w:r w:rsidRPr="00D3747D">
              <w:t>Not performed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D9641DD" w14:textId="3120AFAB" w:rsidR="0015443A" w:rsidRPr="00D3747D" w:rsidRDefault="0015443A" w:rsidP="00BB59F0">
            <w:pPr>
              <w:widowControl w:val="0"/>
              <w:autoSpaceDE w:val="0"/>
              <w:autoSpaceDN w:val="0"/>
              <w:adjustRightInd w:val="0"/>
              <w:spacing w:after="240" w:line="260" w:lineRule="atLeast"/>
              <w:jc w:val="center"/>
              <w:rPr>
                <w:color w:val="000000"/>
                <w:lang w:eastAsia="en-US"/>
              </w:rPr>
            </w:pPr>
            <w:r w:rsidRPr="00D3747D">
              <w:rPr>
                <w:color w:val="000000"/>
                <w:lang w:eastAsia="en-US"/>
              </w:rPr>
              <w:t>0% (a) / n.r.</w:t>
            </w:r>
          </w:p>
        </w:tc>
      </w:tr>
      <w:tr w:rsidR="0015443A" w:rsidRPr="00D3747D" w14:paraId="00D489C5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B8D1E7A" w14:textId="71B3AB84" w:rsidR="0015443A" w:rsidRPr="00D3747D" w:rsidRDefault="0015443A" w:rsidP="00BB59F0">
            <w:pPr>
              <w:jc w:val="center"/>
            </w:pPr>
            <w:r w:rsidRPr="00D3747D">
              <w:t>Curiati et al, 2018 (E) (Brazil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FD727B4" w14:textId="6A906F08" w:rsidR="0015443A" w:rsidRPr="00D3747D" w:rsidRDefault="0015443A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4135E1D" w14:textId="1CB67A02" w:rsidR="0015443A" w:rsidRPr="00914468" w:rsidRDefault="00914468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Infantile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60E31A4" w14:textId="4286DF9A" w:rsidR="0015443A" w:rsidRPr="00D3747D" w:rsidRDefault="0015443A" w:rsidP="00BB59F0">
            <w:pPr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9930F69" w14:textId="3FB95D2F" w:rsidR="0015443A" w:rsidRPr="00D3747D" w:rsidRDefault="0015443A" w:rsidP="00BB59F0">
            <w:pPr>
              <w:jc w:val="center"/>
            </w:pPr>
            <w:r w:rsidRPr="00D3747D">
              <w:t>0/4/8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9C2F6C6" w14:textId="2958287C" w:rsidR="0015443A" w:rsidRPr="00D3747D" w:rsidRDefault="0015443A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o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0C6234D" w14:textId="5A98709E" w:rsidR="0015443A" w:rsidRPr="00D3747D" w:rsidRDefault="0015443A" w:rsidP="00BB59F0">
            <w:pPr>
              <w:jc w:val="center"/>
            </w:pPr>
            <w:r w:rsidRPr="00D3747D">
              <w:t>I, HSM, FTT, HL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C452741" w14:textId="78E72431" w:rsidR="0015443A" w:rsidRPr="00D3747D" w:rsidRDefault="0015443A" w:rsidP="00BB59F0">
            <w:pPr>
              <w:jc w:val="center"/>
              <w:rPr>
                <w:lang w:val="en-US"/>
              </w:rPr>
            </w:pPr>
            <w:r w:rsidRPr="00D3747D">
              <w:rPr>
                <w:lang w:val="en-US"/>
              </w:rPr>
              <w:t>A, TR, ALF, ET, HTG, HC, LH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3FF99C4" w14:textId="302A77C4" w:rsidR="0015443A" w:rsidRPr="00D3747D" w:rsidRDefault="0015443A" w:rsidP="00BB59F0">
            <w:pPr>
              <w:jc w:val="center"/>
            </w:pPr>
            <w:r w:rsidRPr="00D3747D">
              <w:t>MVS, PBF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D654353" w14:textId="2C8957F2" w:rsidR="0015443A" w:rsidRPr="00536D8A" w:rsidRDefault="0015443A" w:rsidP="00BB59F0">
            <w:pPr>
              <w:widowControl w:val="0"/>
              <w:autoSpaceDE w:val="0"/>
              <w:autoSpaceDN w:val="0"/>
              <w:adjustRightInd w:val="0"/>
              <w:spacing w:after="240" w:line="300" w:lineRule="atLeast"/>
              <w:jc w:val="center"/>
              <w:rPr>
                <w:color w:val="000000"/>
                <w:sz w:val="26"/>
                <w:szCs w:val="26"/>
                <w:lang w:eastAsia="en-US"/>
              </w:rPr>
            </w:pPr>
            <w:r w:rsidRPr="00D3747D">
              <w:rPr>
                <w:color w:val="000000"/>
                <w:sz w:val="26"/>
                <w:szCs w:val="26"/>
                <w:lang w:eastAsia="en-US"/>
              </w:rPr>
              <w:t>8,75% (a) / c.477delT</w:t>
            </w:r>
            <w:r>
              <w:rPr>
                <w:color w:val="000000"/>
                <w:sz w:val="26"/>
                <w:szCs w:val="26"/>
                <w:lang w:eastAsia="en-US"/>
              </w:rPr>
              <w:t>/</w:t>
            </w:r>
            <w:r w:rsidRPr="00D3747D">
              <w:rPr>
                <w:color w:val="000000"/>
                <w:sz w:val="26"/>
                <w:szCs w:val="26"/>
                <w:lang w:eastAsia="en-US"/>
              </w:rPr>
              <w:t xml:space="preserve">  c.822+37_38insC</w:t>
            </w:r>
          </w:p>
        </w:tc>
      </w:tr>
      <w:tr w:rsidR="006B408F" w:rsidRPr="00D3747D" w14:paraId="2E199D0A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7EA1D26" w14:textId="0FD78789" w:rsidR="006B408F" w:rsidRPr="00D3747D" w:rsidRDefault="006B408F" w:rsidP="00BB59F0">
            <w:pPr>
              <w:jc w:val="center"/>
              <w:rPr>
                <w:lang w:val="en-US"/>
              </w:rPr>
            </w:pPr>
            <w:r w:rsidRPr="00D3747D">
              <w:rPr>
                <w:lang w:val="en-US"/>
              </w:rPr>
              <w:t>D`Agostino et al, 1988 (A) (United States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B6D1AF0" w14:textId="720CD674" w:rsidR="006B408F" w:rsidRPr="00D3747D" w:rsidRDefault="006B408F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5ED523E" w14:textId="5F68D2A7" w:rsidR="006B408F" w:rsidRPr="00914468" w:rsidRDefault="006B408F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CESD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C78DBDB" w14:textId="57FD03FB" w:rsidR="006B408F" w:rsidRPr="00D3747D" w:rsidRDefault="006B408F" w:rsidP="00BB59F0">
            <w:pPr>
              <w:jc w:val="center"/>
            </w:pPr>
            <w:r w:rsidRPr="00D3747D">
              <w:rPr>
                <w:color w:val="000000"/>
              </w:rPr>
              <w:t>Fe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3973768" w14:textId="24CDCDCC" w:rsidR="006B408F" w:rsidRPr="00D3747D" w:rsidRDefault="006B408F" w:rsidP="00BB59F0">
            <w:pPr>
              <w:jc w:val="center"/>
            </w:pPr>
            <w:r w:rsidRPr="00D3747D">
              <w:t>120/120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B3531E6" w14:textId="51264766" w:rsidR="006B408F" w:rsidRPr="00D3747D" w:rsidRDefault="006B408F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o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3E6877B" w14:textId="7F8328E3" w:rsidR="006B408F" w:rsidRPr="00D3747D" w:rsidRDefault="006B408F" w:rsidP="00BB59F0">
            <w:pPr>
              <w:jc w:val="center"/>
            </w:pPr>
            <w:r w:rsidRPr="00D3747D">
              <w:t>HSM, AP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DE85F35" w14:textId="64D804E1" w:rsidR="006B408F" w:rsidRPr="00D3747D" w:rsidRDefault="006B408F" w:rsidP="00BB59F0">
            <w:pPr>
              <w:jc w:val="center"/>
            </w:pPr>
            <w:r w:rsidRPr="00D3747D">
              <w:t>HC, HGT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6997941" w14:textId="68416E7F" w:rsidR="006B408F" w:rsidRPr="00D3747D" w:rsidRDefault="006B408F" w:rsidP="00BB59F0">
            <w:pPr>
              <w:jc w:val="center"/>
            </w:pPr>
            <w:r w:rsidRPr="00D3747D">
              <w:t>HL, PBF, kV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3F160C2" w14:textId="53380BE6" w:rsidR="006B408F" w:rsidRPr="00D3747D" w:rsidRDefault="006B408F" w:rsidP="00BB59F0">
            <w:pPr>
              <w:jc w:val="center"/>
            </w:pPr>
            <w:r w:rsidRPr="00D3747D">
              <w:t>1,3%(b) / n.r.</w:t>
            </w:r>
          </w:p>
        </w:tc>
      </w:tr>
      <w:tr w:rsidR="006B408F" w:rsidRPr="00D3747D" w14:paraId="7B9F5565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9DF628A" w14:textId="2E611E74" w:rsidR="006B408F" w:rsidRPr="00D3747D" w:rsidRDefault="006B408F" w:rsidP="00BB59F0">
            <w:pPr>
              <w:jc w:val="center"/>
              <w:rPr>
                <w:lang w:val="en-US"/>
              </w:rPr>
            </w:pPr>
            <w:r w:rsidRPr="00D3747D">
              <w:rPr>
                <w:lang w:val="en-US"/>
              </w:rPr>
              <w:t>D`Agostino et al, 1988 (B) (United States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9D3F6D1" w14:textId="30BDED26" w:rsidR="006B408F" w:rsidRPr="00D3747D" w:rsidRDefault="006B408F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1D0CD5B" w14:textId="11074CD8" w:rsidR="006B408F" w:rsidRPr="00914468" w:rsidRDefault="006B408F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CESD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262F8AC" w14:textId="199D5A53" w:rsidR="006B408F" w:rsidRPr="00D3747D" w:rsidRDefault="006B408F" w:rsidP="00BB59F0">
            <w:pPr>
              <w:jc w:val="center"/>
            </w:pPr>
            <w:r w:rsidRPr="00D3747D">
              <w:rPr>
                <w:color w:val="000000"/>
              </w:rPr>
              <w:t>Fe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9EAA571" w14:textId="75205086" w:rsidR="006B408F" w:rsidRPr="00D3747D" w:rsidRDefault="006B408F" w:rsidP="00BB59F0">
            <w:pPr>
              <w:jc w:val="center"/>
            </w:pPr>
            <w:r w:rsidRPr="00D3747D">
              <w:t>144/144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9D9BA6A" w14:textId="0D9E66D1" w:rsidR="006B408F" w:rsidRPr="00D3747D" w:rsidRDefault="006B408F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o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90DBA20" w14:textId="097174D9" w:rsidR="006B408F" w:rsidRPr="00D3747D" w:rsidRDefault="006B408F" w:rsidP="00BB59F0">
            <w:pPr>
              <w:jc w:val="center"/>
            </w:pPr>
            <w:r w:rsidRPr="00D3747D">
              <w:t>HM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EAA2E79" w14:textId="68301200" w:rsidR="006B408F" w:rsidRPr="00D3747D" w:rsidRDefault="006B408F" w:rsidP="00BB59F0">
            <w:pPr>
              <w:jc w:val="center"/>
            </w:pPr>
            <w:r w:rsidRPr="00D3747D">
              <w:t>HC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1C5B16C" w14:textId="172F674A" w:rsidR="006B408F" w:rsidRPr="00D3747D" w:rsidRDefault="006B408F" w:rsidP="00BB59F0">
            <w:pPr>
              <w:jc w:val="center"/>
            </w:pPr>
            <w:r w:rsidRPr="00D3747D">
              <w:t>n.r.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C978393" w14:textId="7134F909" w:rsidR="006B408F" w:rsidRPr="00D3747D" w:rsidRDefault="006B408F" w:rsidP="00BB59F0">
            <w:pPr>
              <w:jc w:val="center"/>
            </w:pPr>
            <w:r w:rsidRPr="00D3747D">
              <w:t>1,7%(b) / n.r.</w:t>
            </w:r>
          </w:p>
        </w:tc>
      </w:tr>
      <w:tr w:rsidR="006B408F" w:rsidRPr="00D3747D" w14:paraId="32EB8E88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39ADB7C" w14:textId="477F500E" w:rsidR="006B408F" w:rsidRPr="00D3747D" w:rsidRDefault="006B408F" w:rsidP="00BB59F0">
            <w:pPr>
              <w:jc w:val="center"/>
              <w:rPr>
                <w:lang w:val="en-US"/>
              </w:rPr>
            </w:pPr>
            <w:r w:rsidRPr="00D3747D">
              <w:rPr>
                <w:lang w:val="en-US"/>
              </w:rPr>
              <w:lastRenderedPageBreak/>
              <w:t>D`Agostino et al, 1988 (C) (United States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6E3048E" w14:textId="7DF5E9A4" w:rsidR="006B408F" w:rsidRPr="00D3747D" w:rsidRDefault="006B408F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5564B5F" w14:textId="5D999D9B" w:rsidR="006B408F" w:rsidRPr="00914468" w:rsidRDefault="006B408F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CESD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A966B14" w14:textId="20E00056" w:rsidR="006B408F" w:rsidRPr="00D3747D" w:rsidRDefault="006B408F" w:rsidP="00BB59F0">
            <w:pPr>
              <w:jc w:val="center"/>
            </w:pPr>
            <w:r w:rsidRPr="00D3747D">
              <w:rPr>
                <w:color w:val="000000"/>
              </w:rPr>
              <w:t>Fe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796C9DD" w14:textId="5FF411A3" w:rsidR="006B408F" w:rsidRPr="00D3747D" w:rsidRDefault="006B408F" w:rsidP="00BB59F0">
            <w:pPr>
              <w:jc w:val="center"/>
            </w:pPr>
            <w:r w:rsidRPr="00D3747D">
              <w:t>1/86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ECAF6D4" w14:textId="3E05D94A" w:rsidR="006B408F" w:rsidRPr="00D3747D" w:rsidRDefault="006B408F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Yes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BDB2C2E" w14:textId="4D07390C" w:rsidR="006B408F" w:rsidRPr="00D3747D" w:rsidRDefault="006B408F" w:rsidP="00BB59F0">
            <w:pPr>
              <w:jc w:val="center"/>
            </w:pPr>
            <w:r w:rsidRPr="00D3747D">
              <w:t>HSM, D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23ADC31" w14:textId="2E75E2D8" w:rsidR="006B408F" w:rsidRPr="00D3747D" w:rsidRDefault="006B408F" w:rsidP="00BB59F0">
            <w:pPr>
              <w:jc w:val="center"/>
            </w:pPr>
            <w:r w:rsidRPr="00D3747D">
              <w:t>ET, HC, HTG, LH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71E2AD4" w14:textId="3138E53D" w:rsidR="006B408F" w:rsidRPr="00D3747D" w:rsidRDefault="006B408F" w:rsidP="00BB59F0">
            <w:pPr>
              <w:jc w:val="center"/>
              <w:rPr>
                <w:lang w:val="en-US"/>
              </w:rPr>
            </w:pPr>
            <w:r w:rsidRPr="00D3747D">
              <w:rPr>
                <w:lang w:val="en-US"/>
              </w:rPr>
              <w:t>PBF, kV, HL, BRC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38F137D" w14:textId="55FAA980" w:rsidR="006B408F" w:rsidRPr="00D3747D" w:rsidRDefault="006B408F" w:rsidP="00BB59F0">
            <w:pPr>
              <w:jc w:val="center"/>
            </w:pPr>
            <w:r w:rsidRPr="00D3747D">
              <w:t>0%(b) / n.r.</w:t>
            </w:r>
          </w:p>
        </w:tc>
      </w:tr>
      <w:tr w:rsidR="006B408F" w:rsidRPr="00D3747D" w14:paraId="237D10E7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B34B016" w14:textId="0E5BEF16" w:rsidR="006B408F" w:rsidRPr="00D3747D" w:rsidRDefault="006B408F" w:rsidP="00BB59F0">
            <w:pPr>
              <w:jc w:val="center"/>
              <w:rPr>
                <w:lang w:val="en-US"/>
              </w:rPr>
            </w:pPr>
            <w:r w:rsidRPr="00D3747D">
              <w:rPr>
                <w:lang w:val="en-US"/>
              </w:rPr>
              <w:t>D`Agostino et al, 1988 (D) (United States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F540918" w14:textId="55299476" w:rsidR="006B408F" w:rsidRPr="00D3747D" w:rsidRDefault="006B408F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B20A0B3" w14:textId="1FE3BB47" w:rsidR="006B408F" w:rsidRPr="00914468" w:rsidRDefault="006B408F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CESD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DC1CE4B" w14:textId="74074F6E" w:rsidR="006B408F" w:rsidRPr="00D3747D" w:rsidRDefault="006B408F" w:rsidP="00BB59F0">
            <w:pPr>
              <w:jc w:val="center"/>
            </w:pPr>
            <w:r w:rsidRPr="00D3747D">
              <w:rPr>
                <w:color w:val="000000"/>
              </w:rPr>
              <w:t>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F13CFDD" w14:textId="18F11925" w:rsidR="006B408F" w:rsidRPr="00D3747D" w:rsidRDefault="006B408F" w:rsidP="00BB59F0">
            <w:pPr>
              <w:jc w:val="center"/>
            </w:pPr>
            <w:r w:rsidRPr="00D3747D">
              <w:t>132/132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61A291B" w14:textId="6CDC69A4" w:rsidR="006B408F" w:rsidRPr="00D3747D" w:rsidRDefault="006B408F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o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DA9DDF4" w14:textId="6BA4BC50" w:rsidR="006B408F" w:rsidRPr="00D3747D" w:rsidRDefault="006B408F" w:rsidP="00BB59F0">
            <w:pPr>
              <w:jc w:val="center"/>
            </w:pPr>
            <w:r w:rsidRPr="00D3747D">
              <w:t>HM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8B49DC0" w14:textId="649C3175" w:rsidR="006B408F" w:rsidRPr="00D3747D" w:rsidRDefault="006B408F" w:rsidP="00BB59F0">
            <w:pPr>
              <w:jc w:val="center"/>
            </w:pPr>
            <w:r w:rsidRPr="00D3747D">
              <w:t>HC, LH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414ACDB" w14:textId="109A3AD5" w:rsidR="006B408F" w:rsidRPr="00D3747D" w:rsidRDefault="006B408F" w:rsidP="00BB59F0">
            <w:pPr>
              <w:jc w:val="center"/>
            </w:pPr>
            <w:r w:rsidRPr="00D3747D">
              <w:t>n.r.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2C039FB" w14:textId="5DD11C2A" w:rsidR="006B408F" w:rsidRPr="00D3747D" w:rsidRDefault="006B408F" w:rsidP="00BB59F0">
            <w:pPr>
              <w:jc w:val="center"/>
            </w:pPr>
            <w:r w:rsidRPr="00D3747D">
              <w:t>3,5%(b) / n.r.</w:t>
            </w:r>
          </w:p>
        </w:tc>
      </w:tr>
      <w:tr w:rsidR="006B408F" w:rsidRPr="00D3747D" w14:paraId="4F66052A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3D48A72" w14:textId="2135149C" w:rsidR="006B408F" w:rsidRPr="00D3747D" w:rsidRDefault="006B408F" w:rsidP="00BB59F0">
            <w:pPr>
              <w:jc w:val="center"/>
            </w:pPr>
            <w:r w:rsidRPr="00D3747D">
              <w:t>Dalgic et al, 2006 (Turkey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BD01E24" w14:textId="72551C5F" w:rsidR="006B408F" w:rsidRPr="00D3747D" w:rsidRDefault="006B408F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4C01AFA" w14:textId="21E8A0E4" w:rsidR="006B408F" w:rsidRPr="00914468" w:rsidRDefault="006B408F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CESD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8D7A6A2" w14:textId="298E441B" w:rsidR="006B408F" w:rsidRPr="00D3747D" w:rsidRDefault="006B408F" w:rsidP="00BB59F0">
            <w:pPr>
              <w:jc w:val="center"/>
            </w:pPr>
            <w:r w:rsidRPr="00D3747D">
              <w:rPr>
                <w:color w:val="000000"/>
              </w:rPr>
              <w:t>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4208F70" w14:textId="4E740CAF" w:rsidR="006B408F" w:rsidRPr="00D3747D" w:rsidRDefault="006B408F" w:rsidP="00BB59F0">
            <w:pPr>
              <w:jc w:val="center"/>
            </w:pPr>
            <w:r w:rsidRPr="00D3747D">
              <w:t>24/24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02B7574" w14:textId="5653D0CE" w:rsidR="006B408F" w:rsidRPr="00D3747D" w:rsidRDefault="006B408F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.r.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A7195D0" w14:textId="687E4E84" w:rsidR="006B408F" w:rsidRPr="00D3747D" w:rsidRDefault="006B408F" w:rsidP="00BB59F0">
            <w:pPr>
              <w:jc w:val="center"/>
            </w:pPr>
            <w:r w:rsidRPr="00D3747D">
              <w:t>HSM, AD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28D4832" w14:textId="50C2D7EE" w:rsidR="006B408F" w:rsidRPr="00D3747D" w:rsidRDefault="006B408F" w:rsidP="00BB59F0">
            <w:pPr>
              <w:jc w:val="center"/>
            </w:pPr>
            <w:r w:rsidRPr="00D3747D">
              <w:t>ET, HC, HTG, LH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11774C4" w14:textId="6EBF2C99" w:rsidR="006B408F" w:rsidRPr="00D3747D" w:rsidRDefault="006B408F" w:rsidP="00BB59F0">
            <w:pPr>
              <w:jc w:val="center"/>
              <w:rPr>
                <w:lang w:val="en-US"/>
              </w:rPr>
            </w:pPr>
            <w:r w:rsidRPr="00D3747D">
              <w:rPr>
                <w:lang w:val="en-US"/>
              </w:rPr>
              <w:t>HS,MVS,  PBF, BRC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5BF8534" w14:textId="3A7A39EE" w:rsidR="006B408F" w:rsidRPr="00D3747D" w:rsidRDefault="006B408F" w:rsidP="00BB59F0">
            <w:pPr>
              <w:jc w:val="center"/>
            </w:pPr>
            <w:r w:rsidRPr="00D3747D">
              <w:t>1% (b) / n.r.</w:t>
            </w:r>
          </w:p>
        </w:tc>
      </w:tr>
      <w:tr w:rsidR="0015443A" w:rsidRPr="001B0628" w14:paraId="28F58766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1696BAD6" w14:textId="44AB6A05" w:rsidR="0015443A" w:rsidRPr="00D3747D" w:rsidRDefault="0015443A" w:rsidP="00BB59F0">
            <w:pPr>
              <w:jc w:val="center"/>
            </w:pPr>
            <w:r w:rsidRPr="00D3747D">
              <w:t>De Las Heras et al, 2017 (Spain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F8A5B57" w14:textId="3CD5D4E5" w:rsidR="0015443A" w:rsidRPr="00D3747D" w:rsidRDefault="0015443A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7C01FD5" w14:textId="48BCD2F8" w:rsidR="0015443A" w:rsidRPr="00914468" w:rsidRDefault="00914468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Infantile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091EAD9" w14:textId="7642F9C1" w:rsidR="0015443A" w:rsidRPr="00D3747D" w:rsidRDefault="0015443A" w:rsidP="00BB59F0">
            <w:pPr>
              <w:jc w:val="center"/>
            </w:pPr>
            <w:r w:rsidRPr="00D3747D">
              <w:t>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8EB50B6" w14:textId="018FFA20" w:rsidR="0015443A" w:rsidRPr="00D3747D" w:rsidRDefault="0015443A" w:rsidP="00BB59F0">
            <w:pPr>
              <w:jc w:val="center"/>
            </w:pPr>
            <w:r w:rsidRPr="00D3747D">
              <w:t>0.5/2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68433B5" w14:textId="61668668" w:rsidR="0015443A" w:rsidRPr="00D3747D" w:rsidRDefault="0015443A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Yes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591C3C6" w14:textId="4146E541" w:rsidR="0015443A" w:rsidRPr="00D3747D" w:rsidRDefault="0015443A" w:rsidP="00BB59F0">
            <w:pPr>
              <w:jc w:val="center"/>
            </w:pPr>
            <w:r w:rsidRPr="00D3747D">
              <w:t>S, AD, D, V, FTT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4103D86" w14:textId="24B26E71" w:rsidR="0015443A" w:rsidRPr="00D3747D" w:rsidRDefault="0015443A" w:rsidP="00BB59F0">
            <w:pPr>
              <w:jc w:val="center"/>
            </w:pPr>
            <w:r w:rsidRPr="00D3747D">
              <w:t xml:space="preserve">A, ET, HTG, </w:t>
            </w:r>
            <w:r w:rsidR="00A44D46">
              <w:t>B</w:t>
            </w:r>
            <w:r w:rsidRPr="00D3747D">
              <w:t>VL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E15192A" w14:textId="0A1314EB" w:rsidR="0015443A" w:rsidRPr="00D3747D" w:rsidRDefault="0015443A" w:rsidP="00BB59F0">
            <w:pPr>
              <w:jc w:val="center"/>
            </w:pPr>
            <w:r w:rsidRPr="00D3747D">
              <w:t>n.r.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0E247DA9" w14:textId="03051434" w:rsidR="0015443A" w:rsidRPr="00D3747D" w:rsidRDefault="0015443A" w:rsidP="00BB59F0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0%(a)/</w:t>
            </w:r>
            <w:r w:rsidR="00BB59F0">
              <w:rPr>
                <w:lang w:val="en-US"/>
              </w:rPr>
              <w:t xml:space="preserve"> </w:t>
            </w:r>
            <w:r w:rsidRPr="00D3747D">
              <w:rPr>
                <w:lang w:val="en-US"/>
              </w:rPr>
              <w:t>homo</w:t>
            </w:r>
            <w:r>
              <w:rPr>
                <w:lang w:val="en-US"/>
              </w:rPr>
              <w:t>-zy</w:t>
            </w:r>
            <w:r w:rsidRPr="00D3747D">
              <w:rPr>
                <w:lang w:val="en-US"/>
              </w:rPr>
              <w:t>gous located in intron 6</w:t>
            </w:r>
          </w:p>
        </w:tc>
      </w:tr>
      <w:tr w:rsidR="006B408F" w:rsidRPr="00D3747D" w14:paraId="1D3359A4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821AD64" w14:textId="03B895C8" w:rsidR="006B408F" w:rsidRPr="00D3747D" w:rsidRDefault="006B408F" w:rsidP="00BB59F0">
            <w:pPr>
              <w:jc w:val="center"/>
            </w:pPr>
            <w:r w:rsidRPr="00D3747D">
              <w:t>Decarlis et al, 2009 (Italy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F05C978" w14:textId="0B97B4D8" w:rsidR="006B408F" w:rsidRPr="00D3747D" w:rsidRDefault="006B408F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E3E0443" w14:textId="3CAB14E9" w:rsidR="006B408F" w:rsidRPr="00914468" w:rsidRDefault="006B408F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CESD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C36369C" w14:textId="5B4CDE42" w:rsidR="006B408F" w:rsidRPr="00D3747D" w:rsidRDefault="006B408F" w:rsidP="00BB59F0">
            <w:pPr>
              <w:jc w:val="center"/>
            </w:pPr>
            <w:r w:rsidRPr="00D3747D">
              <w:t>Fe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6D9E852" w14:textId="1B1FF2E2" w:rsidR="006B408F" w:rsidRPr="00D3747D" w:rsidRDefault="006B408F" w:rsidP="00BB59F0">
            <w:pPr>
              <w:jc w:val="center"/>
            </w:pPr>
            <w:r w:rsidRPr="00D3747D">
              <w:t>96/156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0B26FFA" w14:textId="3E7D70E3" w:rsidR="006B408F" w:rsidRPr="00D3747D" w:rsidRDefault="006B408F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o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973E8F3" w14:textId="6D607A5F" w:rsidR="006B408F" w:rsidRPr="00D3747D" w:rsidRDefault="006B408F" w:rsidP="00BB59F0">
            <w:pPr>
              <w:jc w:val="center"/>
            </w:pPr>
            <w:r w:rsidRPr="00D3747D">
              <w:t>HSM,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EBC54F8" w14:textId="451D8619" w:rsidR="006B408F" w:rsidRPr="00D3747D" w:rsidRDefault="006B408F" w:rsidP="00BB59F0">
            <w:pPr>
              <w:jc w:val="center"/>
              <w:rPr>
                <w:lang w:val="en-US"/>
              </w:rPr>
            </w:pPr>
            <w:r w:rsidRPr="00D3747D">
              <w:rPr>
                <w:lang w:val="en-US"/>
              </w:rPr>
              <w:t>ET, HTG, HC, LH, HSi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A148BC1" w14:textId="00D984A7" w:rsidR="006B408F" w:rsidRPr="00D3747D" w:rsidRDefault="006B408F" w:rsidP="00BB59F0">
            <w:pPr>
              <w:jc w:val="center"/>
            </w:pPr>
            <w:r w:rsidRPr="00D3747D">
              <w:t>n.r.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8F7959D" w14:textId="15B29C66" w:rsidR="006B408F" w:rsidRPr="00D3747D" w:rsidRDefault="006B408F" w:rsidP="00BB59F0">
            <w:pPr>
              <w:jc w:val="center"/>
            </w:pPr>
            <w:r w:rsidRPr="00D3747D">
              <w:t>7%(b), 16%(c) / n.r.</w:t>
            </w:r>
          </w:p>
        </w:tc>
      </w:tr>
      <w:tr w:rsidR="006B408F" w:rsidRPr="00D3747D" w14:paraId="2AE36462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5C1F2E5" w14:textId="314C8803" w:rsidR="006B408F" w:rsidRPr="00D3747D" w:rsidRDefault="006B408F" w:rsidP="00BB59F0">
            <w:pPr>
              <w:jc w:val="center"/>
              <w:rPr>
                <w:lang w:val="en-US"/>
              </w:rPr>
            </w:pPr>
            <w:r w:rsidRPr="00D3747D">
              <w:rPr>
                <w:lang w:val="en-US"/>
              </w:rPr>
              <w:t>Desai et al, 1986 (United States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C8FF0EA" w14:textId="06ADA492" w:rsidR="006B408F" w:rsidRPr="00D3747D" w:rsidRDefault="006B408F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AE098DC" w14:textId="1DEC074A" w:rsidR="006B408F" w:rsidRPr="00914468" w:rsidRDefault="006B408F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CESD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554E305" w14:textId="7CD1847A" w:rsidR="006B408F" w:rsidRPr="00D3747D" w:rsidRDefault="006B408F" w:rsidP="00BB59F0">
            <w:pPr>
              <w:jc w:val="center"/>
            </w:pPr>
            <w:r w:rsidRPr="00D3747D">
              <w:t>Fe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4963261" w14:textId="33B5755C" w:rsidR="006B408F" w:rsidRPr="00D3747D" w:rsidRDefault="006B408F" w:rsidP="00BB59F0">
            <w:pPr>
              <w:jc w:val="center"/>
            </w:pPr>
            <w:r w:rsidRPr="00D3747D">
              <w:t>24/108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1175482" w14:textId="6DDB3810" w:rsidR="006B408F" w:rsidRPr="00D3747D" w:rsidRDefault="006B408F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o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0BBCA21" w14:textId="452E31E9" w:rsidR="006B408F" w:rsidRPr="00D3747D" w:rsidRDefault="006B408F" w:rsidP="00BB59F0">
            <w:pPr>
              <w:jc w:val="center"/>
            </w:pPr>
            <w:r w:rsidRPr="00D3747D">
              <w:t>HSM, FTT,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F4613E8" w14:textId="15F6FCC7" w:rsidR="006B408F" w:rsidRPr="00D3747D" w:rsidRDefault="006B408F" w:rsidP="00BB59F0">
            <w:pPr>
              <w:jc w:val="center"/>
            </w:pPr>
            <w:r w:rsidRPr="00D3747D">
              <w:t>ET, HC, HTG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901621A" w14:textId="371EE8D0" w:rsidR="006B408F" w:rsidRPr="00D3747D" w:rsidRDefault="006B408F" w:rsidP="00BB59F0">
            <w:pPr>
              <w:jc w:val="center"/>
              <w:rPr>
                <w:lang w:val="en-US"/>
              </w:rPr>
            </w:pPr>
            <w:r w:rsidRPr="00D3747D">
              <w:rPr>
                <w:lang w:val="en-US"/>
              </w:rPr>
              <w:t>HS,G,</w:t>
            </w:r>
          </w:p>
          <w:p w14:paraId="6B4738ED" w14:textId="77777777" w:rsidR="006B408F" w:rsidRPr="00D3747D" w:rsidRDefault="006B408F" w:rsidP="00BB59F0">
            <w:pPr>
              <w:jc w:val="center"/>
              <w:rPr>
                <w:lang w:val="en-US"/>
              </w:rPr>
            </w:pPr>
            <w:r w:rsidRPr="00D3747D">
              <w:rPr>
                <w:lang w:val="en-US"/>
              </w:rPr>
              <w:t>PBF,BRC,k</w:t>
            </w:r>
          </w:p>
          <w:p w14:paraId="0E765C70" w14:textId="37D63786" w:rsidR="006B408F" w:rsidRPr="00D3747D" w:rsidRDefault="006B408F" w:rsidP="00BB59F0">
            <w:pPr>
              <w:jc w:val="center"/>
              <w:rPr>
                <w:lang w:val="en-US"/>
              </w:rPr>
            </w:pPr>
            <w:r w:rsidRPr="002773A9">
              <w:rPr>
                <w:lang w:val="en-US"/>
              </w:rPr>
              <w:t>DU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42CEF40" w14:textId="6658985C" w:rsidR="006B408F" w:rsidRPr="00D3747D" w:rsidRDefault="006B408F" w:rsidP="00BB59F0">
            <w:pPr>
              <w:jc w:val="center"/>
            </w:pPr>
            <w:r w:rsidRPr="00D3747D">
              <w:t>4%(b) / n.r.</w:t>
            </w:r>
          </w:p>
        </w:tc>
      </w:tr>
      <w:tr w:rsidR="006B408F" w:rsidRPr="00D3747D" w14:paraId="783F159F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6E0267F" w14:textId="265FDCD4" w:rsidR="006B408F" w:rsidRPr="00D3747D" w:rsidRDefault="006B408F" w:rsidP="00BB59F0">
            <w:pPr>
              <w:jc w:val="center"/>
              <w:rPr>
                <w:lang w:val="en-US"/>
              </w:rPr>
            </w:pPr>
            <w:r w:rsidRPr="00D3747D">
              <w:rPr>
                <w:lang w:val="en-US"/>
              </w:rPr>
              <w:t>Di Bisceglie et al, 1989 (A) (United States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031984D" w14:textId="4F41EC12" w:rsidR="006B408F" w:rsidRPr="00D3747D" w:rsidRDefault="006B408F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A5E94B7" w14:textId="518B338F" w:rsidR="006B408F" w:rsidRPr="00914468" w:rsidRDefault="006B408F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CESD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97C09C9" w14:textId="4A824614" w:rsidR="006B408F" w:rsidRPr="00D3747D" w:rsidRDefault="006B408F" w:rsidP="00BB59F0">
            <w:pPr>
              <w:jc w:val="center"/>
            </w:pPr>
            <w:r w:rsidRPr="00D3747D">
              <w:t>Fe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0690425C" w14:textId="15B36F5A" w:rsidR="006B408F" w:rsidRPr="00D3747D" w:rsidRDefault="006B408F" w:rsidP="00BB59F0">
            <w:pPr>
              <w:jc w:val="center"/>
            </w:pPr>
            <w:r w:rsidRPr="00D3747D">
              <w:t>36/144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674E6AD5" w14:textId="22AF0DED" w:rsidR="006B408F" w:rsidRPr="00D3747D" w:rsidRDefault="006B408F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.r.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9891D10" w14:textId="0FF76A64" w:rsidR="006B408F" w:rsidRPr="00D3747D" w:rsidRDefault="006B408F" w:rsidP="00BB59F0">
            <w:pPr>
              <w:jc w:val="center"/>
            </w:pPr>
            <w:r w:rsidRPr="00D3747D">
              <w:t>HSM,D,V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C2CCD72" w14:textId="46F3455C" w:rsidR="006B408F" w:rsidRPr="00D3747D" w:rsidRDefault="006B408F" w:rsidP="00BB59F0">
            <w:pPr>
              <w:jc w:val="center"/>
            </w:pPr>
            <w:r w:rsidRPr="00D3747D">
              <w:t>ET, HC, HTG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DD27810" w14:textId="301CDFDB" w:rsidR="006B408F" w:rsidRPr="00D3747D" w:rsidRDefault="006B408F" w:rsidP="00BB59F0">
            <w:pPr>
              <w:jc w:val="center"/>
              <w:rPr>
                <w:lang w:val="en-US"/>
              </w:rPr>
            </w:pPr>
            <w:r w:rsidRPr="00D3747D">
              <w:rPr>
                <w:lang w:val="en-US"/>
              </w:rPr>
              <w:t>HS,M VS, PBF, BRC, kV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E3527A8" w14:textId="17F368E7" w:rsidR="006B408F" w:rsidRPr="00D3747D" w:rsidRDefault="006B408F" w:rsidP="00BB59F0">
            <w:pPr>
              <w:jc w:val="center"/>
            </w:pPr>
            <w:r w:rsidRPr="00D3747D">
              <w:t>0,1% (c) / n.r.</w:t>
            </w:r>
          </w:p>
        </w:tc>
      </w:tr>
      <w:tr w:rsidR="006B408F" w:rsidRPr="00D3747D" w14:paraId="7E472D59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026515C" w14:textId="48AEBD24" w:rsidR="006B408F" w:rsidRPr="00D3747D" w:rsidRDefault="006B408F" w:rsidP="00BB59F0">
            <w:pPr>
              <w:jc w:val="center"/>
              <w:rPr>
                <w:lang w:val="en-US"/>
              </w:rPr>
            </w:pPr>
            <w:r w:rsidRPr="00D3747D">
              <w:rPr>
                <w:lang w:val="en-US"/>
              </w:rPr>
              <w:lastRenderedPageBreak/>
              <w:t>Di Bisceglie et al, 1989 (B) (United States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90C356E" w14:textId="2564A6A0" w:rsidR="006B408F" w:rsidRPr="00D3747D" w:rsidRDefault="006B408F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1BBD21E" w14:textId="42EE1E0C" w:rsidR="006B408F" w:rsidRPr="00914468" w:rsidRDefault="006B408F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CESD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D78B35F" w14:textId="02C74383" w:rsidR="006B408F" w:rsidRPr="00D3747D" w:rsidRDefault="006B408F" w:rsidP="00BB59F0">
            <w:pPr>
              <w:jc w:val="center"/>
            </w:pPr>
            <w:r w:rsidRPr="00D3747D">
              <w:t>Fe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A8621B3" w14:textId="79B36233" w:rsidR="006B408F" w:rsidRPr="00D3747D" w:rsidRDefault="006B408F" w:rsidP="00BB59F0">
            <w:pPr>
              <w:jc w:val="center"/>
            </w:pPr>
            <w:r w:rsidRPr="00D3747D">
              <w:t>60/60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6C78FDD" w14:textId="30B610B8" w:rsidR="006B408F" w:rsidRPr="00D3747D" w:rsidRDefault="006B408F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.r.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A324A32" w14:textId="50CB4F53" w:rsidR="006B408F" w:rsidRPr="00D3747D" w:rsidRDefault="006B408F" w:rsidP="00BB59F0">
            <w:pPr>
              <w:jc w:val="center"/>
            </w:pPr>
            <w:r w:rsidRPr="00D3747D">
              <w:t>HM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6552673" w14:textId="6196DA90" w:rsidR="006B408F" w:rsidRPr="00D3747D" w:rsidRDefault="006B408F" w:rsidP="00BB59F0">
            <w:pPr>
              <w:jc w:val="center"/>
            </w:pPr>
            <w:r w:rsidRPr="00D3747D">
              <w:t>ET, HC,HTG, LH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BB0CBCA" w14:textId="5EC495AB" w:rsidR="006B408F" w:rsidRPr="00D3747D" w:rsidRDefault="006B408F" w:rsidP="00BB59F0">
            <w:pPr>
              <w:jc w:val="center"/>
            </w:pPr>
            <w:r w:rsidRPr="00D3747D">
              <w:t>HS,MVS, PBF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CE37D35" w14:textId="1E8FA2D4" w:rsidR="006B408F" w:rsidRPr="00D3747D" w:rsidRDefault="006B408F" w:rsidP="00BB59F0">
            <w:pPr>
              <w:jc w:val="center"/>
            </w:pPr>
            <w:r w:rsidRPr="00D3747D">
              <w:t>2,5%(c) / n.r.</w:t>
            </w:r>
          </w:p>
        </w:tc>
      </w:tr>
      <w:tr w:rsidR="0015443A" w:rsidRPr="00D3747D" w14:paraId="75AB881D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13EAE35" w14:textId="28FFEE61" w:rsidR="0015443A" w:rsidRPr="00D3747D" w:rsidRDefault="0015443A" w:rsidP="00BB59F0">
            <w:pPr>
              <w:jc w:val="center"/>
              <w:rPr>
                <w:lang w:val="en-US"/>
              </w:rPr>
            </w:pPr>
            <w:r w:rsidRPr="00D3747D">
              <w:rPr>
                <w:lang w:val="en-US"/>
              </w:rPr>
              <w:t>Dutton et al, 1985 (United States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CADE61E" w14:textId="52B35864" w:rsidR="0015443A" w:rsidRPr="00D3747D" w:rsidRDefault="0015443A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725383A" w14:textId="50D1C7CE" w:rsidR="0015443A" w:rsidRPr="00914468" w:rsidRDefault="00914468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Infantile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9EAF7D1" w14:textId="6BAA0A83" w:rsidR="0015443A" w:rsidRPr="00D3747D" w:rsidRDefault="0015443A" w:rsidP="00BB59F0">
            <w:pPr>
              <w:jc w:val="center"/>
            </w:pPr>
            <w:r w:rsidRPr="00D3747D">
              <w:t>Fe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631D23C" w14:textId="7653C808" w:rsidR="0015443A" w:rsidRPr="00D3747D" w:rsidRDefault="0015443A" w:rsidP="00BB59F0">
            <w:pPr>
              <w:jc w:val="center"/>
            </w:pPr>
            <w:r w:rsidRPr="00D3747D">
              <w:t>2/9.5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05B2250" w14:textId="2E8A5584" w:rsidR="0015443A" w:rsidRPr="00D3747D" w:rsidRDefault="0015443A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o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D4E05DF" w14:textId="2371A28E" w:rsidR="0015443A" w:rsidRPr="00D3747D" w:rsidRDefault="0015443A" w:rsidP="00BB59F0">
            <w:pPr>
              <w:jc w:val="center"/>
              <w:rPr>
                <w:lang w:val="en-US"/>
              </w:rPr>
            </w:pPr>
            <w:r w:rsidRPr="00D3747D">
              <w:rPr>
                <w:lang w:val="en-US"/>
              </w:rPr>
              <w:t>HSM, IH,V, NS, FTT, AD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5440D9C" w14:textId="75F0027B" w:rsidR="0015443A" w:rsidRPr="00D3747D" w:rsidRDefault="0015443A" w:rsidP="00BB59F0">
            <w:pPr>
              <w:jc w:val="center"/>
            </w:pPr>
            <w:r w:rsidRPr="00D3747D">
              <w:t>AC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ECAEC18" w14:textId="5CF7A4C5" w:rsidR="0015443A" w:rsidRPr="00D3747D" w:rsidRDefault="0015443A" w:rsidP="00BB59F0">
            <w:pPr>
              <w:jc w:val="center"/>
            </w:pPr>
            <w:r w:rsidRPr="00D3747D">
              <w:t>n.r.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0D85116" w14:textId="7B54FEFE" w:rsidR="0015443A" w:rsidRPr="00D3747D" w:rsidRDefault="0015443A" w:rsidP="00BB59F0">
            <w:pPr>
              <w:jc w:val="center"/>
            </w:pPr>
            <w:r w:rsidRPr="00D3747D">
              <w:t>6%(b), 5%(c) / n.r.</w:t>
            </w:r>
          </w:p>
        </w:tc>
      </w:tr>
      <w:tr w:rsidR="0015443A" w:rsidRPr="00D3747D" w14:paraId="4E8792AC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32900CD" w14:textId="07BD38F7" w:rsidR="0015443A" w:rsidRPr="00D3747D" w:rsidRDefault="0015443A" w:rsidP="00BB59F0">
            <w:pPr>
              <w:jc w:val="center"/>
              <w:rPr>
                <w:lang w:val="en-US"/>
              </w:rPr>
            </w:pPr>
            <w:r w:rsidRPr="00D3747D">
              <w:rPr>
                <w:lang w:val="en-US"/>
              </w:rPr>
              <w:t>Edelstein et al, 1988 (United States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710B622" w14:textId="4C7197B5" w:rsidR="0015443A" w:rsidRPr="00D3747D" w:rsidRDefault="0015443A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F09154B" w14:textId="3B6FF7AD" w:rsidR="0015443A" w:rsidRPr="00914468" w:rsidRDefault="006B408F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CESD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A82C1F9" w14:textId="153D1E4C" w:rsidR="0015443A" w:rsidRPr="00D3747D" w:rsidRDefault="0015443A" w:rsidP="00BB59F0">
            <w:pPr>
              <w:jc w:val="center"/>
            </w:pPr>
            <w:r w:rsidRPr="00D3747D">
              <w:t>Fe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5586497" w14:textId="3EE7AE85" w:rsidR="0015443A" w:rsidRPr="00D3747D" w:rsidRDefault="0015443A" w:rsidP="00BB59F0">
            <w:pPr>
              <w:jc w:val="center"/>
            </w:pPr>
            <w:r w:rsidRPr="00D3747D">
              <w:t>6/120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B17EDB8" w14:textId="38F5724F" w:rsidR="0015443A" w:rsidRPr="00D3747D" w:rsidRDefault="0015443A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Yes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5CC7F5E" w14:textId="2548132C" w:rsidR="0015443A" w:rsidRPr="00D3747D" w:rsidRDefault="0015443A" w:rsidP="00BB59F0">
            <w:pPr>
              <w:jc w:val="center"/>
              <w:rPr>
                <w:lang w:val="en-US"/>
              </w:rPr>
            </w:pPr>
            <w:r w:rsidRPr="00D3747D">
              <w:rPr>
                <w:lang w:val="en-US"/>
              </w:rPr>
              <w:t xml:space="preserve">HSM, EV, PTH, AP, D, </w:t>
            </w:r>
            <w:r w:rsidRPr="001B0628">
              <w:rPr>
                <w:color w:val="5B9BD5" w:themeColor="accent1"/>
                <w:lang w:val="en-US"/>
              </w:rPr>
              <w:t xml:space="preserve">Splenic </w:t>
            </w:r>
            <w:r w:rsidR="001B0628" w:rsidRPr="001B0628">
              <w:rPr>
                <w:color w:val="5B9BD5" w:themeColor="accent1"/>
                <w:lang w:val="en-US"/>
              </w:rPr>
              <w:t>a</w:t>
            </w:r>
            <w:r w:rsidR="001B0628" w:rsidRPr="001B0628">
              <w:rPr>
                <w:color w:val="5B9BD5" w:themeColor="accent1"/>
                <w:lang w:val="en-US"/>
              </w:rPr>
              <w:t>bscess</w:t>
            </w:r>
            <w:r w:rsidR="001B0628" w:rsidRPr="001B0628">
              <w:rPr>
                <w:color w:val="5B9BD5" w:themeColor="accent1"/>
                <w:lang w:val="en-US"/>
              </w:rPr>
              <w:t xml:space="preserve"> 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13F0906" w14:textId="1CA78783" w:rsidR="0015443A" w:rsidRPr="00D3747D" w:rsidRDefault="0015443A" w:rsidP="00BB59F0">
            <w:pPr>
              <w:jc w:val="center"/>
            </w:pPr>
            <w:r w:rsidRPr="00D3747D">
              <w:t>TR, ET, HTG, HC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A49F6C8" w14:textId="36AEBB68" w:rsidR="0015443A" w:rsidRPr="00D3747D" w:rsidRDefault="0015443A" w:rsidP="00BB59F0">
            <w:pPr>
              <w:jc w:val="center"/>
            </w:pPr>
            <w:r w:rsidRPr="00D3747D">
              <w:t>MVS,  PBF, C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A06B62C" w14:textId="29E585B4" w:rsidR="0015443A" w:rsidRPr="00D3747D" w:rsidRDefault="0015443A" w:rsidP="00BB59F0">
            <w:pPr>
              <w:jc w:val="center"/>
            </w:pPr>
            <w:r w:rsidRPr="00D3747D">
              <w:t>16% (c) / n.r.</w:t>
            </w:r>
          </w:p>
        </w:tc>
      </w:tr>
      <w:tr w:rsidR="00914468" w:rsidRPr="00D3747D" w14:paraId="47420965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759D2FC" w14:textId="53BD18A9" w:rsidR="00914468" w:rsidRPr="00D3747D" w:rsidRDefault="00914468" w:rsidP="00BB59F0">
            <w:pPr>
              <w:jc w:val="center"/>
            </w:pPr>
            <w:r w:rsidRPr="00D3747D">
              <w:t>Ellis et al, 1976 (Pakistan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BFFCBF7" w14:textId="45849EE4" w:rsidR="00914468" w:rsidRPr="00D3747D" w:rsidRDefault="00914468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8C6ECA0" w14:textId="38E6A842" w:rsidR="00914468" w:rsidRPr="00914468" w:rsidRDefault="00914468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Infantile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2706E66" w14:textId="31645AAD" w:rsidR="00914468" w:rsidRPr="00D3747D" w:rsidRDefault="00914468" w:rsidP="00BB59F0">
            <w:pPr>
              <w:jc w:val="center"/>
            </w:pPr>
            <w:r w:rsidRPr="00D3747D">
              <w:t>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E480257" w14:textId="3BEC7FFC" w:rsidR="00914468" w:rsidRPr="00D3747D" w:rsidRDefault="00914468" w:rsidP="00BB59F0">
            <w:pPr>
              <w:jc w:val="center"/>
            </w:pPr>
            <w:r w:rsidRPr="00D3747D">
              <w:t>5/5/5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B8EA1CA" w14:textId="71F76BB9" w:rsidR="00914468" w:rsidRPr="00D3747D" w:rsidRDefault="00914468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o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10D530B" w14:textId="6A316018" w:rsidR="00914468" w:rsidRPr="00D3747D" w:rsidRDefault="00914468" w:rsidP="00BB59F0">
            <w:pPr>
              <w:jc w:val="center"/>
            </w:pPr>
            <w:r w:rsidRPr="00D3747D">
              <w:t>HSM, V, FTT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7378A96" w14:textId="3078876F" w:rsidR="00914468" w:rsidRPr="00D3747D" w:rsidRDefault="00914468" w:rsidP="00BB59F0">
            <w:pPr>
              <w:jc w:val="center"/>
            </w:pPr>
            <w:r w:rsidRPr="00D3747D">
              <w:t>HSi, AC, A, HTG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B1D559F" w14:textId="6858490A" w:rsidR="00914468" w:rsidRPr="00D3747D" w:rsidRDefault="00914468" w:rsidP="00BB59F0">
            <w:pPr>
              <w:jc w:val="center"/>
              <w:rPr>
                <w:lang w:val="en-US"/>
              </w:rPr>
            </w:pPr>
            <w:r w:rsidRPr="00D3747D">
              <w:rPr>
                <w:lang w:val="en-US"/>
              </w:rPr>
              <w:t>BMV</w:t>
            </w:r>
          </w:p>
          <w:p w14:paraId="38CC822C" w14:textId="5E288D11" w:rsidR="00914468" w:rsidRPr="00D3747D" w:rsidRDefault="00914468" w:rsidP="00BB59F0">
            <w:pPr>
              <w:jc w:val="center"/>
              <w:rPr>
                <w:lang w:val="en-US"/>
              </w:rPr>
            </w:pPr>
            <w:r w:rsidRPr="00D3747D">
              <w:rPr>
                <w:lang w:val="en-US"/>
              </w:rPr>
              <w:t>Liver: HS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BC6734C" w14:textId="74CA22AA" w:rsidR="00914468" w:rsidRPr="00D3747D" w:rsidRDefault="00914468" w:rsidP="00BB59F0">
            <w:pPr>
              <w:jc w:val="center"/>
            </w:pPr>
            <w:r w:rsidRPr="00D3747D">
              <w:t>0%(b) / n.r.</w:t>
            </w:r>
          </w:p>
        </w:tc>
      </w:tr>
      <w:tr w:rsidR="00914468" w:rsidRPr="00D3747D" w14:paraId="0BD1CCED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A708705" w14:textId="3415C9B3" w:rsidR="00914468" w:rsidRPr="00D3747D" w:rsidRDefault="00914468" w:rsidP="00BB59F0">
            <w:pPr>
              <w:jc w:val="center"/>
              <w:rPr>
                <w:lang w:val="en-US"/>
              </w:rPr>
            </w:pPr>
            <w:r w:rsidRPr="00D3747D">
              <w:rPr>
                <w:lang w:val="en-US"/>
              </w:rPr>
              <w:t>Elsayed et al, 2016 (A)(Egypt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9F89F69" w14:textId="2FD32E60" w:rsidR="00914468" w:rsidRPr="00D3747D" w:rsidRDefault="00914468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5B4E870" w14:textId="2AA3355B" w:rsidR="00914468" w:rsidRPr="00914468" w:rsidRDefault="00914468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Infantile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845C4B1" w14:textId="0B64BC3E" w:rsidR="00914468" w:rsidRPr="00D3747D" w:rsidRDefault="00914468" w:rsidP="00BB59F0">
            <w:pPr>
              <w:jc w:val="center"/>
            </w:pPr>
            <w:r w:rsidRPr="00D3747D">
              <w:t>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7977005" w14:textId="3F5D97DE" w:rsidR="00914468" w:rsidRPr="00D3747D" w:rsidRDefault="00914468" w:rsidP="00BB59F0">
            <w:pPr>
              <w:jc w:val="center"/>
            </w:pPr>
            <w:r w:rsidRPr="00D3747D">
              <w:t>1/2.5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7B17917" w14:textId="6E7A4D7E" w:rsidR="00914468" w:rsidRPr="00D3747D" w:rsidRDefault="00914468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Yes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BDC3E92" w14:textId="2D23C9DC" w:rsidR="00914468" w:rsidRPr="00D3747D" w:rsidRDefault="00914468" w:rsidP="00BB59F0">
            <w:pPr>
              <w:jc w:val="center"/>
            </w:pPr>
            <w:r w:rsidRPr="00D3747D">
              <w:t xml:space="preserve">HSM, AD, FTT, </w:t>
            </w:r>
            <w:r w:rsidRPr="00D3747D">
              <w:rPr>
                <w:rFonts w:eastAsia="Times New Roman"/>
                <w:color w:val="000000"/>
              </w:rPr>
              <w:t>HL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B593C3C" w14:textId="339075EB" w:rsidR="00914468" w:rsidRPr="00D3747D" w:rsidRDefault="00914468" w:rsidP="00BB59F0">
            <w:pPr>
              <w:jc w:val="center"/>
            </w:pPr>
            <w:r w:rsidRPr="00D3747D">
              <w:t>A, TR, HTG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968916D" w14:textId="257C1A34" w:rsidR="00914468" w:rsidRPr="00D3747D" w:rsidRDefault="00914468" w:rsidP="00BB59F0">
            <w:pPr>
              <w:jc w:val="center"/>
            </w:pPr>
            <w:r w:rsidRPr="00D3747D">
              <w:t>HFC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0F7562B" w14:textId="58135667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n.r. /</w:t>
            </w:r>
          </w:p>
          <w:p w14:paraId="06F8A4AA" w14:textId="5BB1B511" w:rsidR="00914468" w:rsidRPr="00D3747D" w:rsidRDefault="00914468" w:rsidP="00BB59F0">
            <w:pPr>
              <w:jc w:val="center"/>
            </w:pPr>
            <w:r w:rsidRPr="00D3747D">
              <w:rPr>
                <w:rFonts w:eastAsia="Times New Roman"/>
                <w:color w:val="000000"/>
              </w:rPr>
              <w:t>c.G969A/ c.G969A</w:t>
            </w:r>
          </w:p>
        </w:tc>
      </w:tr>
      <w:tr w:rsidR="00914468" w:rsidRPr="00D3747D" w14:paraId="744A2591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6688300A" w14:textId="3D6960E7" w:rsidR="00914468" w:rsidRPr="00D3747D" w:rsidRDefault="00914468" w:rsidP="00BB59F0">
            <w:pPr>
              <w:jc w:val="center"/>
              <w:rPr>
                <w:lang w:val="en-US"/>
              </w:rPr>
            </w:pPr>
            <w:r w:rsidRPr="00D3747D">
              <w:rPr>
                <w:lang w:val="en-US"/>
              </w:rPr>
              <w:t>Elsayed et al, 2016 (B) (Egypt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1A7D504" w14:textId="5018398D" w:rsidR="00914468" w:rsidRPr="00D3747D" w:rsidRDefault="00914468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6F2C50B" w14:textId="3FC2B2A8" w:rsidR="00914468" w:rsidRPr="00914468" w:rsidRDefault="00914468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Infantile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A7DF243" w14:textId="4A3A3854" w:rsidR="00914468" w:rsidRPr="00D3747D" w:rsidRDefault="00914468" w:rsidP="00BB59F0">
            <w:pPr>
              <w:jc w:val="center"/>
            </w:pPr>
            <w:r w:rsidRPr="00D3747D">
              <w:t>Fe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CC3E82E" w14:textId="64FC6B11" w:rsidR="00914468" w:rsidRPr="00D3747D" w:rsidRDefault="00914468" w:rsidP="00BB59F0">
            <w:pPr>
              <w:jc w:val="center"/>
            </w:pPr>
            <w:r w:rsidRPr="00D3747D">
              <w:t>3/3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2AEFFA9" w14:textId="1D5D3DA9" w:rsidR="00914468" w:rsidRPr="00D3747D" w:rsidRDefault="00914468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Yes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BFBBCA4" w14:textId="5D4E6046" w:rsidR="00914468" w:rsidRPr="00D3747D" w:rsidRDefault="00914468" w:rsidP="00BB59F0">
            <w:pPr>
              <w:jc w:val="center"/>
            </w:pPr>
            <w:r w:rsidRPr="00D3747D">
              <w:t>HSM, FTT,</w:t>
            </w:r>
            <w:r w:rsidRPr="00D3747D">
              <w:rPr>
                <w:rFonts w:eastAsia="Times New Roman"/>
                <w:color w:val="000000"/>
              </w:rPr>
              <w:t xml:space="preserve"> HL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380B1B3" w14:textId="1A6D559B" w:rsidR="00914468" w:rsidRPr="00D3747D" w:rsidRDefault="00914468" w:rsidP="00BB59F0">
            <w:pPr>
              <w:jc w:val="center"/>
            </w:pPr>
            <w:r w:rsidRPr="00D3747D">
              <w:t>A, TR, HTG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B2DFCDD" w14:textId="25061250" w:rsidR="00914468" w:rsidRPr="00D3747D" w:rsidRDefault="00914468" w:rsidP="00BB59F0">
            <w:pPr>
              <w:jc w:val="center"/>
            </w:pPr>
            <w:r w:rsidRPr="00D3747D">
              <w:t>HFC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4B7C3A59" w14:textId="78E6987D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n.r./</w:t>
            </w:r>
          </w:p>
          <w:p w14:paraId="0A0C908F" w14:textId="77777777" w:rsidR="00914468" w:rsidRDefault="00914468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c.438delC/</w:t>
            </w:r>
          </w:p>
          <w:p w14:paraId="472F151F" w14:textId="2BFFA93F" w:rsidR="00914468" w:rsidRPr="00D3747D" w:rsidRDefault="00914468" w:rsidP="00BB59F0">
            <w:pPr>
              <w:jc w:val="center"/>
            </w:pPr>
            <w:r w:rsidRPr="00D3747D">
              <w:rPr>
                <w:rFonts w:eastAsia="Times New Roman"/>
                <w:color w:val="000000"/>
              </w:rPr>
              <w:t>c.438delC</w:t>
            </w:r>
          </w:p>
        </w:tc>
      </w:tr>
      <w:tr w:rsidR="00914468" w:rsidRPr="00D3747D" w14:paraId="044EB218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A4739E9" w14:textId="0EB75B5B" w:rsidR="00914468" w:rsidRPr="00D3747D" w:rsidRDefault="00914468" w:rsidP="00BB59F0">
            <w:pPr>
              <w:jc w:val="center"/>
              <w:rPr>
                <w:lang w:val="en-US"/>
              </w:rPr>
            </w:pPr>
            <w:r w:rsidRPr="00D3747D">
              <w:rPr>
                <w:lang w:val="en-US"/>
              </w:rPr>
              <w:t>Elsayed et al, 2016 (C) (Egypt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98598A7" w14:textId="7B1675CD" w:rsidR="00914468" w:rsidRPr="00D3747D" w:rsidRDefault="00914468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C418DBF" w14:textId="55BC1C7E" w:rsidR="00914468" w:rsidRPr="00914468" w:rsidRDefault="00914468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Infantile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9E7CF5F" w14:textId="362E6F6A" w:rsidR="00914468" w:rsidRPr="00D3747D" w:rsidRDefault="00914468" w:rsidP="00BB59F0">
            <w:pPr>
              <w:jc w:val="center"/>
            </w:pPr>
            <w:r w:rsidRPr="00D3747D">
              <w:t>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D0B5A70" w14:textId="52C1FBF0" w:rsidR="00914468" w:rsidRPr="00D3747D" w:rsidRDefault="00914468" w:rsidP="00BB59F0">
            <w:pPr>
              <w:jc w:val="center"/>
            </w:pPr>
            <w:r w:rsidRPr="00D3747D">
              <w:t>2.5/ 3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79935E2" w14:textId="08F737F3" w:rsidR="00914468" w:rsidRPr="00D3747D" w:rsidRDefault="00914468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Yes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5D96897" w14:textId="61187A61" w:rsidR="00914468" w:rsidRPr="00D3747D" w:rsidRDefault="00914468" w:rsidP="00BB59F0">
            <w:pPr>
              <w:jc w:val="center"/>
            </w:pPr>
            <w:r w:rsidRPr="00D3747D">
              <w:t>HSM, AD, FTT,</w:t>
            </w:r>
            <w:r w:rsidRPr="00D3747D">
              <w:rPr>
                <w:rFonts w:eastAsia="Times New Roman"/>
                <w:color w:val="000000"/>
              </w:rPr>
              <w:t xml:space="preserve"> HL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08E374F" w14:textId="21F0E874" w:rsidR="00914468" w:rsidRPr="00D3747D" w:rsidRDefault="00914468" w:rsidP="00BB59F0">
            <w:pPr>
              <w:jc w:val="center"/>
            </w:pPr>
            <w:r w:rsidRPr="00D3747D">
              <w:t>A, TR, HTG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AEC8BFF" w14:textId="434D88D8" w:rsidR="00914468" w:rsidRPr="00D3747D" w:rsidRDefault="00914468" w:rsidP="00BB59F0">
            <w:pPr>
              <w:jc w:val="center"/>
            </w:pPr>
            <w:r w:rsidRPr="00D3747D">
              <w:t>n.r.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4FEB209" w14:textId="4174E2E7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n.r./</w:t>
            </w:r>
          </w:p>
          <w:p w14:paraId="22E0C566" w14:textId="77777777" w:rsidR="00914468" w:rsidRDefault="00914468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c.G9694/</w:t>
            </w:r>
          </w:p>
          <w:p w14:paraId="610E7FEE" w14:textId="1F127A0B" w:rsidR="00914468" w:rsidRPr="00D3747D" w:rsidRDefault="00914468" w:rsidP="00BB59F0">
            <w:pPr>
              <w:jc w:val="center"/>
            </w:pPr>
            <w:r w:rsidRPr="00D3747D">
              <w:rPr>
                <w:rFonts w:eastAsia="Times New Roman"/>
                <w:color w:val="000000"/>
              </w:rPr>
              <w:t>c.G9694</w:t>
            </w:r>
          </w:p>
        </w:tc>
      </w:tr>
      <w:tr w:rsidR="00914468" w:rsidRPr="00D3747D" w14:paraId="229B34B8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21A6C19" w14:textId="2B3878F1" w:rsidR="00914468" w:rsidRPr="00D3747D" w:rsidRDefault="00914468" w:rsidP="00BB59F0">
            <w:pPr>
              <w:jc w:val="center"/>
            </w:pPr>
            <w:r w:rsidRPr="00D3747D">
              <w:lastRenderedPageBreak/>
              <w:t>Fasano et al, 2012 (A) (Italy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AB1A14C" w14:textId="1EAF50E5" w:rsidR="00914468" w:rsidRPr="00D3747D" w:rsidRDefault="00914468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2380E81" w14:textId="4E6EDA8B" w:rsidR="00914468" w:rsidRPr="00914468" w:rsidRDefault="00914468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Infantile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B9160CC" w14:textId="639F8B54" w:rsidR="00914468" w:rsidRPr="00D3747D" w:rsidRDefault="00914468" w:rsidP="00BB59F0">
            <w:pPr>
              <w:jc w:val="center"/>
            </w:pPr>
            <w:r w:rsidRPr="00D3747D">
              <w:rPr>
                <w:rFonts w:eastAsia="Times New Roman"/>
                <w:color w:val="000000"/>
              </w:rPr>
              <w:t>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33B6EB7" w14:textId="2D3CF9E7" w:rsidR="00914468" w:rsidRPr="00D3747D" w:rsidRDefault="00914468" w:rsidP="00BB59F0">
            <w:pPr>
              <w:jc w:val="center"/>
            </w:pPr>
            <w:r w:rsidRPr="00D3747D">
              <w:rPr>
                <w:rFonts w:eastAsia="Times New Roman"/>
                <w:color w:val="000000"/>
              </w:rPr>
              <w:t>2/2/6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A133F04" w14:textId="6FF1EA6E" w:rsidR="00914468" w:rsidRPr="00D3747D" w:rsidRDefault="00914468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Yes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F8C5752" w14:textId="22FEEE2A" w:rsidR="00914468" w:rsidRPr="00D3747D" w:rsidRDefault="00914468" w:rsidP="00BB59F0">
            <w:pPr>
              <w:jc w:val="center"/>
              <w:rPr>
                <w:lang w:val="en-US"/>
              </w:rPr>
            </w:pPr>
            <w:r w:rsidRPr="00D3747D">
              <w:rPr>
                <w:lang w:val="en-US"/>
              </w:rPr>
              <w:t>HSM, AD, D, ST, FTT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5FEC081" w14:textId="7397028A" w:rsidR="00914468" w:rsidRPr="00D3747D" w:rsidRDefault="00914468" w:rsidP="00BB59F0">
            <w:pPr>
              <w:jc w:val="center"/>
            </w:pPr>
            <w:r w:rsidRPr="00D3747D">
              <w:t>A, ET, AC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596B4BB" w14:textId="74F93D3C" w:rsidR="00914468" w:rsidRPr="00D3747D" w:rsidRDefault="00914468" w:rsidP="00BB59F0">
            <w:pPr>
              <w:jc w:val="center"/>
            </w:pPr>
            <w:r w:rsidRPr="00D3747D">
              <w:t>BMV</w:t>
            </w:r>
          </w:p>
          <w:p w14:paraId="392BD4ED" w14:textId="77777777" w:rsidR="00914468" w:rsidRPr="00D3747D" w:rsidRDefault="00914468" w:rsidP="00BB59F0">
            <w:pPr>
              <w:jc w:val="center"/>
            </w:pP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76D3553" w14:textId="2BCEA364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5,5%(c)</w:t>
            </w:r>
          </w:p>
          <w:p w14:paraId="0655BF5E" w14:textId="3EC8AD18" w:rsidR="00914468" w:rsidRPr="00D3747D" w:rsidRDefault="00914468" w:rsidP="00BB59F0">
            <w:pPr>
              <w:jc w:val="center"/>
            </w:pPr>
            <w:r w:rsidRPr="00D3747D">
              <w:rPr>
                <w:rFonts w:eastAsia="Times New Roman"/>
                <w:color w:val="000000"/>
              </w:rPr>
              <w:t>c.229+1G&gt;A/ c.229+1G&gt;A</w:t>
            </w:r>
          </w:p>
        </w:tc>
      </w:tr>
      <w:tr w:rsidR="00914468" w:rsidRPr="00D3747D" w14:paraId="47893494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2A9B6C1" w14:textId="308488F2" w:rsidR="00914468" w:rsidRPr="00D3747D" w:rsidRDefault="00914468" w:rsidP="00BB59F0">
            <w:pPr>
              <w:jc w:val="center"/>
            </w:pPr>
            <w:r w:rsidRPr="00D3747D">
              <w:t>Fasano et al, 2012 (B) (Italy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3D4B68C" w14:textId="56D3D3F6" w:rsidR="00914468" w:rsidRPr="00D3747D" w:rsidRDefault="00914468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0A418B7" w14:textId="26CA3551" w:rsidR="00914468" w:rsidRPr="00914468" w:rsidRDefault="00914468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Infantile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254ECCA" w14:textId="70F246B1" w:rsidR="00914468" w:rsidRPr="00D3747D" w:rsidRDefault="00914468" w:rsidP="00BB59F0">
            <w:pPr>
              <w:jc w:val="center"/>
            </w:pPr>
            <w:r w:rsidRPr="00D3747D">
              <w:rPr>
                <w:rFonts w:eastAsia="Times New Roman"/>
                <w:color w:val="000000"/>
              </w:rPr>
              <w:t>Fe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F0CBFBA" w14:textId="57D684B6" w:rsidR="00914468" w:rsidRPr="00D3747D" w:rsidRDefault="00914468" w:rsidP="00BB59F0">
            <w:pPr>
              <w:jc w:val="center"/>
            </w:pPr>
            <w:r w:rsidRPr="00D3747D">
              <w:rPr>
                <w:rFonts w:eastAsia="Times New Roman"/>
                <w:color w:val="000000"/>
              </w:rPr>
              <w:t>2/2/5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723FAD7" w14:textId="6557B774" w:rsidR="00914468" w:rsidRPr="00D3747D" w:rsidRDefault="00914468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o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1B889AB" w14:textId="01D0AB9F" w:rsidR="00914468" w:rsidRPr="00D3747D" w:rsidRDefault="00914468" w:rsidP="00BB59F0">
            <w:pPr>
              <w:jc w:val="center"/>
            </w:pPr>
            <w:r w:rsidRPr="00D3747D">
              <w:t>HSM, AD, FTT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F86531E" w14:textId="034955AF" w:rsidR="00914468" w:rsidRPr="00D3747D" w:rsidRDefault="00914468" w:rsidP="00BB59F0">
            <w:pPr>
              <w:jc w:val="center"/>
            </w:pPr>
            <w:r w:rsidRPr="00D3747D">
              <w:t>A, ET, AC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1A04C29" w14:textId="18AF0D27" w:rsidR="00914468" w:rsidRPr="00D3747D" w:rsidRDefault="00914468" w:rsidP="00BB59F0">
            <w:pPr>
              <w:jc w:val="center"/>
            </w:pPr>
            <w:r w:rsidRPr="00D3747D">
              <w:t>BMV</w:t>
            </w:r>
          </w:p>
          <w:p w14:paraId="4F2F7240" w14:textId="77777777" w:rsidR="00914468" w:rsidRPr="00D3747D" w:rsidRDefault="00914468" w:rsidP="00BB59F0">
            <w:pPr>
              <w:jc w:val="center"/>
            </w:pP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2502CEC" w14:textId="78D81BBE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1,7% (c)</w:t>
            </w:r>
          </w:p>
          <w:p w14:paraId="5104FDCB" w14:textId="2AC663E8" w:rsidR="00914468" w:rsidRPr="00D3747D" w:rsidRDefault="00914468" w:rsidP="00BB59F0">
            <w:pPr>
              <w:jc w:val="center"/>
            </w:pPr>
            <w:r w:rsidRPr="00D3747D">
              <w:rPr>
                <w:rFonts w:eastAsia="Times New Roman"/>
                <w:color w:val="000000"/>
              </w:rPr>
              <w:t>c.796G&gt;T /c.796G&gt;T</w:t>
            </w:r>
          </w:p>
        </w:tc>
      </w:tr>
      <w:tr w:rsidR="00914468" w:rsidRPr="00D3747D" w14:paraId="5DDD2FF7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7D256A7" w14:textId="76C0BB82" w:rsidR="00914468" w:rsidRPr="00D3747D" w:rsidRDefault="00914468" w:rsidP="00BB59F0">
            <w:pPr>
              <w:jc w:val="center"/>
            </w:pPr>
            <w:r w:rsidRPr="00D3747D">
              <w:t>Fasano et al, 2012 (C) (Italy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B532BB1" w14:textId="515BFE6F" w:rsidR="00914468" w:rsidRPr="00D3747D" w:rsidRDefault="00914468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5072793" w14:textId="423A51BC" w:rsidR="00914468" w:rsidRPr="00914468" w:rsidRDefault="00914468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Infantile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E85F1B7" w14:textId="1D0A41D1" w:rsidR="00914468" w:rsidRPr="00D3747D" w:rsidRDefault="00914468" w:rsidP="00BB59F0">
            <w:pPr>
              <w:jc w:val="center"/>
            </w:pPr>
            <w:r w:rsidRPr="00D3747D">
              <w:rPr>
                <w:rFonts w:eastAsia="Times New Roman"/>
                <w:color w:val="000000"/>
              </w:rPr>
              <w:t>Fe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396E5F9" w14:textId="71CC86F1" w:rsidR="00914468" w:rsidRPr="00D3747D" w:rsidRDefault="00914468" w:rsidP="00BB59F0">
            <w:pPr>
              <w:jc w:val="center"/>
            </w:pPr>
            <w:r w:rsidRPr="00D3747D">
              <w:rPr>
                <w:rFonts w:eastAsia="Times New Roman"/>
                <w:color w:val="000000"/>
              </w:rPr>
              <w:t>4/4/4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F018241" w14:textId="53D77415" w:rsidR="00914468" w:rsidRPr="00D3747D" w:rsidRDefault="00914468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Yes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70A4EA3" w14:textId="6BF30FEC" w:rsidR="00914468" w:rsidRPr="00D3747D" w:rsidRDefault="00914468" w:rsidP="00BB59F0">
            <w:pPr>
              <w:jc w:val="center"/>
              <w:rPr>
                <w:lang w:val="en-US"/>
              </w:rPr>
            </w:pPr>
            <w:r w:rsidRPr="00D3747D">
              <w:rPr>
                <w:lang w:val="en-US"/>
              </w:rPr>
              <w:t>HSM, AD ,D,V, FTT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177975C" w14:textId="2F68BD44" w:rsidR="00914468" w:rsidRPr="00D3747D" w:rsidRDefault="00914468" w:rsidP="00BB59F0">
            <w:pPr>
              <w:jc w:val="center"/>
            </w:pPr>
            <w:r w:rsidRPr="00D3747D">
              <w:t>AC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3F67D95" w14:textId="750DFA30" w:rsidR="00914468" w:rsidRPr="00D3747D" w:rsidRDefault="00914468" w:rsidP="00BB59F0">
            <w:pPr>
              <w:jc w:val="center"/>
            </w:pPr>
            <w:r w:rsidRPr="00D3747D">
              <w:t>n.r.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5AD4934" w14:textId="1452A50D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LAL deficiency (b)</w:t>
            </w:r>
          </w:p>
          <w:p w14:paraId="442F18F4" w14:textId="734B5EDC" w:rsidR="00914468" w:rsidRPr="00D3747D" w:rsidRDefault="00914468" w:rsidP="00BB59F0">
            <w:pPr>
              <w:jc w:val="center"/>
            </w:pPr>
            <w:r w:rsidRPr="00D3747D">
              <w:rPr>
                <w:rFonts w:eastAsia="Times New Roman"/>
                <w:color w:val="000000"/>
              </w:rPr>
              <w:t>c.419G&gt;A / c.419G&gt;A</w:t>
            </w:r>
          </w:p>
        </w:tc>
      </w:tr>
      <w:tr w:rsidR="006B408F" w:rsidRPr="00D3747D" w14:paraId="4F83B0F7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73DD757" w14:textId="2FBA63CB" w:rsidR="006B408F" w:rsidRPr="00D3747D" w:rsidRDefault="006B408F" w:rsidP="00BB59F0">
            <w:pPr>
              <w:jc w:val="center"/>
            </w:pPr>
            <w:r w:rsidRPr="00D3747D">
              <w:t>Fasano et al, 2012 (D) (</w:t>
            </w:r>
            <w:r w:rsidRPr="00D3747D">
              <w:rPr>
                <w:rFonts w:eastAsia="Times New Roman"/>
                <w:color w:val="000000"/>
              </w:rPr>
              <w:t>Italy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A7AF335" w14:textId="513CCDC7" w:rsidR="006B408F" w:rsidRPr="00D3747D" w:rsidRDefault="006B408F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20C72C8" w14:textId="527BBD86" w:rsidR="006B408F" w:rsidRPr="00914468" w:rsidRDefault="006B408F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CESD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29C4569" w14:textId="65DB81CC" w:rsidR="006B408F" w:rsidRPr="00D3747D" w:rsidRDefault="006B408F" w:rsidP="00BB59F0">
            <w:pPr>
              <w:jc w:val="center"/>
            </w:pPr>
            <w:r w:rsidRPr="00D3747D">
              <w:rPr>
                <w:rFonts w:eastAsia="Times New Roman"/>
                <w:color w:val="000000"/>
              </w:rPr>
              <w:t>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01FB692" w14:textId="4915B08E" w:rsidR="006B408F" w:rsidRPr="00D3747D" w:rsidRDefault="006B408F" w:rsidP="00BB59F0">
            <w:pPr>
              <w:jc w:val="center"/>
            </w:pPr>
            <w:r w:rsidRPr="00D3747D">
              <w:rPr>
                <w:rFonts w:eastAsia="Times New Roman"/>
                <w:color w:val="000000"/>
              </w:rPr>
              <w:t>48/120</w:t>
            </w:r>
            <w:r w:rsidRPr="00D3747D">
              <w:t>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BABC851" w14:textId="5DB56B7E" w:rsidR="006B408F" w:rsidRPr="00D3747D" w:rsidRDefault="006B408F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Yes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0F588C6" w14:textId="169C05B3" w:rsidR="006B408F" w:rsidRPr="00D3747D" w:rsidRDefault="006B408F" w:rsidP="00BB59F0">
            <w:pPr>
              <w:jc w:val="center"/>
            </w:pPr>
            <w:r w:rsidRPr="00D3747D">
              <w:t>HSM, AD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68CE30D" w14:textId="76ECBC11" w:rsidR="006B408F" w:rsidRPr="00D3747D" w:rsidRDefault="006B408F" w:rsidP="00BB59F0">
            <w:pPr>
              <w:jc w:val="center"/>
            </w:pPr>
            <w:r w:rsidRPr="00D3747D">
              <w:t>ET, HTG, HC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5EF62BC" w14:textId="2DF81EA1" w:rsidR="006B408F" w:rsidRPr="00D3747D" w:rsidRDefault="006B408F" w:rsidP="00BB59F0">
            <w:pPr>
              <w:jc w:val="center"/>
            </w:pPr>
            <w:r w:rsidRPr="00D3747D">
              <w:t>HS, HL, PBF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E6FD07C" w14:textId="129DF7FF" w:rsidR="006B408F" w:rsidRPr="00D3747D" w:rsidRDefault="006B408F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6,4% (c)</w:t>
            </w:r>
          </w:p>
          <w:p w14:paraId="6A9ACBA7" w14:textId="1642102D" w:rsidR="006B408F" w:rsidRPr="00D3747D" w:rsidRDefault="006B408F" w:rsidP="00BB59F0">
            <w:pPr>
              <w:jc w:val="center"/>
            </w:pPr>
            <w:r w:rsidRPr="00D3747D">
              <w:rPr>
                <w:rFonts w:eastAsia="Times New Roman"/>
                <w:color w:val="000000"/>
              </w:rPr>
              <w:t>c.894G&gt;A /c.894G&gt;A</w:t>
            </w:r>
          </w:p>
        </w:tc>
      </w:tr>
      <w:tr w:rsidR="006B408F" w:rsidRPr="00D3747D" w14:paraId="60034088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2CE0BCF" w14:textId="1C93371E" w:rsidR="006B408F" w:rsidRPr="00D3747D" w:rsidRDefault="006B408F" w:rsidP="00BB59F0">
            <w:pPr>
              <w:jc w:val="center"/>
            </w:pPr>
            <w:r w:rsidRPr="00D3747D">
              <w:t>Fasano et al, 2012 (E) (</w:t>
            </w:r>
            <w:r w:rsidRPr="00D3747D">
              <w:rPr>
                <w:rFonts w:eastAsia="Times New Roman"/>
                <w:color w:val="000000"/>
              </w:rPr>
              <w:t>Italy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5A7D425" w14:textId="24AF2E5A" w:rsidR="006B408F" w:rsidRPr="00D3747D" w:rsidRDefault="006B408F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4B6AB4F" w14:textId="777E35BA" w:rsidR="006B408F" w:rsidRPr="00914468" w:rsidRDefault="006B408F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CESD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ED6C6C6" w14:textId="34BBA970" w:rsidR="006B408F" w:rsidRPr="00D3747D" w:rsidRDefault="006B408F" w:rsidP="00BB59F0">
            <w:pPr>
              <w:jc w:val="center"/>
            </w:pPr>
            <w:r w:rsidRPr="00D3747D">
              <w:rPr>
                <w:rFonts w:eastAsia="Times New Roman"/>
                <w:color w:val="000000"/>
              </w:rPr>
              <w:t>Fe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09461EF" w14:textId="60231F6F" w:rsidR="006B408F" w:rsidRPr="00D3747D" w:rsidRDefault="006B408F" w:rsidP="00BB59F0">
            <w:pPr>
              <w:jc w:val="center"/>
            </w:pPr>
            <w:r w:rsidRPr="00D3747D">
              <w:rPr>
                <w:rFonts w:eastAsia="Times New Roman"/>
                <w:color w:val="000000"/>
              </w:rPr>
              <w:t>36/36</w:t>
            </w:r>
            <w:r w:rsidRPr="00D3747D">
              <w:t>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77DFD05" w14:textId="6697D456" w:rsidR="006B408F" w:rsidRPr="00D3747D" w:rsidRDefault="006B408F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o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9F1D630" w14:textId="7A936669" w:rsidR="006B408F" w:rsidRPr="00D3747D" w:rsidRDefault="006B408F" w:rsidP="00BB59F0">
            <w:pPr>
              <w:jc w:val="center"/>
            </w:pPr>
            <w:r w:rsidRPr="00D3747D">
              <w:t>HM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DB2DBDB" w14:textId="3367B1D9" w:rsidR="006B408F" w:rsidRPr="00D3747D" w:rsidRDefault="006B408F" w:rsidP="00BB59F0">
            <w:pPr>
              <w:jc w:val="center"/>
            </w:pPr>
            <w:r w:rsidRPr="00D3747D">
              <w:t>ET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1A95A65" w14:textId="3443E718" w:rsidR="006B408F" w:rsidRPr="00D3747D" w:rsidRDefault="006B408F" w:rsidP="00BB59F0">
            <w:pPr>
              <w:jc w:val="center"/>
            </w:pPr>
            <w:r w:rsidRPr="00D3747D">
              <w:t>n.r.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13FA809" w14:textId="121E362B" w:rsidR="006B408F" w:rsidRPr="00D3747D" w:rsidRDefault="006B408F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8%(c)</w:t>
            </w:r>
          </w:p>
          <w:p w14:paraId="6E76D62C" w14:textId="05351BDE" w:rsidR="006B408F" w:rsidRPr="00D3747D" w:rsidRDefault="006B408F" w:rsidP="00BB59F0">
            <w:pPr>
              <w:jc w:val="center"/>
            </w:pPr>
            <w:r w:rsidRPr="00D3747D">
              <w:rPr>
                <w:rFonts w:eastAsia="Times New Roman"/>
                <w:color w:val="000000"/>
              </w:rPr>
              <w:t>c.894G&gt;A / c.894G&gt;A</w:t>
            </w:r>
          </w:p>
        </w:tc>
      </w:tr>
      <w:tr w:rsidR="006B408F" w:rsidRPr="00D3747D" w14:paraId="022B9351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D161024" w14:textId="79952539" w:rsidR="006B408F" w:rsidRPr="00D3747D" w:rsidRDefault="006B408F" w:rsidP="00BB59F0">
            <w:pPr>
              <w:jc w:val="center"/>
            </w:pPr>
            <w:r w:rsidRPr="00D3747D">
              <w:t>Fasano et al, 2012 (F) (Italy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276252C" w14:textId="6F91EB1D" w:rsidR="006B408F" w:rsidRPr="00D3747D" w:rsidRDefault="006B408F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58F9BE9" w14:textId="7C476FDA" w:rsidR="006B408F" w:rsidRPr="00914468" w:rsidRDefault="006B408F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CESD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15D2A69" w14:textId="64DCB9E9" w:rsidR="006B408F" w:rsidRPr="00D3747D" w:rsidRDefault="006B408F" w:rsidP="00BB59F0">
            <w:pPr>
              <w:jc w:val="center"/>
            </w:pPr>
            <w:r w:rsidRPr="00D3747D">
              <w:rPr>
                <w:rFonts w:eastAsia="Times New Roman"/>
                <w:color w:val="000000"/>
              </w:rPr>
              <w:t>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E30E624" w14:textId="2E348F72" w:rsidR="006B408F" w:rsidRPr="00D3747D" w:rsidRDefault="006B408F" w:rsidP="00BB59F0">
            <w:pPr>
              <w:jc w:val="center"/>
            </w:pPr>
            <w:r w:rsidRPr="00D3747D">
              <w:rPr>
                <w:rFonts w:eastAsia="Times New Roman"/>
                <w:color w:val="000000"/>
              </w:rPr>
              <w:t>84/84</w:t>
            </w:r>
            <w:r w:rsidRPr="00D3747D">
              <w:t>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4F9F7C7" w14:textId="69B9D742" w:rsidR="006B408F" w:rsidRPr="00D3747D" w:rsidRDefault="006B408F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.r.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9EC69B7" w14:textId="03CCC7CE" w:rsidR="006B408F" w:rsidRPr="00D3747D" w:rsidRDefault="006B408F" w:rsidP="00BB59F0">
            <w:pPr>
              <w:jc w:val="center"/>
            </w:pPr>
            <w:r w:rsidRPr="00D3747D">
              <w:t>HM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DA07237" w14:textId="286B9C0A" w:rsidR="006B408F" w:rsidRPr="00D3747D" w:rsidRDefault="006B408F" w:rsidP="00BB59F0">
            <w:pPr>
              <w:jc w:val="center"/>
            </w:pPr>
            <w:r w:rsidRPr="00D3747D">
              <w:t>HC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F4A6E90" w14:textId="03463757" w:rsidR="006B408F" w:rsidRPr="00D3747D" w:rsidRDefault="006B408F" w:rsidP="00BB59F0">
            <w:pPr>
              <w:jc w:val="center"/>
            </w:pPr>
            <w:r w:rsidRPr="00D3747D">
              <w:t>HS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DFE9B97" w14:textId="77777777" w:rsidR="006B408F" w:rsidRPr="00D3747D" w:rsidRDefault="006B408F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n.r./</w:t>
            </w:r>
          </w:p>
          <w:p w14:paraId="20875098" w14:textId="410487F7" w:rsidR="006B408F" w:rsidRPr="00D3747D" w:rsidRDefault="006B408F" w:rsidP="00BB59F0">
            <w:pPr>
              <w:jc w:val="center"/>
            </w:pPr>
            <w:r w:rsidRPr="00D3747D">
              <w:rPr>
                <w:rFonts w:eastAsia="Times New Roman"/>
                <w:color w:val="000000"/>
              </w:rPr>
              <w:t>c.894G&gt;A / c.419G&gt;A</w:t>
            </w:r>
          </w:p>
        </w:tc>
      </w:tr>
      <w:tr w:rsidR="006B408F" w:rsidRPr="00D3747D" w14:paraId="5D5A1DF7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1567097" w14:textId="7BA3B1F0" w:rsidR="006B408F" w:rsidRPr="00D3747D" w:rsidRDefault="006B408F" w:rsidP="00BB59F0">
            <w:pPr>
              <w:jc w:val="center"/>
            </w:pPr>
            <w:r w:rsidRPr="00D3747D">
              <w:t>Fasano et al, 2012 (G) (</w:t>
            </w:r>
            <w:r w:rsidRPr="00D3747D">
              <w:rPr>
                <w:rFonts w:eastAsia="Times New Roman"/>
                <w:color w:val="000000"/>
              </w:rPr>
              <w:t>Italy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C2A0CA6" w14:textId="4BF5AF1F" w:rsidR="006B408F" w:rsidRPr="00D3747D" w:rsidRDefault="006B408F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CF79E7A" w14:textId="2C0BAC13" w:rsidR="006B408F" w:rsidRPr="00914468" w:rsidRDefault="006B408F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CESD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2877FC4" w14:textId="442285CA" w:rsidR="006B408F" w:rsidRPr="00D3747D" w:rsidRDefault="006B408F" w:rsidP="00BB59F0">
            <w:pPr>
              <w:jc w:val="center"/>
            </w:pPr>
            <w:r w:rsidRPr="00D3747D">
              <w:rPr>
                <w:rFonts w:eastAsia="Times New Roman"/>
                <w:color w:val="000000"/>
              </w:rPr>
              <w:t>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33D6D0D" w14:textId="34F5F6C8" w:rsidR="006B408F" w:rsidRPr="00D3747D" w:rsidRDefault="006B408F" w:rsidP="00BB59F0">
            <w:pPr>
              <w:jc w:val="center"/>
            </w:pPr>
            <w:r w:rsidRPr="00D3747D">
              <w:rPr>
                <w:rFonts w:eastAsia="Times New Roman"/>
                <w:color w:val="000000"/>
              </w:rPr>
              <w:t>48/48</w:t>
            </w:r>
            <w:r w:rsidRPr="00D3747D">
              <w:t>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68D664F" w14:textId="754F16FF" w:rsidR="006B408F" w:rsidRPr="00D3747D" w:rsidRDefault="006B408F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o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404BDD9" w14:textId="6219CE79" w:rsidR="006B408F" w:rsidRPr="00D3747D" w:rsidRDefault="006B408F" w:rsidP="00BB59F0">
            <w:pPr>
              <w:jc w:val="center"/>
            </w:pPr>
            <w:r w:rsidRPr="00D3747D">
              <w:t>HM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4F3D971" w14:textId="49726411" w:rsidR="006B408F" w:rsidRPr="00D3747D" w:rsidRDefault="006B408F" w:rsidP="00BB59F0">
            <w:pPr>
              <w:jc w:val="center"/>
            </w:pPr>
            <w:r w:rsidRPr="00D3747D">
              <w:t>ET, HC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9E992F3" w14:textId="2C054DAD" w:rsidR="006B408F" w:rsidRPr="00D3747D" w:rsidRDefault="006B408F" w:rsidP="00BB59F0">
            <w:pPr>
              <w:jc w:val="center"/>
            </w:pPr>
            <w:r w:rsidRPr="00D3747D">
              <w:t>n.r.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C10BB61" w14:textId="18F15514" w:rsidR="006B408F" w:rsidRPr="00D3747D" w:rsidRDefault="006B408F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2,3% (c)</w:t>
            </w:r>
          </w:p>
          <w:p w14:paraId="5C7DB373" w14:textId="08C11213" w:rsidR="006B408F" w:rsidRPr="00D3747D" w:rsidRDefault="006B408F" w:rsidP="00BB59F0">
            <w:pPr>
              <w:jc w:val="center"/>
            </w:pPr>
            <w:r w:rsidRPr="00D3747D">
              <w:rPr>
                <w:rFonts w:eastAsia="Times New Roman"/>
                <w:color w:val="000000"/>
              </w:rPr>
              <w:t>c.894G&gt;A/ c1883C&gt;T</w:t>
            </w:r>
          </w:p>
        </w:tc>
      </w:tr>
      <w:tr w:rsidR="006B408F" w:rsidRPr="00D3747D" w14:paraId="10BD62E2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6745FE5" w14:textId="499B7145" w:rsidR="006B408F" w:rsidRPr="00D3747D" w:rsidRDefault="006B408F" w:rsidP="00BB59F0">
            <w:pPr>
              <w:jc w:val="center"/>
            </w:pPr>
            <w:r w:rsidRPr="00D3747D">
              <w:lastRenderedPageBreak/>
              <w:t>Fasano et al, 2012 (H)  (Italy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98FACFB" w14:textId="14BB9B91" w:rsidR="006B408F" w:rsidRPr="00D3747D" w:rsidRDefault="006B408F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33E4EB0" w14:textId="0E533946" w:rsidR="006B408F" w:rsidRPr="00914468" w:rsidRDefault="006B408F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CESD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85D7EFD" w14:textId="17C1B695" w:rsidR="006B408F" w:rsidRPr="00D3747D" w:rsidRDefault="006B408F" w:rsidP="00BB59F0">
            <w:pPr>
              <w:jc w:val="center"/>
            </w:pPr>
            <w:r w:rsidRPr="00D3747D">
              <w:rPr>
                <w:rFonts w:eastAsia="Times New Roman"/>
                <w:color w:val="000000"/>
              </w:rPr>
              <w:t>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5DDB3EF" w14:textId="3C8FE573" w:rsidR="006B408F" w:rsidRPr="00D3747D" w:rsidRDefault="006B408F" w:rsidP="00BB59F0">
            <w:pPr>
              <w:jc w:val="center"/>
            </w:pPr>
            <w:r w:rsidRPr="00D3747D">
              <w:rPr>
                <w:rFonts w:eastAsia="Times New Roman"/>
                <w:color w:val="000000"/>
              </w:rPr>
              <w:t>84/84</w:t>
            </w:r>
            <w:r w:rsidRPr="00D3747D">
              <w:t>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54CB3C4" w14:textId="7CC36910" w:rsidR="006B408F" w:rsidRPr="00D3747D" w:rsidRDefault="006B408F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o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DC0224B" w14:textId="1312F158" w:rsidR="006B408F" w:rsidRPr="00D3747D" w:rsidRDefault="006B408F" w:rsidP="00BB59F0">
            <w:pPr>
              <w:jc w:val="center"/>
            </w:pPr>
            <w:r w:rsidRPr="00D3747D">
              <w:t>HM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EF04998" w14:textId="770383E0" w:rsidR="006B408F" w:rsidRPr="00D3747D" w:rsidRDefault="006B408F" w:rsidP="00BB59F0">
            <w:pPr>
              <w:jc w:val="center"/>
            </w:pPr>
            <w:r w:rsidRPr="00D3747D">
              <w:t>ET, HC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3444ED2" w14:textId="52705209" w:rsidR="006B408F" w:rsidRPr="00D3747D" w:rsidRDefault="006B408F" w:rsidP="00BB59F0">
            <w:pPr>
              <w:jc w:val="center"/>
            </w:pPr>
            <w:r w:rsidRPr="00D3747D">
              <w:t>n.r.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D5995C3" w14:textId="70D34E33" w:rsidR="006B408F" w:rsidRPr="00D3747D" w:rsidRDefault="006B408F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1,8% (b)</w:t>
            </w:r>
          </w:p>
          <w:p w14:paraId="770B8A16" w14:textId="6BA04B47" w:rsidR="006B408F" w:rsidRPr="00D3747D" w:rsidRDefault="006B408F" w:rsidP="00BB59F0">
            <w:pPr>
              <w:jc w:val="center"/>
            </w:pPr>
            <w:r w:rsidRPr="00D3747D">
              <w:rPr>
                <w:rFonts w:eastAsia="Times New Roman"/>
                <w:color w:val="000000"/>
              </w:rPr>
              <w:t>c.894G&gt;A/ c102G&gt;A</w:t>
            </w:r>
          </w:p>
        </w:tc>
      </w:tr>
      <w:tr w:rsidR="006B408F" w:rsidRPr="00D3747D" w14:paraId="0567E301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561213A3" w14:textId="3948CD79" w:rsidR="006B408F" w:rsidRPr="00D3747D" w:rsidRDefault="006B408F" w:rsidP="00BB59F0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D3747D">
              <w:rPr>
                <w:rFonts w:eastAsia="Times New Roman"/>
                <w:color w:val="000000"/>
                <w:lang w:val="en-US"/>
              </w:rPr>
              <w:t>Ferry et al, 1991 (United States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E883D45" w14:textId="7D302C46" w:rsidR="006B408F" w:rsidRPr="00D3747D" w:rsidRDefault="006B408F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D0903AB" w14:textId="27D28314" w:rsidR="006B408F" w:rsidRPr="00914468" w:rsidRDefault="006B408F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CESD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DDEAB09" w14:textId="20E34DB1" w:rsidR="006B408F" w:rsidRPr="00D3747D" w:rsidRDefault="006B408F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Fe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2545209" w14:textId="590AB1C9" w:rsidR="006B408F" w:rsidRPr="00D3747D" w:rsidRDefault="006B408F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72/72</w:t>
            </w:r>
            <w:r w:rsidRPr="00D3747D">
              <w:t>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7DBEDFA" w14:textId="605ECBE5" w:rsidR="006B408F" w:rsidRPr="00D3747D" w:rsidRDefault="006B408F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.r.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BC065F1" w14:textId="0861A002" w:rsidR="006B408F" w:rsidRPr="00D3747D" w:rsidRDefault="006B408F" w:rsidP="00BB59F0">
            <w:pPr>
              <w:jc w:val="center"/>
            </w:pPr>
            <w:r w:rsidRPr="00D3747D">
              <w:t>HSM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F13C442" w14:textId="2AF2D328" w:rsidR="006B408F" w:rsidRPr="00D3747D" w:rsidRDefault="006B408F" w:rsidP="00BB59F0">
            <w:pPr>
              <w:jc w:val="center"/>
            </w:pPr>
            <w:r w:rsidRPr="00D3747D">
              <w:t>ET, HC, HTG, LH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45D25E4" w14:textId="37C5BC6E" w:rsidR="006B408F" w:rsidRPr="00D3747D" w:rsidRDefault="006B408F" w:rsidP="00BB59F0">
            <w:pPr>
              <w:jc w:val="center"/>
              <w:rPr>
                <w:lang w:val="en-US"/>
              </w:rPr>
            </w:pPr>
            <w:r w:rsidRPr="00D3747D">
              <w:rPr>
                <w:lang w:val="en-US"/>
              </w:rPr>
              <w:t>HL, HS, PBF, BRC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64E6CD89" w14:textId="3DF3345E" w:rsidR="006B408F" w:rsidRPr="00D3747D" w:rsidRDefault="006B408F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6,8%(b)</w:t>
            </w:r>
            <w:r w:rsidRPr="00D3747D">
              <w:t xml:space="preserve"> / n.r.</w:t>
            </w:r>
          </w:p>
        </w:tc>
      </w:tr>
      <w:tr w:rsidR="0015443A" w:rsidRPr="00D3747D" w14:paraId="10E5DD68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00EE7E83" w14:textId="77777777" w:rsidR="0015443A" w:rsidRPr="00D3747D" w:rsidRDefault="0015443A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Freudenberg</w:t>
            </w:r>
          </w:p>
          <w:p w14:paraId="2A92AA7B" w14:textId="2DA1F090" w:rsidR="0015443A" w:rsidRPr="00D3747D" w:rsidRDefault="0015443A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, 2013 (Germany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7A2F744" w14:textId="14222916" w:rsidR="0015443A" w:rsidRPr="00D3747D" w:rsidRDefault="0015443A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6E6702F" w14:textId="63A83B42" w:rsidR="0015443A" w:rsidRPr="00914468" w:rsidRDefault="006B408F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CESD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16A9C1C" w14:textId="74857884" w:rsidR="0015443A" w:rsidRPr="00D3747D" w:rsidRDefault="0015443A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1F39A44" w14:textId="0B2D003F" w:rsidR="0015443A" w:rsidRPr="00D3747D" w:rsidRDefault="0015443A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60/156</w:t>
            </w:r>
            <w:r w:rsidRPr="00D3747D">
              <w:t>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971F01B" w14:textId="6B6D9AE9" w:rsidR="0015443A" w:rsidRPr="00D3747D" w:rsidRDefault="0015443A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.r.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8D2CB29" w14:textId="5A09DC7A" w:rsidR="0015443A" w:rsidRPr="00D3747D" w:rsidRDefault="0015443A" w:rsidP="00BB59F0">
            <w:pPr>
              <w:jc w:val="center"/>
            </w:pPr>
            <w:r w:rsidRPr="00D3747D">
              <w:t>Asymptomatic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9C8C0A9" w14:textId="5F4E3E7C" w:rsidR="0015443A" w:rsidRPr="00D3747D" w:rsidRDefault="0015443A" w:rsidP="00BB59F0">
            <w:pPr>
              <w:jc w:val="center"/>
            </w:pPr>
            <w:r w:rsidRPr="00D3747D">
              <w:t>ET, HC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593C1EC" w14:textId="37DA87CE" w:rsidR="0015443A" w:rsidRPr="00D3747D" w:rsidRDefault="0015443A" w:rsidP="00BB59F0">
            <w:pPr>
              <w:jc w:val="center"/>
            </w:pPr>
            <w:r w:rsidRPr="00D3747D">
              <w:t>HL, PBF, BRC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654CF813" w14:textId="3C319C8C" w:rsidR="0015443A" w:rsidRPr="00D3747D" w:rsidRDefault="0015443A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n.r./</w:t>
            </w:r>
          </w:p>
          <w:p w14:paraId="6E45A20B" w14:textId="77777777" w:rsidR="0015443A" w:rsidRDefault="0015443A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c.831G&gt;A/</w:t>
            </w:r>
          </w:p>
          <w:p w14:paraId="198EA893" w14:textId="2401A5E2" w:rsidR="0015443A" w:rsidRPr="00D3747D" w:rsidRDefault="0015443A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c.831G&gt;A</w:t>
            </w:r>
          </w:p>
        </w:tc>
      </w:tr>
      <w:tr w:rsidR="00914468" w:rsidRPr="00D3747D" w14:paraId="25AB0AE0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20312854" w14:textId="4ED73A0D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Fuyijama et al,1986 (Japan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8E4CF39" w14:textId="23B3B123" w:rsidR="00914468" w:rsidRPr="00D3747D" w:rsidRDefault="00914468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2DAA55A" w14:textId="468D1F57" w:rsidR="00914468" w:rsidRPr="00914468" w:rsidRDefault="00914468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Infantile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9062E10" w14:textId="5E098382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Fe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D21D06B" w14:textId="319190C7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1/n.r./4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545509E" w14:textId="0980E9AF" w:rsidR="00914468" w:rsidRPr="00D3747D" w:rsidRDefault="00914468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Yes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3AFC786" w14:textId="126E0A9F" w:rsidR="00914468" w:rsidRPr="00D3747D" w:rsidRDefault="00914468" w:rsidP="00BB59F0">
            <w:pPr>
              <w:jc w:val="center"/>
            </w:pPr>
            <w:r w:rsidRPr="00D3747D">
              <w:t>HSM, UH, D,V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9861CE5" w14:textId="5A1518E3" w:rsidR="00914468" w:rsidRPr="00D3747D" w:rsidRDefault="00914468" w:rsidP="00BB59F0">
            <w:pPr>
              <w:jc w:val="center"/>
            </w:pPr>
            <w:r w:rsidRPr="00D3747D">
              <w:t>A, AC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90F6665" w14:textId="04DD5002" w:rsidR="00914468" w:rsidRPr="00D3747D" w:rsidRDefault="00914468" w:rsidP="00BB59F0">
            <w:pPr>
              <w:jc w:val="center"/>
            </w:pPr>
            <w:r w:rsidRPr="00D3747D">
              <w:t>n.r.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69A1A56D" w14:textId="77777777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D3747D">
              <w:rPr>
                <w:rFonts w:eastAsia="Times New Roman"/>
                <w:color w:val="000000"/>
                <w:lang w:val="en-US"/>
              </w:rPr>
              <w:t>2,8% (c)</w:t>
            </w:r>
          </w:p>
          <w:p w14:paraId="3F2C6853" w14:textId="6C3AD425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D3747D">
              <w:rPr>
                <w:rFonts w:eastAsia="Times New Roman"/>
                <w:color w:val="000000"/>
                <w:lang w:val="en-US"/>
              </w:rPr>
              <w:t>c.169G&gt;C</w:t>
            </w:r>
          </w:p>
        </w:tc>
      </w:tr>
      <w:tr w:rsidR="00914468" w:rsidRPr="00D3747D" w14:paraId="1015A2BB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05AD9B53" w14:textId="30EA9AB6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Gomez-Najera, 2015 (United States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02C73F9" w14:textId="4441A575" w:rsidR="00914468" w:rsidRPr="00D3747D" w:rsidRDefault="00914468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56DDC51" w14:textId="29177ADE" w:rsidR="00914468" w:rsidRPr="00914468" w:rsidRDefault="00914468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Infantile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2A9E479" w14:textId="59526F66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Fe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AAEAFA7" w14:textId="40533540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2.5/5/5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A956E44" w14:textId="7425BF89" w:rsidR="00914468" w:rsidRPr="00D3747D" w:rsidRDefault="00914468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o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FA2BBE5" w14:textId="1B2AE42C" w:rsidR="00914468" w:rsidRPr="00D3747D" w:rsidRDefault="00914468" w:rsidP="00BB59F0">
            <w:pPr>
              <w:jc w:val="center"/>
            </w:pPr>
            <w:r w:rsidRPr="00D3747D">
              <w:t>HSM, J, FTT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10F1B62" w14:textId="3ABC96CF" w:rsidR="00914468" w:rsidRPr="00D3747D" w:rsidRDefault="00914468" w:rsidP="00BB59F0">
            <w:pPr>
              <w:jc w:val="center"/>
              <w:rPr>
                <w:lang w:val="en-US"/>
              </w:rPr>
            </w:pPr>
            <w:r w:rsidRPr="00D3747D">
              <w:rPr>
                <w:lang w:val="en-US"/>
              </w:rPr>
              <w:t>AC, A, T,  ALF, BVL, ET, HC, HTG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B9A3441" w14:textId="42AF0095" w:rsidR="00914468" w:rsidRPr="00D3747D" w:rsidRDefault="00914468" w:rsidP="00BB59F0">
            <w:pPr>
              <w:jc w:val="center"/>
            </w:pPr>
            <w:r w:rsidRPr="00D3747D">
              <w:t>n.r.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6F8E50EF" w14:textId="77777777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n.r. /</w:t>
            </w:r>
          </w:p>
          <w:p w14:paraId="1D70EBE0" w14:textId="25A69563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c.894G&gt;C / c.1024G&gt;A</w:t>
            </w:r>
          </w:p>
        </w:tc>
      </w:tr>
      <w:tr w:rsidR="00914468" w:rsidRPr="00D3747D" w14:paraId="210C8068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5115B595" w14:textId="41C3DDA8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Gopakumar et al, 2017 (India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8E3F2DD" w14:textId="0F47BAEC" w:rsidR="00914468" w:rsidRPr="00D3747D" w:rsidRDefault="00914468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18DC7E8" w14:textId="054602D4" w:rsidR="00914468" w:rsidRPr="00914468" w:rsidRDefault="00914468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Infantile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73AF111" w14:textId="58F331EF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B3ECE3A" w14:textId="6D7E461C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1/ 2.5</w:t>
            </w:r>
            <w:r w:rsidRPr="00D3747D">
              <w:t>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37A51A0" w14:textId="75909E14" w:rsidR="00914468" w:rsidRPr="00D3747D" w:rsidRDefault="00914468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o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531471F" w14:textId="65B820DB" w:rsidR="00914468" w:rsidRPr="00D3747D" w:rsidRDefault="00914468" w:rsidP="00BB59F0">
            <w:pPr>
              <w:jc w:val="center"/>
            </w:pPr>
            <w:r w:rsidRPr="00D3747D">
              <w:t>UH, FTT, AD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E823EC9" w14:textId="1B75799E" w:rsidR="00914468" w:rsidRPr="00D3747D" w:rsidRDefault="00914468" w:rsidP="00BB59F0">
            <w:pPr>
              <w:jc w:val="center"/>
            </w:pPr>
            <w:r w:rsidRPr="00D3747D">
              <w:t>AC, HTG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CA6C636" w14:textId="5598AB06" w:rsidR="00914468" w:rsidRPr="00D3747D" w:rsidRDefault="00914468" w:rsidP="00BB59F0">
            <w:pPr>
              <w:jc w:val="center"/>
            </w:pPr>
            <w:r w:rsidRPr="00D3747D">
              <w:t>BMV</w:t>
            </w:r>
          </w:p>
          <w:p w14:paraId="15AF8CA6" w14:textId="77777777" w:rsidR="00914468" w:rsidRPr="00D3747D" w:rsidRDefault="00914468" w:rsidP="00BB59F0">
            <w:pPr>
              <w:jc w:val="center"/>
            </w:pP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66693D79" w14:textId="5A07C35D" w:rsidR="00914468" w:rsidRPr="00D3747D" w:rsidRDefault="00914468" w:rsidP="00BB59F0">
            <w:pPr>
              <w:jc w:val="center"/>
              <w:rPr>
                <w:rFonts w:eastAsia="Times New Roman"/>
              </w:rPr>
            </w:pPr>
            <w:r w:rsidRPr="00D3747D">
              <w:rPr>
                <w:rFonts w:eastAsia="Times New Roman"/>
              </w:rPr>
              <w:t>2,75% (b)</w:t>
            </w:r>
          </w:p>
          <w:p w14:paraId="0A2AA51A" w14:textId="564F7E86" w:rsidR="00914468" w:rsidRPr="00D3747D" w:rsidRDefault="00914468" w:rsidP="00BB59F0">
            <w:pPr>
              <w:jc w:val="center"/>
              <w:rPr>
                <w:rFonts w:eastAsia="Times New Roman"/>
              </w:rPr>
            </w:pPr>
            <w:r w:rsidRPr="00D3747D">
              <w:rPr>
                <w:rFonts w:eastAsia="Times New Roman"/>
              </w:rPr>
              <w:t>c.1180_1184del</w:t>
            </w:r>
          </w:p>
        </w:tc>
      </w:tr>
      <w:tr w:rsidR="006B408F" w:rsidRPr="001B0628" w14:paraId="556D3521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6A14B8AA" w14:textId="3BCBB539" w:rsidR="006B408F" w:rsidRPr="00D3747D" w:rsidRDefault="006B408F" w:rsidP="00BB59F0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D3747D">
              <w:rPr>
                <w:rFonts w:eastAsia="Times New Roman"/>
                <w:color w:val="000000"/>
                <w:lang w:val="en-US"/>
              </w:rPr>
              <w:t>Haller et al, 2010 (A) (United Kingdom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7FD3005" w14:textId="65C696AD" w:rsidR="006B408F" w:rsidRPr="00D3747D" w:rsidRDefault="006B408F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32D248E" w14:textId="097D8E0D" w:rsidR="006B408F" w:rsidRPr="00914468" w:rsidRDefault="006B408F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CESD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5E0198E" w14:textId="19F9CE04" w:rsidR="006B408F" w:rsidRPr="00D3747D" w:rsidRDefault="006B408F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1411861" w14:textId="20548FAB" w:rsidR="006B408F" w:rsidRPr="00D3747D" w:rsidRDefault="006B408F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12/48</w:t>
            </w:r>
            <w:r w:rsidRPr="00D3747D">
              <w:t>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9511921" w14:textId="4E91C2E9" w:rsidR="006B408F" w:rsidRPr="00D3747D" w:rsidRDefault="006B408F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.r.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C45D26C" w14:textId="5C218E00" w:rsidR="006B408F" w:rsidRPr="00D3747D" w:rsidRDefault="006B408F" w:rsidP="00BB59F0">
            <w:pPr>
              <w:jc w:val="center"/>
            </w:pPr>
            <w:r w:rsidRPr="00D3747D">
              <w:t>IF, AP, ST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DA63DB9" w14:textId="5E622EC8" w:rsidR="006B408F" w:rsidRPr="00D3747D" w:rsidRDefault="006B408F" w:rsidP="00BB59F0">
            <w:pPr>
              <w:jc w:val="center"/>
            </w:pPr>
            <w:r w:rsidRPr="00D3747D">
              <w:t>HC, Gallbladder dysfunction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D010468" w14:textId="5CE5E011" w:rsidR="006B408F" w:rsidRPr="00D3747D" w:rsidRDefault="006B408F" w:rsidP="00BB59F0">
            <w:pPr>
              <w:jc w:val="center"/>
            </w:pPr>
            <w:r w:rsidRPr="00D3747D">
              <w:t>MVS</w:t>
            </w:r>
          </w:p>
          <w:p w14:paraId="3D9A966F" w14:textId="79D1D2AD" w:rsidR="006B408F" w:rsidRPr="00D3747D" w:rsidRDefault="006B408F" w:rsidP="00BB59F0">
            <w:pPr>
              <w:jc w:val="center"/>
            </w:pPr>
            <w:r w:rsidRPr="00D3747D">
              <w:t>DU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035B0220" w14:textId="20C7525A" w:rsidR="006B408F" w:rsidRPr="00D3747D" w:rsidRDefault="00BB59F0" w:rsidP="00BB59F0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D3747D">
              <w:rPr>
                <w:lang w:val="en-US"/>
              </w:rPr>
              <w:t>LAL</w:t>
            </w:r>
            <w:r>
              <w:rPr>
                <w:lang w:val="en-US"/>
              </w:rPr>
              <w:t xml:space="preserve">-D </w:t>
            </w:r>
            <w:r w:rsidR="006B408F" w:rsidRPr="00D3747D">
              <w:rPr>
                <w:lang w:val="en-US"/>
              </w:rPr>
              <w:t xml:space="preserve">(b)(c)/ </w:t>
            </w:r>
            <w:r w:rsidR="006B408F" w:rsidRPr="00D3747D">
              <w:rPr>
                <w:rFonts w:eastAsia="Times New Roman"/>
                <w:color w:val="000000"/>
                <w:lang w:val="en-US"/>
              </w:rPr>
              <w:t>Compound heterozygous</w:t>
            </w:r>
          </w:p>
        </w:tc>
      </w:tr>
      <w:tr w:rsidR="006B408F" w:rsidRPr="001B0628" w14:paraId="733AA22B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05731325" w14:textId="10F41FDB" w:rsidR="006B408F" w:rsidRPr="00D3747D" w:rsidRDefault="006B408F" w:rsidP="00BB59F0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D3747D">
              <w:rPr>
                <w:rFonts w:eastAsia="Times New Roman"/>
                <w:color w:val="000000"/>
                <w:lang w:val="en-US"/>
              </w:rPr>
              <w:lastRenderedPageBreak/>
              <w:t>Haller et al, 2010 (B) (United Kingdom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AB2222C" w14:textId="4390DDFE" w:rsidR="006B408F" w:rsidRPr="00D3747D" w:rsidRDefault="006B408F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B0030FF" w14:textId="4F6C41E1" w:rsidR="006B408F" w:rsidRPr="00914468" w:rsidRDefault="006B408F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CESD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16474AD" w14:textId="6FE70F34" w:rsidR="006B408F" w:rsidRPr="00D3747D" w:rsidRDefault="006B408F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Fe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5DCDE53" w14:textId="2B970064" w:rsidR="006B408F" w:rsidRPr="00D3747D" w:rsidRDefault="006B408F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156/168</w:t>
            </w:r>
            <w:r w:rsidRPr="00D3747D">
              <w:t>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549E8F3" w14:textId="48EF4EF8" w:rsidR="006B408F" w:rsidRPr="00D3747D" w:rsidRDefault="006B408F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.r.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9B79F95" w14:textId="17829A3C" w:rsidR="006B408F" w:rsidRPr="00D3747D" w:rsidRDefault="006B408F" w:rsidP="00BB59F0">
            <w:pPr>
              <w:jc w:val="center"/>
            </w:pPr>
            <w:r w:rsidRPr="00D3747D">
              <w:t>HSM, AP, NS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471E881" w14:textId="5DCCF91D" w:rsidR="006B408F" w:rsidRPr="00D3747D" w:rsidRDefault="006B408F" w:rsidP="00BB59F0">
            <w:pPr>
              <w:jc w:val="center"/>
            </w:pPr>
            <w:r w:rsidRPr="00D3747D">
              <w:t>HTG, HC, Gallbladder dysfunction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0F15A62" w14:textId="72D91546" w:rsidR="006B408F" w:rsidRPr="00D3747D" w:rsidRDefault="006B408F" w:rsidP="00BB59F0">
            <w:pPr>
              <w:jc w:val="center"/>
            </w:pPr>
            <w:r w:rsidRPr="00D3747D">
              <w:t>n.r.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725326C5" w14:textId="0458207A" w:rsidR="006B408F" w:rsidRPr="00D3747D" w:rsidRDefault="00BB59F0" w:rsidP="00BB59F0">
            <w:pPr>
              <w:jc w:val="center"/>
              <w:rPr>
                <w:lang w:val="en-US"/>
              </w:rPr>
            </w:pPr>
            <w:r w:rsidRPr="00D3747D">
              <w:rPr>
                <w:lang w:val="en-US"/>
              </w:rPr>
              <w:t>LAL</w:t>
            </w:r>
            <w:r>
              <w:rPr>
                <w:lang w:val="en-US"/>
              </w:rPr>
              <w:t xml:space="preserve">-D </w:t>
            </w:r>
            <w:r w:rsidR="006B408F" w:rsidRPr="00D3747D">
              <w:rPr>
                <w:lang w:val="en-US"/>
              </w:rPr>
              <w:t>(b)(c) /</w:t>
            </w:r>
          </w:p>
          <w:p w14:paraId="074EC079" w14:textId="147644F3" w:rsidR="006B408F" w:rsidRPr="00D3747D" w:rsidRDefault="006B408F" w:rsidP="00BB59F0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D3747D">
              <w:rPr>
                <w:rFonts w:eastAsia="Times New Roman"/>
                <w:color w:val="000000"/>
                <w:lang w:val="en-US"/>
              </w:rPr>
              <w:t>Compound heterozygous</w:t>
            </w:r>
          </w:p>
        </w:tc>
      </w:tr>
      <w:tr w:rsidR="006B408F" w:rsidRPr="001B0628" w14:paraId="582F2B42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0E2EC875" w14:textId="7B03374B" w:rsidR="006B408F" w:rsidRPr="00D3747D" w:rsidRDefault="006B408F" w:rsidP="00BB59F0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D3747D">
              <w:rPr>
                <w:rFonts w:eastAsia="Times New Roman"/>
                <w:color w:val="000000"/>
                <w:lang w:val="en-US"/>
              </w:rPr>
              <w:t>Haller et al, 2010 (C) (United Kingdom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3CCE002" w14:textId="6A99BD26" w:rsidR="006B408F" w:rsidRPr="00D3747D" w:rsidRDefault="006B408F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0B4EFBE" w14:textId="4555815B" w:rsidR="006B408F" w:rsidRPr="00914468" w:rsidRDefault="006B408F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CESD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85E2CC1" w14:textId="2941276F" w:rsidR="006B408F" w:rsidRPr="00D3747D" w:rsidRDefault="006B408F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FE7D521" w14:textId="53F3ADFF" w:rsidR="006B408F" w:rsidRPr="00D3747D" w:rsidRDefault="006B408F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72/72</w:t>
            </w:r>
            <w:r w:rsidRPr="00D3747D">
              <w:t>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BE85E34" w14:textId="1FB55045" w:rsidR="006B408F" w:rsidRPr="00D3747D" w:rsidRDefault="006B408F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.r.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E8783D4" w14:textId="77777777" w:rsidR="006B408F" w:rsidRDefault="006B408F" w:rsidP="00BB59F0">
            <w:pPr>
              <w:jc w:val="center"/>
            </w:pPr>
            <w:r w:rsidRPr="00D3747D">
              <w:t>AP, PHT</w:t>
            </w:r>
          </w:p>
          <w:p w14:paraId="7DAC9916" w14:textId="3FD94703" w:rsidR="005F6390" w:rsidRPr="00D3747D" w:rsidRDefault="005F6390" w:rsidP="00BB59F0">
            <w:pPr>
              <w:jc w:val="center"/>
            </w:pPr>
            <w:r w:rsidRPr="00A44D46">
              <w:rPr>
                <w:lang w:val="en-US"/>
              </w:rPr>
              <w:t>hepatic cirrhosis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179E504" w14:textId="77A98858" w:rsidR="006B408F" w:rsidRPr="00D3747D" w:rsidRDefault="006B408F" w:rsidP="00BB59F0">
            <w:pPr>
              <w:jc w:val="center"/>
            </w:pPr>
            <w:r w:rsidRPr="00D3747D">
              <w:t>ET, ALF Gallbladder dysfunction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C53A665" w14:textId="0D1211AC" w:rsidR="006B408F" w:rsidRPr="00D3747D" w:rsidRDefault="006B408F" w:rsidP="00BB59F0">
            <w:pPr>
              <w:jc w:val="center"/>
            </w:pPr>
            <w:r w:rsidRPr="00D3747D">
              <w:t>n.r.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456D2F75" w14:textId="7F94696B" w:rsidR="006B408F" w:rsidRPr="00D3747D" w:rsidRDefault="00BB59F0" w:rsidP="00BB59F0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D3747D">
              <w:rPr>
                <w:lang w:val="en-US"/>
              </w:rPr>
              <w:t>LAL</w:t>
            </w:r>
            <w:r>
              <w:rPr>
                <w:lang w:val="en-US"/>
              </w:rPr>
              <w:t xml:space="preserve">-D </w:t>
            </w:r>
            <w:r w:rsidR="006B408F" w:rsidRPr="00D3747D">
              <w:rPr>
                <w:lang w:val="en-US"/>
              </w:rPr>
              <w:t>(b)(c)</w:t>
            </w:r>
            <w:r w:rsidR="006B408F" w:rsidRPr="00D3747D">
              <w:rPr>
                <w:rFonts w:eastAsia="Times New Roman"/>
                <w:color w:val="000000"/>
                <w:lang w:val="en-US"/>
              </w:rPr>
              <w:t>/</w:t>
            </w:r>
          </w:p>
          <w:p w14:paraId="0653CEBF" w14:textId="62FCEF2E" w:rsidR="006B408F" w:rsidRPr="00D3747D" w:rsidRDefault="006B408F" w:rsidP="00BB59F0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D3747D">
              <w:rPr>
                <w:rFonts w:eastAsia="Times New Roman"/>
                <w:color w:val="000000"/>
                <w:lang w:val="en-US"/>
              </w:rPr>
              <w:t>Compound heterozygous</w:t>
            </w:r>
          </w:p>
        </w:tc>
      </w:tr>
      <w:tr w:rsidR="006B408F" w:rsidRPr="00D3747D" w14:paraId="12FD7EED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03F46B1F" w14:textId="08C2750C" w:rsidR="006B408F" w:rsidRPr="00D3747D" w:rsidRDefault="006B408F" w:rsidP="00BB59F0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D3747D">
              <w:rPr>
                <w:rFonts w:eastAsia="Times New Roman"/>
                <w:color w:val="000000"/>
                <w:lang w:val="en-US"/>
              </w:rPr>
              <w:t>Himmes et al, 2016  (A) (United States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2BE25C1" w14:textId="220683F7" w:rsidR="006B408F" w:rsidRPr="00D3747D" w:rsidRDefault="006B408F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1549383" w14:textId="2D4A7310" w:rsidR="006B408F" w:rsidRPr="00914468" w:rsidRDefault="006B408F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CESD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4ABC9A1" w14:textId="4C5F4310" w:rsidR="006B408F" w:rsidRPr="00D3747D" w:rsidRDefault="006B408F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Fe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D62F271" w14:textId="4BD425D2" w:rsidR="006B408F" w:rsidRPr="00D3747D" w:rsidRDefault="006B408F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96/96</w:t>
            </w:r>
            <w:r w:rsidRPr="00D3747D">
              <w:t>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7FBA16F" w14:textId="6FFB999E" w:rsidR="006B408F" w:rsidRPr="00D3747D" w:rsidRDefault="006B408F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.r.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B8BF55E" w14:textId="77C7E3F7" w:rsidR="006B408F" w:rsidRPr="00D3747D" w:rsidRDefault="006B408F" w:rsidP="00BB59F0">
            <w:pPr>
              <w:jc w:val="center"/>
            </w:pPr>
            <w:r w:rsidRPr="00D3747D">
              <w:t>IF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350DACF" w14:textId="6C174CCC" w:rsidR="006B408F" w:rsidRPr="00D3747D" w:rsidRDefault="006B408F" w:rsidP="00BB59F0">
            <w:pPr>
              <w:jc w:val="center"/>
            </w:pPr>
            <w:r w:rsidRPr="00D3747D">
              <w:t>ET, HC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FE711DD" w14:textId="018C2346" w:rsidR="006B408F" w:rsidRPr="00D3747D" w:rsidRDefault="006B408F" w:rsidP="00BB59F0">
            <w:pPr>
              <w:jc w:val="center"/>
            </w:pPr>
            <w:r w:rsidRPr="00D3747D">
              <w:t>HS, PBF, BRC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27110329" w14:textId="6998720E" w:rsidR="006B408F" w:rsidRPr="00D3747D" w:rsidRDefault="006B408F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n.r./</w:t>
            </w:r>
          </w:p>
          <w:p w14:paraId="7285D306" w14:textId="6D088F8C" w:rsidR="006B408F" w:rsidRPr="00D3747D" w:rsidRDefault="006B408F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c.894G&gt;A</w:t>
            </w:r>
          </w:p>
        </w:tc>
      </w:tr>
      <w:tr w:rsidR="006B408F" w:rsidRPr="00D3747D" w14:paraId="4CA7A92E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668EDC7C" w14:textId="52B2FF67" w:rsidR="006B408F" w:rsidRPr="00D3747D" w:rsidRDefault="006B408F" w:rsidP="00BB59F0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D3747D">
              <w:rPr>
                <w:rFonts w:eastAsia="Times New Roman"/>
                <w:color w:val="000000"/>
                <w:lang w:val="en-US"/>
              </w:rPr>
              <w:t>Himmes et al, 2016 (B)  (United States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1AD7C02" w14:textId="6F016FEC" w:rsidR="006B408F" w:rsidRPr="00D3747D" w:rsidRDefault="006B408F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6FA53C7" w14:textId="1BD0F35C" w:rsidR="006B408F" w:rsidRPr="00914468" w:rsidRDefault="006B408F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CESD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C6CD3A8" w14:textId="7C718925" w:rsidR="006B408F" w:rsidRPr="00D3747D" w:rsidRDefault="006B408F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Fe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600B01E" w14:textId="7C9FA830" w:rsidR="006B408F" w:rsidRPr="00D3747D" w:rsidRDefault="006B408F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192/192</w:t>
            </w:r>
            <w:r w:rsidRPr="00D3747D">
              <w:t>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37151CD" w14:textId="22412D8C" w:rsidR="006B408F" w:rsidRPr="00D3747D" w:rsidRDefault="006B408F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.r.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1C53F1D" w14:textId="2AA751D8" w:rsidR="006B408F" w:rsidRPr="00D3747D" w:rsidRDefault="006B408F" w:rsidP="00BB59F0">
            <w:pPr>
              <w:jc w:val="center"/>
            </w:pPr>
            <w:r w:rsidRPr="00D3747D">
              <w:t>S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71317B2" w14:textId="2F9A3598" w:rsidR="006B408F" w:rsidRPr="00D3747D" w:rsidRDefault="006B408F" w:rsidP="00BB59F0">
            <w:pPr>
              <w:jc w:val="center"/>
            </w:pPr>
            <w:r w:rsidRPr="00D3747D">
              <w:t>ET, HC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1545BA1" w14:textId="7831E19C" w:rsidR="006B408F" w:rsidRPr="00D3747D" w:rsidRDefault="006B408F" w:rsidP="00BB59F0">
            <w:pPr>
              <w:jc w:val="center"/>
            </w:pPr>
            <w:r w:rsidRPr="00D3747D">
              <w:t>HS,PBF</w:t>
            </w:r>
          </w:p>
          <w:p w14:paraId="3280F18A" w14:textId="77777777" w:rsidR="006B408F" w:rsidRPr="00D3747D" w:rsidRDefault="006B408F" w:rsidP="00BB59F0">
            <w:pPr>
              <w:jc w:val="center"/>
            </w:pP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1C42E068" w14:textId="42B5C873" w:rsidR="006B408F" w:rsidRPr="00D3747D" w:rsidRDefault="006B408F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n.r. / c.920C&gt;A /c.1055_1057delacg</w:t>
            </w:r>
          </w:p>
        </w:tc>
      </w:tr>
      <w:tr w:rsidR="006B408F" w:rsidRPr="00D3747D" w14:paraId="1C37BE95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5C3CDC36" w14:textId="04603916" w:rsidR="006B408F" w:rsidRPr="00D3747D" w:rsidRDefault="006B408F" w:rsidP="00BB59F0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D3747D">
              <w:rPr>
                <w:rFonts w:eastAsia="Times New Roman"/>
                <w:color w:val="000000"/>
                <w:lang w:val="en-US"/>
              </w:rPr>
              <w:t>Hoeg et al,  1984 (A) (United States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5D8D7FD" w14:textId="01732572" w:rsidR="006B408F" w:rsidRPr="00D3747D" w:rsidRDefault="006B408F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9D09CB8" w14:textId="1059E36D" w:rsidR="006B408F" w:rsidRPr="00914468" w:rsidRDefault="006B408F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CESD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3191816" w14:textId="2B794769" w:rsidR="006B408F" w:rsidRPr="00D3747D" w:rsidRDefault="006B408F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4BDC448" w14:textId="5838F1B6" w:rsidR="006B408F" w:rsidRPr="00D3747D" w:rsidRDefault="006B408F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4/23</w:t>
            </w:r>
            <w:r w:rsidRPr="00D3747D">
              <w:t>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F1FD227" w14:textId="3980A1ED" w:rsidR="006B408F" w:rsidRPr="00D3747D" w:rsidRDefault="006B408F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.r.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119239D" w14:textId="154941B7" w:rsidR="006B408F" w:rsidRPr="00D3747D" w:rsidRDefault="006B408F" w:rsidP="00BB59F0">
            <w:pPr>
              <w:jc w:val="center"/>
            </w:pPr>
            <w:r w:rsidRPr="00D3747D">
              <w:t>HSM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C783BC3" w14:textId="75E70F03" w:rsidR="006B408F" w:rsidRPr="00D3747D" w:rsidRDefault="006B408F" w:rsidP="00BB59F0">
            <w:pPr>
              <w:jc w:val="center"/>
            </w:pPr>
            <w:r w:rsidRPr="00D3747D">
              <w:t>ET, HTG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B99A040" w14:textId="53D06291" w:rsidR="006B408F" w:rsidRPr="00D3747D" w:rsidRDefault="006B408F" w:rsidP="00BB59F0">
            <w:pPr>
              <w:jc w:val="center"/>
            </w:pPr>
            <w:r w:rsidRPr="00D3747D">
              <w:t>n.r.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47CCF09E" w14:textId="2BDB4D66" w:rsidR="006B408F" w:rsidRPr="00D3747D" w:rsidRDefault="006B408F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3% (c)</w:t>
            </w:r>
            <w:r w:rsidRPr="00D3747D">
              <w:t xml:space="preserve"> / n.r.</w:t>
            </w:r>
          </w:p>
        </w:tc>
      </w:tr>
      <w:tr w:rsidR="00914468" w:rsidRPr="00D3747D" w14:paraId="1B2FB7E1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0E29AD64" w14:textId="13E77788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D3747D">
              <w:rPr>
                <w:rFonts w:eastAsia="Times New Roman"/>
                <w:color w:val="000000"/>
                <w:lang w:val="en-US"/>
              </w:rPr>
              <w:t>Hoeg et al, 1984 (B) (United States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FED93AA" w14:textId="397049DA" w:rsidR="00914468" w:rsidRPr="00D3747D" w:rsidRDefault="00914468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2E906D7" w14:textId="6655624C" w:rsidR="00914468" w:rsidRPr="00914468" w:rsidRDefault="00914468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Infantile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0B824E5" w14:textId="66B54542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Fe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36C4747" w14:textId="6F7743D6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4</w:t>
            </w:r>
            <w:r w:rsidRPr="00D3747D">
              <w:t>/n.r.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BF7195A" w14:textId="16D0C463" w:rsidR="00914468" w:rsidRPr="00D3747D" w:rsidRDefault="00914468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.r.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6EB2D11" w14:textId="366AC7D2" w:rsidR="00914468" w:rsidRPr="00D3747D" w:rsidRDefault="00914468" w:rsidP="00BB59F0">
            <w:pPr>
              <w:jc w:val="center"/>
            </w:pPr>
            <w:r w:rsidRPr="00D3747D">
              <w:t>IF, aganglionisis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72C86D3" w14:textId="51B92239" w:rsidR="00914468" w:rsidRPr="00D3747D" w:rsidRDefault="00914468" w:rsidP="00BB59F0">
            <w:pPr>
              <w:jc w:val="center"/>
            </w:pPr>
            <w:r w:rsidRPr="00D3747D">
              <w:t>ET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23CEF1E" w14:textId="7C623A5A" w:rsidR="00914468" w:rsidRPr="00D3747D" w:rsidRDefault="00914468" w:rsidP="00BB59F0">
            <w:pPr>
              <w:jc w:val="center"/>
            </w:pPr>
            <w:r w:rsidRPr="00D3747D">
              <w:t>n.r.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53FFE637" w14:textId="682BF803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3% (c)</w:t>
            </w:r>
            <w:r w:rsidRPr="00D3747D">
              <w:t xml:space="preserve"> / n.r.</w:t>
            </w:r>
          </w:p>
        </w:tc>
      </w:tr>
      <w:tr w:rsidR="00914468" w:rsidRPr="00536D8A" w14:paraId="7F10AE3F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487D5EAD" w14:textId="06C9A423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Ikari et al,2018 (Japan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CA5E20D" w14:textId="61779F66" w:rsidR="00914468" w:rsidRPr="00D3747D" w:rsidRDefault="00914468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01A9697" w14:textId="1DD91FC0" w:rsidR="00914468" w:rsidRPr="00914468" w:rsidRDefault="00914468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Infantile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70FDE3F" w14:textId="38974BA3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Fe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6CDE3FC" w14:textId="212C13E5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1/4/4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3B0373A" w14:textId="373E8A4D" w:rsidR="00914468" w:rsidRPr="00D3747D" w:rsidRDefault="00914468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Yes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CE4FCC2" w14:textId="24043FF1" w:rsidR="00914468" w:rsidRPr="00D3747D" w:rsidRDefault="00914468" w:rsidP="00BB59F0">
            <w:pPr>
              <w:jc w:val="center"/>
            </w:pPr>
            <w:r w:rsidRPr="00D3747D">
              <w:t>HSM, AD, D, V,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7C1A7D1" w14:textId="4DDA9673" w:rsidR="00914468" w:rsidRPr="00D3747D" w:rsidRDefault="00914468" w:rsidP="00BB59F0">
            <w:pPr>
              <w:jc w:val="center"/>
            </w:pPr>
            <w:r w:rsidRPr="00D3747D">
              <w:t>AC, A, TR, HTG,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96A7547" w14:textId="2CA90BD2" w:rsidR="00914468" w:rsidRPr="00D3747D" w:rsidRDefault="00914468" w:rsidP="00BB59F0">
            <w:pPr>
              <w:jc w:val="center"/>
            </w:pPr>
            <w:r w:rsidRPr="00D3747D">
              <w:t>BMV</w:t>
            </w:r>
          </w:p>
          <w:p w14:paraId="5B4FFB2E" w14:textId="77777777" w:rsidR="00914468" w:rsidRPr="00D3747D" w:rsidRDefault="00914468" w:rsidP="00BB59F0">
            <w:pPr>
              <w:jc w:val="center"/>
            </w:pP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6D6E82ED" w14:textId="1E08AD2B" w:rsidR="00914468" w:rsidRPr="00536D8A" w:rsidRDefault="00914468" w:rsidP="00BB59F0">
            <w:pPr>
              <w:jc w:val="center"/>
              <w:rPr>
                <w:rFonts w:eastAsia="Times New Roman"/>
                <w:color w:val="5B9BD5" w:themeColor="accent1"/>
                <w:lang w:val="en-US"/>
              </w:rPr>
            </w:pPr>
            <w:r>
              <w:rPr>
                <w:rFonts w:eastAsia="Times New Roman"/>
                <w:color w:val="5B9BD5" w:themeColor="accent1"/>
                <w:lang w:val="en-US"/>
              </w:rPr>
              <w:t>7% (n.r.)</w:t>
            </w:r>
            <w:r w:rsidRPr="00536D8A">
              <w:rPr>
                <w:rFonts w:eastAsia="Times New Roman"/>
                <w:color w:val="5B9BD5" w:themeColor="accent1"/>
                <w:lang w:val="en-US"/>
              </w:rPr>
              <w:t xml:space="preserve"> /</w:t>
            </w:r>
          </w:p>
          <w:p w14:paraId="53DCEA0E" w14:textId="22BBCAC0" w:rsidR="00914468" w:rsidRPr="00536D8A" w:rsidRDefault="00914468" w:rsidP="00BB59F0">
            <w:pPr>
              <w:jc w:val="center"/>
              <w:rPr>
                <w:rFonts w:eastAsia="Times New Roman"/>
                <w:color w:val="5B9BD5" w:themeColor="accent1"/>
                <w:lang w:val="en-US"/>
              </w:rPr>
            </w:pPr>
            <w:r w:rsidRPr="00536D8A">
              <w:rPr>
                <w:rFonts w:eastAsia="Times New Roman"/>
                <w:color w:val="5B9BD5" w:themeColor="accent1"/>
                <w:lang w:val="en-US"/>
              </w:rPr>
              <w:t>c.169C&gt;G and pTyr22Ter</w:t>
            </w:r>
          </w:p>
          <w:p w14:paraId="633839DD" w14:textId="0FA8A55F" w:rsidR="00914468" w:rsidRPr="00536D8A" w:rsidRDefault="00914468" w:rsidP="00BB59F0">
            <w:pPr>
              <w:jc w:val="center"/>
              <w:rPr>
                <w:rFonts w:eastAsia="Times New Roman"/>
                <w:color w:val="5B9BD5" w:themeColor="accent1"/>
                <w:lang w:val="en-US"/>
              </w:rPr>
            </w:pPr>
            <w:r w:rsidRPr="00536D8A">
              <w:rPr>
                <w:rFonts w:eastAsia="Times New Roman"/>
                <w:color w:val="5B9BD5" w:themeColor="accent1"/>
                <w:lang w:val="en-US"/>
              </w:rPr>
              <w:t>( homozygous)</w:t>
            </w:r>
          </w:p>
        </w:tc>
      </w:tr>
      <w:tr w:rsidR="00914468" w:rsidRPr="00D3747D" w14:paraId="77661F36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07483582" w14:textId="34D04342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D3747D">
              <w:rPr>
                <w:rFonts w:eastAsia="Times New Roman"/>
                <w:color w:val="000000"/>
                <w:lang w:val="en-US"/>
              </w:rPr>
              <w:lastRenderedPageBreak/>
              <w:t>Julien et al, 2016 (United States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8397E03" w14:textId="2D19400E" w:rsidR="00914468" w:rsidRPr="00D3747D" w:rsidRDefault="00914468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43A2665" w14:textId="18CC5F1E" w:rsidR="00914468" w:rsidRPr="00914468" w:rsidRDefault="00914468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Infantile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5DFC0B8" w14:textId="2F44B48F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Fe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3F10604" w14:textId="02F061F5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0.5/0.5</w:t>
            </w:r>
            <w:r w:rsidRPr="00D3747D">
              <w:t>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080C9FB" w14:textId="2F6D06E8" w:rsidR="00914468" w:rsidRPr="00D3747D" w:rsidRDefault="00914468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.r.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73CEA22" w14:textId="26EF14DC" w:rsidR="00914468" w:rsidRPr="00D3747D" w:rsidRDefault="00914468" w:rsidP="00BB59F0">
            <w:pPr>
              <w:jc w:val="center"/>
            </w:pPr>
            <w:r w:rsidRPr="00D3747D">
              <w:t>HSM, D, V, FTT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FB492F6" w14:textId="7BA6FC2D" w:rsidR="00914468" w:rsidRPr="00D3747D" w:rsidRDefault="00914468" w:rsidP="00BB59F0">
            <w:pPr>
              <w:jc w:val="center"/>
              <w:rPr>
                <w:lang w:val="en-US"/>
              </w:rPr>
            </w:pPr>
            <w:r w:rsidRPr="00D3747D">
              <w:rPr>
                <w:lang w:val="en-US"/>
              </w:rPr>
              <w:t>A, TR, AC,</w:t>
            </w:r>
          </w:p>
          <w:p w14:paraId="26EEF76A" w14:textId="16247CDC" w:rsidR="00914468" w:rsidRPr="00D3747D" w:rsidRDefault="00914468" w:rsidP="00BB59F0">
            <w:pPr>
              <w:jc w:val="center"/>
              <w:rPr>
                <w:lang w:val="en-US"/>
              </w:rPr>
            </w:pPr>
            <w:r w:rsidRPr="00D3747D">
              <w:rPr>
                <w:lang w:val="en-US"/>
              </w:rPr>
              <w:t>decreased absolute CD4 CD8/CD19 cell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89667EA" w14:textId="6C3736C0" w:rsidR="00914468" w:rsidRPr="00D3747D" w:rsidRDefault="00914468" w:rsidP="00BB59F0">
            <w:pPr>
              <w:jc w:val="center"/>
            </w:pPr>
            <w:r w:rsidRPr="00D3747D">
              <w:t>BMV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634C7073" w14:textId="77777777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D3747D">
              <w:rPr>
                <w:rFonts w:eastAsia="Times New Roman"/>
                <w:color w:val="000000"/>
                <w:lang w:val="en-US"/>
              </w:rPr>
              <w:t>0% (b)</w:t>
            </w:r>
          </w:p>
          <w:p w14:paraId="373CA3D5" w14:textId="77777777" w:rsidR="00914468" w:rsidRPr="00A907E2" w:rsidRDefault="00914468" w:rsidP="00BB59F0">
            <w:pPr>
              <w:jc w:val="center"/>
              <w:rPr>
                <w:rFonts w:eastAsia="Times New Roman"/>
                <w:color w:val="5B9BD5" w:themeColor="accent1"/>
                <w:lang w:val="en-US"/>
              </w:rPr>
            </w:pPr>
            <w:r w:rsidRPr="00A907E2">
              <w:rPr>
                <w:rFonts w:eastAsia="Times New Roman"/>
                <w:color w:val="5B9BD5" w:themeColor="accent1"/>
                <w:lang w:val="en-US"/>
              </w:rPr>
              <w:t>c.658C&gt;T/</w:t>
            </w:r>
          </w:p>
          <w:p w14:paraId="614D8EA4" w14:textId="46654CB5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A907E2">
              <w:rPr>
                <w:rFonts w:eastAsia="Times New Roman"/>
                <w:color w:val="5B9BD5" w:themeColor="accent1"/>
                <w:lang w:val="en-US"/>
              </w:rPr>
              <w:t>p.220S</w:t>
            </w:r>
          </w:p>
        </w:tc>
      </w:tr>
      <w:tr w:rsidR="0015443A" w:rsidRPr="00657D9B" w14:paraId="2DDFBF03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7AD2633E" w14:textId="7C778D4E" w:rsidR="0015443A" w:rsidRPr="00D3747D" w:rsidRDefault="0015443A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Karmaker et al, 2018 (Bangladesh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4362A45" w14:textId="12F69428" w:rsidR="0015443A" w:rsidRPr="00D3747D" w:rsidRDefault="0015443A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AA8C1F3" w14:textId="0EE5D367" w:rsidR="0015443A" w:rsidRPr="00914468" w:rsidRDefault="00737F91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CESD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725786C" w14:textId="1601AFC9" w:rsidR="0015443A" w:rsidRPr="00D3747D" w:rsidRDefault="0015443A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Fe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3898580" w14:textId="744E3B81" w:rsidR="0015443A" w:rsidRPr="00D3747D" w:rsidRDefault="0015443A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80/192</w:t>
            </w:r>
            <w:r w:rsidRPr="00D3747D">
              <w:t>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DD3572B" w14:textId="5B2FB2A2" w:rsidR="0015443A" w:rsidRPr="00D3747D" w:rsidRDefault="0015443A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Yes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6A9EE5A" w14:textId="1FC60419" w:rsidR="0015443A" w:rsidRPr="00D3747D" w:rsidRDefault="0015443A" w:rsidP="00BB59F0">
            <w:pPr>
              <w:jc w:val="center"/>
              <w:rPr>
                <w:lang w:val="en-US"/>
              </w:rPr>
            </w:pPr>
            <w:r w:rsidRPr="00D3747D">
              <w:rPr>
                <w:lang w:val="en-US"/>
              </w:rPr>
              <w:t>HM, D,V,AP, NS,PHT,FTT, EV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029DC6C" w14:textId="37285BEF" w:rsidR="0015443A" w:rsidRPr="00D3747D" w:rsidRDefault="0015443A" w:rsidP="00BB59F0">
            <w:pPr>
              <w:jc w:val="center"/>
            </w:pPr>
            <w:r w:rsidRPr="00D3747D">
              <w:t>A, HGT, ALF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0F9DA06" w14:textId="060658EB" w:rsidR="0015443A" w:rsidRPr="00D3747D" w:rsidRDefault="0015443A" w:rsidP="00BB59F0">
            <w:pPr>
              <w:jc w:val="center"/>
            </w:pPr>
            <w:r w:rsidRPr="00D3747D">
              <w:t>Chronic Hepatitis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7CF0BB25" w14:textId="77777777" w:rsidR="00BB59F0" w:rsidRDefault="00BB59F0" w:rsidP="00BB59F0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D3747D">
              <w:rPr>
                <w:lang w:val="en-US"/>
              </w:rPr>
              <w:t>LAL</w:t>
            </w:r>
            <w:r>
              <w:rPr>
                <w:lang w:val="en-US"/>
              </w:rPr>
              <w:t xml:space="preserve">-D </w:t>
            </w:r>
            <w:r w:rsidR="0015443A" w:rsidRPr="00D3747D">
              <w:rPr>
                <w:rFonts w:eastAsia="Times New Roman"/>
                <w:color w:val="000000"/>
                <w:lang w:val="en-US"/>
              </w:rPr>
              <w:t>(n.r.)</w:t>
            </w:r>
          </w:p>
          <w:p w14:paraId="40B9AAF1" w14:textId="6359892F" w:rsidR="0015443A" w:rsidRPr="00D3747D" w:rsidRDefault="0015443A" w:rsidP="00BB59F0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D3747D">
              <w:rPr>
                <w:rFonts w:eastAsia="Times New Roman"/>
                <w:color w:val="000000"/>
                <w:lang w:val="en-US"/>
              </w:rPr>
              <w:t>/</w:t>
            </w:r>
            <w:r w:rsidRPr="00D3747D">
              <w:rPr>
                <w:lang w:val="en-US"/>
              </w:rPr>
              <w:t xml:space="preserve">  n.r.</w:t>
            </w:r>
          </w:p>
        </w:tc>
      </w:tr>
      <w:tr w:rsidR="0015443A" w:rsidRPr="00D3747D" w14:paraId="6D794F48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55741E82" w14:textId="46EAA001" w:rsidR="0015443A" w:rsidRPr="00D3747D" w:rsidRDefault="0015443A" w:rsidP="00BB59F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 xml:space="preserve">Katruria et al,2012 </w:t>
            </w:r>
            <w:r w:rsidRPr="00D3747D">
              <w:rPr>
                <w:rFonts w:eastAsia="Times New Roman"/>
                <w:color w:val="000000"/>
              </w:rPr>
              <w:t>(India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2C331EC" w14:textId="67A02AED" w:rsidR="0015443A" w:rsidRPr="00D3747D" w:rsidRDefault="0015443A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CDA038F" w14:textId="38F765A8" w:rsidR="0015443A" w:rsidRPr="00914468" w:rsidRDefault="00914468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Infantile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2C77245" w14:textId="1C40B128" w:rsidR="0015443A" w:rsidRPr="00D3747D" w:rsidRDefault="0015443A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8779B6F" w14:textId="2C446759" w:rsidR="0015443A" w:rsidRPr="00D3747D" w:rsidRDefault="0015443A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1 /2.5 / 3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F92A70D" w14:textId="7048ABC6" w:rsidR="0015443A" w:rsidRPr="00D3747D" w:rsidRDefault="0015443A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o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5D6B38D" w14:textId="3F44CD60" w:rsidR="0015443A" w:rsidRPr="00D3747D" w:rsidRDefault="0015443A" w:rsidP="00BB59F0">
            <w:pPr>
              <w:jc w:val="center"/>
              <w:rPr>
                <w:lang w:val="en-US"/>
              </w:rPr>
            </w:pPr>
            <w:r w:rsidRPr="00D3747D">
              <w:rPr>
                <w:lang w:val="en-US"/>
              </w:rPr>
              <w:t>HSM, AD, AS, J, FTT, PHT, ST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8B301B1" w14:textId="13345D67" w:rsidR="0015443A" w:rsidRPr="00D3747D" w:rsidRDefault="0015443A" w:rsidP="00BB59F0">
            <w:pPr>
              <w:jc w:val="center"/>
            </w:pPr>
            <w:r w:rsidRPr="00D3747D">
              <w:t>AC, A, HTG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6549221" w14:textId="2FF6036C" w:rsidR="0015443A" w:rsidRPr="00D3747D" w:rsidRDefault="0015443A" w:rsidP="00BB59F0">
            <w:pPr>
              <w:jc w:val="center"/>
            </w:pPr>
            <w:r w:rsidRPr="00D3747D">
              <w:t>kV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692938EA" w14:textId="0E8F260D" w:rsidR="0015443A" w:rsidRPr="00D3747D" w:rsidRDefault="0015443A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0%(b)</w:t>
            </w:r>
            <w:r w:rsidRPr="00D3747D">
              <w:t xml:space="preserve"> / n.r.</w:t>
            </w:r>
          </w:p>
        </w:tc>
      </w:tr>
      <w:tr w:rsidR="0015443A" w:rsidRPr="00D3747D" w14:paraId="2153F639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1AA069C8" w14:textId="3AA90359" w:rsidR="0015443A" w:rsidRPr="00D3747D" w:rsidRDefault="0015443A" w:rsidP="00BB59F0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D3747D">
              <w:rPr>
                <w:rFonts w:eastAsia="Times New Roman"/>
                <w:color w:val="000000"/>
                <w:lang w:val="en-US"/>
              </w:rPr>
              <w:t>Kelly et Al, 1985 (United States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706EFB5" w14:textId="394C70A9" w:rsidR="0015443A" w:rsidRPr="00D3747D" w:rsidRDefault="0015443A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52B9DF5" w14:textId="137CE2B8" w:rsidR="0015443A" w:rsidRPr="00914468" w:rsidRDefault="00737F91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CESD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557B3FE" w14:textId="1B8824DE" w:rsidR="0015443A" w:rsidRPr="00D3747D" w:rsidRDefault="0015443A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Fe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0A10665" w14:textId="7C88BDA8" w:rsidR="0015443A" w:rsidRPr="00D3747D" w:rsidRDefault="0015443A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23/23</w:t>
            </w:r>
            <w:r w:rsidRPr="00D3747D">
              <w:t>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C7F127A" w14:textId="6C861233" w:rsidR="0015443A" w:rsidRPr="00D3747D" w:rsidRDefault="0015443A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o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54092C0" w14:textId="0832C7BB" w:rsidR="0015443A" w:rsidRPr="00D3747D" w:rsidRDefault="0015443A" w:rsidP="00BB59F0">
            <w:pPr>
              <w:jc w:val="center"/>
            </w:pPr>
            <w:r w:rsidRPr="00D3747D">
              <w:t>IF, HSM, AD / aganglionisis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94ABF2B" w14:textId="10DB08FC" w:rsidR="0015443A" w:rsidRPr="00D3747D" w:rsidRDefault="0015443A" w:rsidP="00BB59F0">
            <w:pPr>
              <w:jc w:val="center"/>
            </w:pPr>
            <w:r w:rsidRPr="00D3747D">
              <w:t>HC, LH, HTG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C9402FE" w14:textId="0BEE119E" w:rsidR="0015443A" w:rsidRPr="002773A9" w:rsidRDefault="0015443A" w:rsidP="00BB59F0">
            <w:pPr>
              <w:jc w:val="center"/>
            </w:pPr>
            <w:r w:rsidRPr="002773A9">
              <w:t>BMV</w:t>
            </w:r>
          </w:p>
          <w:p w14:paraId="5394B25B" w14:textId="47268389" w:rsidR="0015443A" w:rsidRPr="002773A9" w:rsidRDefault="0015443A" w:rsidP="00BB59F0">
            <w:pPr>
              <w:jc w:val="center"/>
            </w:pPr>
            <w:r w:rsidRPr="002773A9">
              <w:t>G, HLD, MVS, kV, PBF, BRC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0714DA75" w14:textId="77777777" w:rsidR="00BB59F0" w:rsidRDefault="0015443A" w:rsidP="00BB59F0">
            <w:pPr>
              <w:jc w:val="center"/>
            </w:pPr>
            <w:r w:rsidRPr="00D3747D">
              <w:rPr>
                <w:rFonts w:eastAsia="Times New Roman"/>
                <w:color w:val="000000"/>
              </w:rPr>
              <w:t>0,7% ( b e c)</w:t>
            </w:r>
            <w:r w:rsidRPr="00D3747D">
              <w:t xml:space="preserve"> </w:t>
            </w:r>
          </w:p>
          <w:p w14:paraId="1F231E73" w14:textId="3A4869EF" w:rsidR="0015443A" w:rsidRPr="00D3747D" w:rsidRDefault="0015443A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t>/ n.r.</w:t>
            </w:r>
          </w:p>
        </w:tc>
      </w:tr>
      <w:tr w:rsidR="0015443A" w:rsidRPr="00D3747D" w14:paraId="3FFB888B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503C4C38" w14:textId="6655D523" w:rsidR="0015443A" w:rsidRPr="00D3747D" w:rsidRDefault="0015443A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Kikuchi et al, 1991 (Japan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444F2AF" w14:textId="083987C2" w:rsidR="0015443A" w:rsidRPr="00D3747D" w:rsidRDefault="0015443A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4FAD106" w14:textId="3EC9A1D0" w:rsidR="0015443A" w:rsidRPr="00914468" w:rsidRDefault="00914468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Infantile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531A8D2" w14:textId="4E12F72C" w:rsidR="0015443A" w:rsidRPr="00D3747D" w:rsidRDefault="0015443A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D2671BB" w14:textId="152B5D01" w:rsidR="0015443A" w:rsidRPr="00D3747D" w:rsidRDefault="0015443A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1/2/6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6E5ECED" w14:textId="1C783CC2" w:rsidR="0015443A" w:rsidRPr="00D3747D" w:rsidRDefault="0015443A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Yes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270761D" w14:textId="6CA9DACB" w:rsidR="0015443A" w:rsidRPr="00D3747D" w:rsidRDefault="0015443A" w:rsidP="00BB59F0">
            <w:pPr>
              <w:jc w:val="center"/>
            </w:pPr>
            <w:r w:rsidRPr="00D3747D">
              <w:t>HSM, D, ST, FFT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F702BE0" w14:textId="7DC362C7" w:rsidR="0015443A" w:rsidRPr="00D3747D" w:rsidRDefault="0015443A" w:rsidP="00BB59F0">
            <w:pPr>
              <w:jc w:val="center"/>
            </w:pPr>
            <w:r w:rsidRPr="00D3747D">
              <w:t>AC, A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D4FF515" w14:textId="1180B4DA" w:rsidR="0015443A" w:rsidRPr="00D3747D" w:rsidRDefault="0015443A" w:rsidP="00BB59F0">
            <w:pPr>
              <w:jc w:val="center"/>
              <w:rPr>
                <w:lang w:val="en-US"/>
              </w:rPr>
            </w:pPr>
            <w:r w:rsidRPr="00D3747D">
              <w:rPr>
                <w:lang w:val="en-US"/>
              </w:rPr>
              <w:t>BMV Liver: HL, kV, PBF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0DFD0D7F" w14:textId="4A996DB9" w:rsidR="0015443A" w:rsidRPr="00D3747D" w:rsidRDefault="0015443A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1,1% (b)</w:t>
            </w:r>
            <w:r w:rsidRPr="00D3747D">
              <w:t xml:space="preserve"> / n.r.</w:t>
            </w:r>
          </w:p>
        </w:tc>
      </w:tr>
      <w:tr w:rsidR="00737F91" w:rsidRPr="00D3747D" w14:paraId="0538D493" w14:textId="77777777" w:rsidTr="00BB59F0">
        <w:trPr>
          <w:cantSplit/>
          <w:trHeight w:val="1186"/>
        </w:trPr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2C0AD64F" w14:textId="161AE5F0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Kim et al, 2017 (Korea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6CC6014" w14:textId="193B7692" w:rsidR="00737F91" w:rsidRPr="00D3747D" w:rsidRDefault="00737F91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1D36454" w14:textId="42C74360" w:rsidR="00737F91" w:rsidRPr="00914468" w:rsidRDefault="00737F91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CESD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5BCBD2A" w14:textId="09D36061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4B1B526" w14:textId="5ECA1EB8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36/72</w:t>
            </w:r>
            <w:r w:rsidRPr="00D3747D">
              <w:t>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07F31D2" w14:textId="0B2EE473" w:rsidR="00737F91" w:rsidRPr="00D3747D" w:rsidRDefault="00737F91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.r.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FFA8554" w14:textId="77777777" w:rsidR="00737F91" w:rsidRPr="00D3747D" w:rsidRDefault="00737F91" w:rsidP="00BB59F0">
            <w:pPr>
              <w:jc w:val="center"/>
              <w:rPr>
                <w:lang w:val="en-US"/>
              </w:rPr>
            </w:pPr>
            <w:r w:rsidRPr="00D3747D">
              <w:rPr>
                <w:lang w:val="en-US"/>
              </w:rPr>
              <w:t>NS, HM, AD</w:t>
            </w:r>
          </w:p>
          <w:p w14:paraId="2D8004AA" w14:textId="3992934E" w:rsidR="00737F91" w:rsidRPr="00D3747D" w:rsidRDefault="00737F91" w:rsidP="00BB59F0">
            <w:pPr>
              <w:jc w:val="center"/>
              <w:rPr>
                <w:lang w:val="en-US"/>
              </w:rPr>
            </w:pPr>
            <w:r w:rsidRPr="00D3747D">
              <w:rPr>
                <w:lang w:val="en-US"/>
              </w:rPr>
              <w:t>Hypertension, hypercalcemia</w:t>
            </w:r>
          </w:p>
          <w:p w14:paraId="37007691" w14:textId="4729EEED" w:rsidR="00737F91" w:rsidRPr="00D3747D" w:rsidRDefault="00737F91" w:rsidP="00BB59F0">
            <w:pPr>
              <w:jc w:val="center"/>
              <w:rPr>
                <w:lang w:val="en-US"/>
              </w:rPr>
            </w:pPr>
            <w:r w:rsidRPr="00D3747D">
              <w:rPr>
                <w:lang w:val="en-US"/>
              </w:rPr>
              <w:t>glycogen storage disease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7D17A3C" w14:textId="5600190D" w:rsidR="00737F91" w:rsidRPr="00D3747D" w:rsidRDefault="00737F91" w:rsidP="00BB59F0">
            <w:pPr>
              <w:jc w:val="center"/>
            </w:pPr>
            <w:r w:rsidRPr="00D3747D">
              <w:t>ET, HC, LH, HSi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A4B164E" w14:textId="72033CD6" w:rsidR="00737F91" w:rsidRPr="00D3747D" w:rsidRDefault="00737F91" w:rsidP="00BB59F0">
            <w:pPr>
              <w:jc w:val="center"/>
              <w:rPr>
                <w:lang w:val="en-US"/>
              </w:rPr>
            </w:pPr>
            <w:r w:rsidRPr="00D3747D">
              <w:rPr>
                <w:lang w:val="en-US"/>
              </w:rPr>
              <w:t>HLD,MVS, kV, BRC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6DB4B256" w14:textId="77777777" w:rsidR="00737F91" w:rsidRDefault="00737F91" w:rsidP="00BB59F0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D3747D">
              <w:rPr>
                <w:rFonts w:eastAsia="Times New Roman"/>
                <w:color w:val="000000"/>
                <w:lang w:val="en-US"/>
              </w:rPr>
              <w:t>3,8% (b)/ c.530C&gt;T</w:t>
            </w:r>
            <w:r>
              <w:rPr>
                <w:rFonts w:eastAsia="Times New Roman"/>
                <w:color w:val="000000"/>
                <w:lang w:val="en-US"/>
              </w:rPr>
              <w:t>/</w:t>
            </w:r>
          </w:p>
          <w:p w14:paraId="049C8F79" w14:textId="482A868D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D3747D">
              <w:rPr>
                <w:rFonts w:eastAsia="Times New Roman"/>
                <w:color w:val="000000"/>
                <w:lang w:val="en-US"/>
              </w:rPr>
              <w:t>c.530C&gt;T</w:t>
            </w:r>
          </w:p>
        </w:tc>
      </w:tr>
      <w:tr w:rsidR="00737F91" w:rsidRPr="001B0628" w14:paraId="59F10C1B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5874A86C" w14:textId="4865FF21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Klima et al, 1993 (Germany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E6E0B15" w14:textId="3E161302" w:rsidR="00737F91" w:rsidRPr="00D3747D" w:rsidRDefault="00737F91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306E48B" w14:textId="40C31E8F" w:rsidR="00737F91" w:rsidRPr="00914468" w:rsidRDefault="00737F91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CESD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A7A58C1" w14:textId="650633ED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2AB96B1" w14:textId="2773D32A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60/120</w:t>
            </w:r>
            <w:r w:rsidRPr="00D3747D">
              <w:t>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BC0CF14" w14:textId="5DDC842C" w:rsidR="00737F91" w:rsidRPr="00D3747D" w:rsidRDefault="00737F91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o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FD6671E" w14:textId="73D4A4F0" w:rsidR="00737F91" w:rsidRPr="00D3747D" w:rsidRDefault="00737F91" w:rsidP="00BB59F0">
            <w:pPr>
              <w:jc w:val="center"/>
            </w:pPr>
            <w:r w:rsidRPr="00D3747D">
              <w:t>HSM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F3EB98B" w14:textId="2F3AEF06" w:rsidR="00737F91" w:rsidRPr="00D3747D" w:rsidRDefault="00737F91" w:rsidP="00BB59F0">
            <w:pPr>
              <w:jc w:val="center"/>
            </w:pPr>
            <w:r w:rsidRPr="00D3747D">
              <w:t>ET, HC, LH, HTG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4610CEC" w14:textId="0141C4FF" w:rsidR="00737F91" w:rsidRPr="00D3747D" w:rsidRDefault="00737F91" w:rsidP="00BB59F0">
            <w:pPr>
              <w:jc w:val="center"/>
            </w:pPr>
            <w:r w:rsidRPr="00D3747D">
              <w:t>HLD, MVS, kV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21DA92AE" w14:textId="5B81D071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D3747D">
              <w:rPr>
                <w:rFonts w:eastAsia="Times New Roman"/>
                <w:color w:val="000000"/>
                <w:lang w:val="en-US"/>
              </w:rPr>
              <w:t>2% (b), 9%(c)/</w:t>
            </w:r>
          </w:p>
          <w:p w14:paraId="288D9099" w14:textId="6EA97D19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D3747D">
              <w:rPr>
                <w:rFonts w:eastAsia="Times New Roman"/>
                <w:color w:val="000000"/>
                <w:lang w:val="en-US"/>
              </w:rPr>
              <w:t>Deletion of 72 bp exon from the mRNA</w:t>
            </w:r>
          </w:p>
        </w:tc>
      </w:tr>
      <w:tr w:rsidR="00914468" w:rsidRPr="00657D9B" w14:paraId="2241A7D9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3ACE1488" w14:textId="7102F71A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lastRenderedPageBreak/>
              <w:t>Kostner et al, 1985 (Austria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EF68A90" w14:textId="0B204EB9" w:rsidR="00914468" w:rsidRPr="00D3747D" w:rsidRDefault="00914468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7D96DD4" w14:textId="515ED87D" w:rsidR="00914468" w:rsidRPr="00914468" w:rsidRDefault="00914468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Infantile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B573E72" w14:textId="7AB9DD0A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N.r.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D0392D9" w14:textId="2178AFED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48/48</w:t>
            </w:r>
            <w:r w:rsidRPr="00D3747D">
              <w:t>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D257D59" w14:textId="29E25730" w:rsidR="00914468" w:rsidRPr="00D3747D" w:rsidRDefault="00914468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.r.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EB8E1E4" w14:textId="4D410E03" w:rsidR="00914468" w:rsidRPr="00D3747D" w:rsidRDefault="00914468" w:rsidP="00BB59F0">
            <w:pPr>
              <w:jc w:val="center"/>
            </w:pPr>
            <w:r w:rsidRPr="00D3747D">
              <w:t>IF, rickets,HM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5BEDEAB" w14:textId="28DB49F0" w:rsidR="00914468" w:rsidRPr="00D3747D" w:rsidRDefault="00914468" w:rsidP="00BB59F0">
            <w:pPr>
              <w:jc w:val="center"/>
            </w:pPr>
            <w:r w:rsidRPr="00D3747D">
              <w:t>HC, HTG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670FCE5" w14:textId="532F29CD" w:rsidR="00914468" w:rsidRPr="00D3747D" w:rsidRDefault="00914468" w:rsidP="00BB59F0">
            <w:pPr>
              <w:jc w:val="center"/>
            </w:pPr>
            <w:r w:rsidRPr="00D3747D">
              <w:t>HLD, HS,C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3F9A6C83" w14:textId="0BEDAB9C" w:rsidR="00914468" w:rsidRPr="00D3747D" w:rsidRDefault="00BB59F0" w:rsidP="00BB59F0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D3747D">
              <w:rPr>
                <w:lang w:val="en-US"/>
              </w:rPr>
              <w:t>LAL</w:t>
            </w:r>
            <w:r>
              <w:rPr>
                <w:lang w:val="en-US"/>
              </w:rPr>
              <w:t xml:space="preserve">-D </w:t>
            </w:r>
            <w:r w:rsidR="00914468" w:rsidRPr="00D3747D">
              <w:rPr>
                <w:rFonts w:eastAsia="Times New Roman"/>
                <w:color w:val="000000"/>
                <w:lang w:val="en-US"/>
              </w:rPr>
              <w:t>(b)/n.r.</w:t>
            </w:r>
          </w:p>
        </w:tc>
      </w:tr>
      <w:tr w:rsidR="00914468" w:rsidRPr="001B0628" w14:paraId="5D6282C2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4836BBA4" w14:textId="2C67CE00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Krause et al, 2018 ( Israel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6C96B7A" w14:textId="19C3838B" w:rsidR="00914468" w:rsidRPr="00D3747D" w:rsidRDefault="00914468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3473FFB" w14:textId="74B3BB0E" w:rsidR="00914468" w:rsidRPr="00914468" w:rsidRDefault="00914468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Infantile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F6E7A51" w14:textId="42ED423D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Fe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C57521E" w14:textId="2F9AEF1A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n.r./4</w:t>
            </w:r>
            <w:r w:rsidRPr="00D3747D">
              <w:t>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CF5F077" w14:textId="315C9164" w:rsidR="00914468" w:rsidRPr="00D3747D" w:rsidRDefault="00914468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.r.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C2ECFA2" w14:textId="35663E56" w:rsidR="00914468" w:rsidRPr="00D3747D" w:rsidRDefault="00914468" w:rsidP="00BB59F0">
            <w:pPr>
              <w:jc w:val="center"/>
            </w:pPr>
            <w:r w:rsidRPr="00D3747D">
              <w:t>FTT, HSM, AD, D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AE0593C" w14:textId="48628DC3" w:rsidR="00914468" w:rsidRPr="00D3747D" w:rsidRDefault="00914468" w:rsidP="00BB59F0">
            <w:pPr>
              <w:jc w:val="center"/>
            </w:pPr>
            <w:r w:rsidRPr="00D3747D">
              <w:t>A, ET, DYS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BCC3567" w14:textId="028C8446" w:rsidR="00914468" w:rsidRPr="00D3747D" w:rsidRDefault="00914468" w:rsidP="00BB59F0">
            <w:pPr>
              <w:jc w:val="center"/>
            </w:pPr>
            <w:r w:rsidRPr="00D3747D">
              <w:t>n.r.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054D8836" w14:textId="3D32AFEA" w:rsidR="00914468" w:rsidRPr="00D3747D" w:rsidRDefault="00BB59F0" w:rsidP="00BB59F0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D3747D">
              <w:rPr>
                <w:lang w:val="en-US"/>
              </w:rPr>
              <w:t>LAL</w:t>
            </w:r>
            <w:r>
              <w:rPr>
                <w:lang w:val="en-US"/>
              </w:rPr>
              <w:t xml:space="preserve">-D </w:t>
            </w:r>
            <w:r w:rsidR="00914468" w:rsidRPr="00D3747D">
              <w:rPr>
                <w:rFonts w:eastAsia="Times New Roman"/>
                <w:color w:val="000000"/>
                <w:lang w:val="en-US"/>
              </w:rPr>
              <w:t>(a)/</w:t>
            </w:r>
          </w:p>
          <w:p w14:paraId="44431AA8" w14:textId="08DC56CE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D3747D">
              <w:rPr>
                <w:rFonts w:eastAsia="Times New Roman"/>
                <w:color w:val="000000"/>
                <w:lang w:val="en-US"/>
              </w:rPr>
              <w:t>Homozygous mutation in LIPA</w:t>
            </w:r>
          </w:p>
        </w:tc>
      </w:tr>
      <w:tr w:rsidR="00914468" w:rsidRPr="001B0628" w14:paraId="4B4E7D18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797F654A" w14:textId="31E16457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D3747D">
              <w:rPr>
                <w:rFonts w:eastAsia="Times New Roman"/>
                <w:color w:val="000000"/>
                <w:lang w:val="en-US"/>
              </w:rPr>
              <w:t>Krivit et al, 2000 (A) (United States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75DC9F6" w14:textId="65E2FB8D" w:rsidR="00914468" w:rsidRPr="00D3747D" w:rsidRDefault="00914468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6793B69" w14:textId="3D892CC1" w:rsidR="00914468" w:rsidRPr="00914468" w:rsidRDefault="00914468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Infantile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3E9291A" w14:textId="11EC5594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2DA8AF5" w14:textId="7E6007D7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1/n.r./3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511C1E7" w14:textId="204A7D34" w:rsidR="00914468" w:rsidRPr="00D3747D" w:rsidRDefault="00914468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o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E34947D" w14:textId="2AB2D6D9" w:rsidR="00914468" w:rsidRPr="00D3747D" w:rsidRDefault="00914468" w:rsidP="00BB59F0">
            <w:pPr>
              <w:jc w:val="center"/>
            </w:pPr>
            <w:r w:rsidRPr="00D3747D">
              <w:t>HM, D, FTT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2317292" w14:textId="440EDF84" w:rsidR="00914468" w:rsidRPr="00D3747D" w:rsidRDefault="00914468" w:rsidP="00BB59F0">
            <w:pPr>
              <w:jc w:val="center"/>
            </w:pPr>
            <w:r w:rsidRPr="00D3747D">
              <w:t>AC, BVL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E055248" w14:textId="671FEA01" w:rsidR="00914468" w:rsidRPr="00D3747D" w:rsidRDefault="00914468" w:rsidP="00BB59F0">
            <w:pPr>
              <w:jc w:val="center"/>
              <w:rPr>
                <w:lang w:val="en-US"/>
              </w:rPr>
            </w:pPr>
            <w:r w:rsidRPr="00D3747D">
              <w:rPr>
                <w:lang w:val="en-US"/>
              </w:rPr>
              <w:t xml:space="preserve">Autopsy: Lipid </w:t>
            </w:r>
            <w:r>
              <w:rPr>
                <w:lang w:val="en-US"/>
              </w:rPr>
              <w:t>storage in multiples organs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09A19822" w14:textId="6DB41139" w:rsidR="00914468" w:rsidRPr="00D3747D" w:rsidRDefault="00BB59F0" w:rsidP="00BB59F0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D3747D">
              <w:rPr>
                <w:lang w:val="en-US"/>
              </w:rPr>
              <w:t>LAL</w:t>
            </w:r>
            <w:r>
              <w:rPr>
                <w:lang w:val="en-US"/>
              </w:rPr>
              <w:t xml:space="preserve">-D </w:t>
            </w:r>
            <w:r w:rsidR="00914468" w:rsidRPr="00D3747D">
              <w:rPr>
                <w:rFonts w:eastAsia="Times New Roman"/>
                <w:color w:val="000000"/>
                <w:lang w:val="en-US"/>
              </w:rPr>
              <w:t>(b)(c)</w:t>
            </w:r>
          </w:p>
          <w:p w14:paraId="2F78E0A2" w14:textId="2C12AD14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>
              <w:rPr>
                <w:rFonts w:eastAsia="Times New Roman"/>
                <w:color w:val="000000"/>
                <w:lang w:val="en-US"/>
              </w:rPr>
              <w:t>c.</w:t>
            </w:r>
            <w:r w:rsidRPr="00D3747D">
              <w:rPr>
                <w:rFonts w:eastAsia="Times New Roman"/>
                <w:color w:val="000000"/>
                <w:lang w:val="en-US"/>
              </w:rPr>
              <w:t>347G&gt;A/ stop condon; 724delT</w:t>
            </w:r>
          </w:p>
        </w:tc>
      </w:tr>
      <w:tr w:rsidR="00914468" w:rsidRPr="001B0628" w14:paraId="5FB3444B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33968940" w14:textId="2ED31F78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D3747D">
              <w:rPr>
                <w:rFonts w:eastAsia="Times New Roman"/>
                <w:color w:val="000000"/>
                <w:lang w:val="en-US"/>
              </w:rPr>
              <w:t>Krivit et al, 2000 (B) (United States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11C271B" w14:textId="0A5BD25A" w:rsidR="00914468" w:rsidRPr="00D3747D" w:rsidRDefault="00914468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01045CC" w14:textId="2CC70932" w:rsidR="00914468" w:rsidRPr="00914468" w:rsidRDefault="00914468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Infantile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B52997E" w14:textId="6222CE95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Fe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AD776AD" w14:textId="584F3D77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1/6</w:t>
            </w:r>
            <w:r w:rsidRPr="00D3747D">
              <w:t>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6F0A716" w14:textId="70317E30" w:rsidR="00914468" w:rsidRPr="00D3747D" w:rsidRDefault="00914468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o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A790791" w14:textId="7FD40CA3" w:rsidR="00914468" w:rsidRPr="00D3747D" w:rsidRDefault="00914468" w:rsidP="00BB59F0">
            <w:pPr>
              <w:jc w:val="center"/>
            </w:pPr>
            <w:r w:rsidRPr="00D3747D">
              <w:t>HM, D, FTT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023F987" w14:textId="72AA1E4A" w:rsidR="00914468" w:rsidRPr="00D3747D" w:rsidRDefault="00914468" w:rsidP="00BB59F0">
            <w:pPr>
              <w:jc w:val="center"/>
            </w:pPr>
            <w:r w:rsidRPr="00D3747D">
              <w:t>AC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F287E31" w14:textId="2A9A2D0D" w:rsidR="00914468" w:rsidRPr="00D3747D" w:rsidRDefault="00914468" w:rsidP="00BB59F0">
            <w:pPr>
              <w:jc w:val="center"/>
            </w:pPr>
            <w:r w:rsidRPr="00D3747D">
              <w:t>HLD, PBF,  kV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119441FD" w14:textId="1B5F0B71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D3747D">
              <w:rPr>
                <w:rFonts w:eastAsia="Times New Roman"/>
                <w:color w:val="000000"/>
                <w:lang w:val="en-US"/>
              </w:rPr>
              <w:t>0% (b)/</w:t>
            </w:r>
          </w:p>
          <w:p w14:paraId="687B5D32" w14:textId="3C7500A5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>
              <w:rPr>
                <w:rFonts w:eastAsia="Times New Roman"/>
                <w:color w:val="000000"/>
                <w:lang w:val="en-US"/>
              </w:rPr>
              <w:t>c.</w:t>
            </w:r>
            <w:r w:rsidRPr="00D3747D">
              <w:rPr>
                <w:rFonts w:eastAsia="Times New Roman"/>
                <w:color w:val="000000"/>
                <w:lang w:val="en-US"/>
              </w:rPr>
              <w:t>347G&gt;A/ stop condon; 724delT</w:t>
            </w:r>
          </w:p>
        </w:tc>
      </w:tr>
      <w:tr w:rsidR="00914468" w:rsidRPr="00D3747D" w14:paraId="1A7E9351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5EF4D273" w14:textId="782E2CCB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Kucukcongar Yavas, 2017 (Turkey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13A60F6" w14:textId="27DB0751" w:rsidR="00914468" w:rsidRPr="00D3747D" w:rsidRDefault="00914468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316B7F7" w14:textId="3873DE8A" w:rsidR="00914468" w:rsidRPr="00914468" w:rsidRDefault="00914468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Infantile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99C2D57" w14:textId="5C645DD8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Fe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7841556" w14:textId="70405221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2/2/3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1334D99" w14:textId="7DB17863" w:rsidR="00914468" w:rsidRPr="00D3747D" w:rsidRDefault="00914468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Yes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9C6EC6A" w14:textId="42206937" w:rsidR="00914468" w:rsidRPr="00D3747D" w:rsidRDefault="00914468" w:rsidP="00BB59F0">
            <w:pPr>
              <w:jc w:val="center"/>
              <w:rPr>
                <w:lang w:val="en-US"/>
              </w:rPr>
            </w:pPr>
            <w:r w:rsidRPr="00D3747D">
              <w:rPr>
                <w:lang w:val="en-US"/>
              </w:rPr>
              <w:t>FTT, D, V, HSM, HL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F688D66" w14:textId="34FAFC84" w:rsidR="00914468" w:rsidRPr="00D3747D" w:rsidRDefault="00914468" w:rsidP="00BB59F0">
            <w:pPr>
              <w:jc w:val="center"/>
            </w:pPr>
            <w:r w:rsidRPr="00D3747D">
              <w:t>A, TR, HTG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9057BAA" w14:textId="77BF2602" w:rsidR="00914468" w:rsidRPr="00D3747D" w:rsidRDefault="00914468" w:rsidP="00BB59F0">
            <w:pPr>
              <w:jc w:val="center"/>
            </w:pPr>
            <w:r w:rsidRPr="00D3747D">
              <w:t>HFC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57662606" w14:textId="3A2A8137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28% (b)/</w:t>
            </w:r>
          </w:p>
          <w:p w14:paraId="617D2EF0" w14:textId="3A4FA87E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c.260G&gt;T</w:t>
            </w:r>
          </w:p>
        </w:tc>
      </w:tr>
      <w:tr w:rsidR="00737F91" w:rsidRPr="00D3747D" w14:paraId="0112CB5D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642DF0E6" w14:textId="2B163128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Kuloglu, 2019 (A) (Turkey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17F88E3" w14:textId="6C9F2C90" w:rsidR="00737F91" w:rsidRPr="00D3747D" w:rsidRDefault="00737F91" w:rsidP="00BB59F0">
            <w:pPr>
              <w:jc w:val="center"/>
            </w:pPr>
            <w:r w:rsidRPr="00D3747D">
              <w:t>Cross-Sectional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C55133F" w14:textId="334456FD" w:rsidR="00737F91" w:rsidRPr="00914468" w:rsidRDefault="00737F91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CESD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6CFFEDA" w14:textId="3EB04935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470B60D" w14:textId="36400986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60/180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3050E27" w14:textId="69E9FB71" w:rsidR="00737F91" w:rsidRPr="00D3747D" w:rsidRDefault="00737F91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.r.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3F38201" w14:textId="0D8D4DCE" w:rsidR="00737F91" w:rsidRPr="00D3747D" w:rsidRDefault="00737F91" w:rsidP="00BB59F0">
            <w:pPr>
              <w:jc w:val="center"/>
            </w:pPr>
            <w:r w:rsidRPr="00D3747D">
              <w:t>FTT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FCF20B9" w14:textId="3179B370" w:rsidR="00737F91" w:rsidRPr="00D3747D" w:rsidRDefault="00737F91" w:rsidP="00BB59F0">
            <w:pPr>
              <w:jc w:val="center"/>
            </w:pPr>
            <w:r w:rsidRPr="00D3747D">
              <w:t>ET, HC, HSi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8275A88" w14:textId="5C90F31C" w:rsidR="00737F91" w:rsidRPr="00D3747D" w:rsidRDefault="00737F91" w:rsidP="00BB59F0">
            <w:pPr>
              <w:jc w:val="center"/>
            </w:pPr>
            <w:r w:rsidRPr="00D3747D">
              <w:t>n.r.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285C897A" w14:textId="319CE383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t>&lt; 5% (b) / n.r.</w:t>
            </w:r>
          </w:p>
        </w:tc>
      </w:tr>
      <w:tr w:rsidR="00737F91" w:rsidRPr="00D3747D" w14:paraId="13C45170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32040BC4" w14:textId="0D6897BD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Kuloglu, 2019 (B) (Turkey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0443AAA" w14:textId="249F4CDF" w:rsidR="00737F91" w:rsidRPr="00D3747D" w:rsidRDefault="00737F91" w:rsidP="00BB59F0">
            <w:pPr>
              <w:jc w:val="center"/>
            </w:pPr>
            <w:r w:rsidRPr="00D3747D">
              <w:t>Cross-Sectional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39A26AF" w14:textId="74A7A5CA" w:rsidR="00737F91" w:rsidRPr="00914468" w:rsidRDefault="00737F91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CESD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BCAE2EA" w14:textId="027AA607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Fe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16FEE98" w14:textId="1534B60C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72/75</w:t>
            </w:r>
            <w:r w:rsidRPr="00D3747D">
              <w:t>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E2110EA" w14:textId="505FFD82" w:rsidR="00737F91" w:rsidRPr="00D3747D" w:rsidRDefault="00737F91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.r.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878CF9E" w14:textId="1A4037E5" w:rsidR="00737F91" w:rsidRPr="00D3747D" w:rsidRDefault="00737F91" w:rsidP="00BB59F0">
            <w:pPr>
              <w:jc w:val="center"/>
            </w:pPr>
            <w:r w:rsidRPr="00D3747D">
              <w:t>Asymptomatic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DC1B645" w14:textId="4944392C" w:rsidR="00737F91" w:rsidRPr="00D3747D" w:rsidRDefault="00737F91" w:rsidP="00BB59F0">
            <w:pPr>
              <w:jc w:val="center"/>
            </w:pPr>
            <w:r w:rsidRPr="00D3747D">
              <w:t>ET, HC, HSi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B7A2EAF" w14:textId="7B221635" w:rsidR="00737F91" w:rsidRPr="00D3747D" w:rsidRDefault="00737F91" w:rsidP="00BB59F0">
            <w:pPr>
              <w:jc w:val="center"/>
            </w:pPr>
            <w:r w:rsidRPr="00D3747D">
              <w:t>MSV, PBF, PI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2C3F4EF2" w14:textId="2D7A281F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t>&lt; 5% (b) / n.r.</w:t>
            </w:r>
          </w:p>
        </w:tc>
      </w:tr>
      <w:tr w:rsidR="00737F91" w:rsidRPr="00D3747D" w14:paraId="0BF346FB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3FBFB1A0" w14:textId="55A101F6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lastRenderedPageBreak/>
              <w:t>Kuranobu et al, 2015 (Japan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80E24A3" w14:textId="2D9C7009" w:rsidR="00737F91" w:rsidRPr="00D3747D" w:rsidRDefault="00737F91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E060E73" w14:textId="02827C8E" w:rsidR="00737F91" w:rsidRPr="00914468" w:rsidRDefault="00737F91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CESD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965325C" w14:textId="5CC41B91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A49D26F" w14:textId="6A627066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132/132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D1AAC17" w14:textId="5D7EFA61" w:rsidR="00737F91" w:rsidRPr="00D3747D" w:rsidRDefault="00737F91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.r.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7C533E7" w14:textId="6B5848B5" w:rsidR="00737F91" w:rsidRPr="00D3747D" w:rsidRDefault="00737F91" w:rsidP="00BB59F0">
            <w:pPr>
              <w:jc w:val="center"/>
            </w:pPr>
            <w:r w:rsidRPr="00D3747D">
              <w:t>HSM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364E3DC" w14:textId="298DE86E" w:rsidR="00737F91" w:rsidRPr="00D3747D" w:rsidRDefault="00737F91" w:rsidP="00BB59F0">
            <w:pPr>
              <w:jc w:val="center"/>
            </w:pPr>
            <w:r w:rsidRPr="00D3747D">
              <w:t>ET, HC, HTG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0863893" w14:textId="65BAD647" w:rsidR="00737F91" w:rsidRPr="00D3747D" w:rsidRDefault="00737F91" w:rsidP="00BB59F0">
            <w:pPr>
              <w:jc w:val="center"/>
            </w:pPr>
            <w:r w:rsidRPr="00D3747D">
              <w:t>MSV, PBF, kV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2C1F0049" w14:textId="77777777" w:rsidR="00737F91" w:rsidRPr="00D3747D" w:rsidRDefault="00737F91" w:rsidP="00BB59F0">
            <w:pPr>
              <w:jc w:val="center"/>
              <w:rPr>
                <w:color w:val="000000"/>
                <w:lang w:val="en-US" w:eastAsia="en-US"/>
              </w:rPr>
            </w:pPr>
            <w:r w:rsidRPr="00D3747D">
              <w:rPr>
                <w:color w:val="000000"/>
                <w:lang w:val="en-US" w:eastAsia="en-US"/>
              </w:rPr>
              <w:t>11,7% (a)</w:t>
            </w:r>
          </w:p>
          <w:p w14:paraId="61725481" w14:textId="77777777" w:rsidR="00737F91" w:rsidRDefault="00737F91" w:rsidP="00BB59F0">
            <w:pPr>
              <w:jc w:val="center"/>
              <w:rPr>
                <w:color w:val="000000"/>
                <w:lang w:val="en-US" w:eastAsia="en-US"/>
              </w:rPr>
            </w:pPr>
            <w:r w:rsidRPr="00D3747D">
              <w:rPr>
                <w:color w:val="000000"/>
                <w:lang w:val="en-US" w:eastAsia="en-US"/>
              </w:rPr>
              <w:t>c.607G&gt;C/</w:t>
            </w:r>
          </w:p>
          <w:p w14:paraId="4600135A" w14:textId="6FA67F66" w:rsidR="00737F91" w:rsidRPr="00D3747D" w:rsidRDefault="00737F91" w:rsidP="00BB59F0">
            <w:pPr>
              <w:jc w:val="center"/>
              <w:rPr>
                <w:color w:val="000000"/>
                <w:lang w:val="en-US" w:eastAsia="en-US"/>
              </w:rPr>
            </w:pPr>
            <w:r w:rsidRPr="00D3747D">
              <w:rPr>
                <w:rFonts w:eastAsia="Times New Roman"/>
                <w:color w:val="000000"/>
                <w:lang w:val="en-US"/>
              </w:rPr>
              <w:t>c.791T&gt;C</w:t>
            </w:r>
          </w:p>
        </w:tc>
      </w:tr>
      <w:tr w:rsidR="00914468" w:rsidRPr="00D3747D" w14:paraId="66930D45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327EF45A" w14:textId="024407E2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D3747D">
              <w:rPr>
                <w:rFonts w:eastAsia="Times New Roman"/>
                <w:color w:val="000000"/>
                <w:lang w:val="en-US"/>
              </w:rPr>
              <w:t>Lazzara et al, 2019 (United States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B70DECF" w14:textId="1F30B40C" w:rsidR="00914468" w:rsidRPr="00D3747D" w:rsidRDefault="00914468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1F25BE5" w14:textId="021CECB6" w:rsidR="00914468" w:rsidRPr="00914468" w:rsidRDefault="00914468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Infantile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9BC3D41" w14:textId="2B7EB8DA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586B105" w14:textId="1C1154CF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0/6</w:t>
            </w:r>
            <w:r w:rsidRPr="00D3747D">
              <w:t>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B41CE75" w14:textId="72D6C012" w:rsidR="00914468" w:rsidRPr="00D3747D" w:rsidRDefault="00914468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.r.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549B735" w14:textId="55BC1460" w:rsidR="00914468" w:rsidRPr="00D3747D" w:rsidRDefault="00914468" w:rsidP="00BB59F0">
            <w:pPr>
              <w:jc w:val="center"/>
              <w:rPr>
                <w:lang w:val="en-US"/>
              </w:rPr>
            </w:pPr>
            <w:r w:rsidRPr="00D3747D">
              <w:rPr>
                <w:lang w:val="en-US"/>
              </w:rPr>
              <w:t>AD, FTT, V, HSM</w:t>
            </w:r>
          </w:p>
          <w:p w14:paraId="205D1419" w14:textId="119CF489" w:rsidR="00914468" w:rsidRPr="00D3747D" w:rsidRDefault="00B112FB" w:rsidP="00BB59F0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food allergy</w:t>
            </w:r>
            <w:r w:rsidR="00914468" w:rsidRPr="00D3747D">
              <w:rPr>
                <w:lang w:val="en-US"/>
              </w:rPr>
              <w:t>, constipation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DD8CB64" w14:textId="0CEA6978" w:rsidR="00914468" w:rsidRPr="00D3747D" w:rsidRDefault="00914468" w:rsidP="00BB59F0">
            <w:pPr>
              <w:jc w:val="center"/>
            </w:pPr>
            <w:r w:rsidRPr="00D3747D">
              <w:t>A, ET, AC, HSi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0FF79AA" w14:textId="09C22CE0" w:rsidR="00914468" w:rsidRPr="00D3747D" w:rsidRDefault="00914468" w:rsidP="00BB59F0">
            <w:pPr>
              <w:jc w:val="center"/>
            </w:pPr>
            <w:r w:rsidRPr="00D3747D">
              <w:t>n.r.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4F799FDF" w14:textId="207FE17E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D3747D">
              <w:rPr>
                <w:rFonts w:eastAsia="Times New Roman"/>
                <w:color w:val="000000"/>
                <w:lang w:val="en-US"/>
              </w:rPr>
              <w:t>26,7%(b)/</w:t>
            </w:r>
          </w:p>
          <w:p w14:paraId="52A93484" w14:textId="3B706C8B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D3747D">
              <w:rPr>
                <w:rFonts w:eastAsia="Times New Roman"/>
                <w:color w:val="000000"/>
                <w:lang w:val="en-US"/>
              </w:rPr>
              <w:t>c.531–2</w:t>
            </w:r>
            <w:r>
              <w:rPr>
                <w:rFonts w:eastAsia="Times New Roman"/>
                <w:color w:val="000000"/>
                <w:lang w:val="en-US"/>
              </w:rPr>
              <w:t>A</w:t>
            </w:r>
            <w:r w:rsidRPr="00D3747D">
              <w:rPr>
                <w:rFonts w:eastAsia="Times New Roman"/>
                <w:color w:val="000000"/>
                <w:lang w:val="en-US"/>
              </w:rPr>
              <w:t>&gt;G</w:t>
            </w:r>
          </w:p>
          <w:p w14:paraId="73C1A2E4" w14:textId="41CD453F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/c.684del</w:t>
            </w:r>
          </w:p>
        </w:tc>
      </w:tr>
      <w:tr w:rsidR="00914468" w:rsidRPr="00D3747D" w14:paraId="4BA0ECAD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70AFDC1C" w14:textId="64DDB028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D3747D">
              <w:rPr>
                <w:rFonts w:eastAsia="Times New Roman"/>
                <w:color w:val="000000"/>
                <w:lang w:val="en-US"/>
              </w:rPr>
              <w:t>Lee et al, 2011 (United States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59C074C" w14:textId="4C34799D" w:rsidR="00914468" w:rsidRPr="00D3747D" w:rsidRDefault="00914468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CC0BFCB" w14:textId="2CC31061" w:rsidR="00914468" w:rsidRPr="00914468" w:rsidRDefault="00914468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Infantile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98ABF11" w14:textId="354A59C6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AD0AD71" w14:textId="5E65BA53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1.5/1.5/3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29A9FB8" w14:textId="71E43495" w:rsidR="00914468" w:rsidRPr="00D3747D" w:rsidRDefault="00914468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o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9E4FE0F" w14:textId="6408FA99" w:rsidR="00914468" w:rsidRPr="00D3747D" w:rsidRDefault="00914468" w:rsidP="00BB59F0">
            <w:pPr>
              <w:jc w:val="center"/>
              <w:rPr>
                <w:lang w:val="en-US"/>
              </w:rPr>
            </w:pPr>
            <w:r w:rsidRPr="00D3747D">
              <w:rPr>
                <w:lang w:val="en-US"/>
              </w:rPr>
              <w:t>HSM, AD, D,V, FTT, AI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0F36F2D" w14:textId="730A133D" w:rsidR="00914468" w:rsidRPr="00D3747D" w:rsidRDefault="00914468" w:rsidP="00BB59F0">
            <w:pPr>
              <w:jc w:val="center"/>
            </w:pPr>
            <w:r w:rsidRPr="00D3747D">
              <w:t>AC, ALF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5FCD023" w14:textId="1E9C84AF" w:rsidR="00914468" w:rsidRPr="00D3747D" w:rsidRDefault="00914468" w:rsidP="00BB59F0">
            <w:pPr>
              <w:jc w:val="center"/>
            </w:pPr>
            <w:r w:rsidRPr="00D3747D">
              <w:t>n.r.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5DCE3A56" w14:textId="7AE66251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n.r. / c.428delA</w:t>
            </w:r>
          </w:p>
        </w:tc>
      </w:tr>
      <w:tr w:rsidR="00737F91" w:rsidRPr="00D3747D" w14:paraId="2A0166A6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15E4EC59" w14:textId="261657DF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Leone et al, 1993 (Italy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A4BC211" w14:textId="629A49A0" w:rsidR="00737F91" w:rsidRPr="00D3747D" w:rsidRDefault="00737F91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30D00DD" w14:textId="395E0771" w:rsidR="00737F91" w:rsidRPr="00914468" w:rsidRDefault="00737F91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CESD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4E72681" w14:textId="3B59B178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2BD0565" w14:textId="7FA9F2B1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19/48</w:t>
            </w:r>
            <w:r w:rsidRPr="00D3747D">
              <w:t>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884C80F" w14:textId="7537E629" w:rsidR="00737F91" w:rsidRPr="00D3747D" w:rsidRDefault="00737F91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.r.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03B22A4" w14:textId="3EA9DAFA" w:rsidR="00737F91" w:rsidRPr="00D3747D" w:rsidRDefault="00737F91" w:rsidP="00BB59F0">
            <w:pPr>
              <w:jc w:val="center"/>
            </w:pPr>
            <w:r w:rsidRPr="00D3747D">
              <w:t>AD, HSM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7ACA074" w14:textId="2C791FA4" w:rsidR="00737F91" w:rsidRPr="00D3747D" w:rsidRDefault="00737F91" w:rsidP="00BB59F0">
            <w:pPr>
              <w:jc w:val="center"/>
            </w:pPr>
            <w:r w:rsidRPr="00D3747D">
              <w:t>ET, HC, HTG, AC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49468CB" w14:textId="4BBB58B4" w:rsidR="00737F91" w:rsidRPr="00D3747D" w:rsidRDefault="00737F91" w:rsidP="00BB59F0">
            <w:pPr>
              <w:jc w:val="center"/>
            </w:pPr>
            <w:r w:rsidRPr="00D3747D">
              <w:t>HS,MVS, PBF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41991D2F" w14:textId="75D80911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 xml:space="preserve">16%(b) </w:t>
            </w:r>
            <w:r w:rsidRPr="00D3747D">
              <w:t>/ n.r.</w:t>
            </w:r>
          </w:p>
        </w:tc>
      </w:tr>
      <w:tr w:rsidR="00737F91" w:rsidRPr="001B0628" w14:paraId="2E87FE7E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4473840B" w14:textId="60114235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Limbach et al, 2003 (Germany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E9D81A0" w14:textId="6BF5AF55" w:rsidR="00737F91" w:rsidRPr="00D3747D" w:rsidRDefault="00737F91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B3F99C7" w14:textId="0A4308B1" w:rsidR="00737F91" w:rsidRPr="00914468" w:rsidRDefault="00737F91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CESD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1FB5417" w14:textId="7B29B79D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1D5C64E" w14:textId="0F7479FB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24/84</w:t>
            </w:r>
            <w:r w:rsidRPr="00D3747D">
              <w:t>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12570E7" w14:textId="585F5BCF" w:rsidR="00737F91" w:rsidRPr="00D3747D" w:rsidRDefault="00737F91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.r.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7DE01E4" w14:textId="5B9759DD" w:rsidR="00737F91" w:rsidRPr="00D3747D" w:rsidRDefault="00737F91" w:rsidP="00BB59F0">
            <w:pPr>
              <w:jc w:val="center"/>
            </w:pPr>
            <w:r w:rsidRPr="00D3747D">
              <w:t>HM, AP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AFB38AF" w14:textId="4E83273F" w:rsidR="00737F91" w:rsidRPr="00D3747D" w:rsidRDefault="00737F91" w:rsidP="00BB59F0">
            <w:pPr>
              <w:jc w:val="center"/>
            </w:pPr>
            <w:r w:rsidRPr="00D3747D">
              <w:t>ET, HC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2BA5589" w14:textId="6D46D558" w:rsidR="00737F91" w:rsidRPr="00D3747D" w:rsidRDefault="00737F91" w:rsidP="00BB59F0">
            <w:pPr>
              <w:jc w:val="center"/>
            </w:pPr>
            <w:r w:rsidRPr="00D3747D">
              <w:t>PBF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36D4029F" w14:textId="5AEAADC4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D3747D">
              <w:rPr>
                <w:rFonts w:eastAsia="Times New Roman"/>
                <w:color w:val="000000"/>
                <w:lang w:val="en-US"/>
              </w:rPr>
              <w:t>11,8%(b)</w:t>
            </w:r>
            <w:r>
              <w:rPr>
                <w:rFonts w:eastAsia="Times New Roman"/>
                <w:color w:val="000000"/>
                <w:lang w:val="en-US"/>
              </w:rPr>
              <w:t xml:space="preserve"> </w:t>
            </w:r>
            <w:r w:rsidRPr="00D3747D">
              <w:rPr>
                <w:rFonts w:eastAsia="Times New Roman"/>
                <w:color w:val="000000"/>
                <w:lang w:val="en-US"/>
              </w:rPr>
              <w:t>/</w:t>
            </w:r>
          </w:p>
          <w:p w14:paraId="550EA976" w14:textId="6F18C2ED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D3747D">
              <w:rPr>
                <w:rFonts w:eastAsia="Times New Roman"/>
                <w:color w:val="000000"/>
                <w:lang w:val="en-US"/>
              </w:rPr>
              <w:t>Gly245</w:t>
            </w:r>
            <w:r w:rsidRPr="00D3747D">
              <w:rPr>
                <w:rFonts w:eastAsia="Calibri"/>
                <w:color w:val="000000"/>
                <w:lang w:val="en-US"/>
              </w:rPr>
              <w:t>→</w:t>
            </w:r>
            <w:r>
              <w:rPr>
                <w:rFonts w:eastAsia="Times New Roman"/>
                <w:color w:val="000000"/>
                <w:lang w:val="en-US"/>
              </w:rPr>
              <w:t xml:space="preserve">Stop mutation </w:t>
            </w:r>
            <w:r w:rsidRPr="00D3747D">
              <w:rPr>
                <w:rFonts w:eastAsia="Times New Roman"/>
                <w:color w:val="000000"/>
                <w:lang w:val="en-US"/>
              </w:rPr>
              <w:t>/Gly290</w:t>
            </w:r>
            <w:r w:rsidRPr="00D3747D">
              <w:rPr>
                <w:rFonts w:eastAsia="Calibri"/>
                <w:color w:val="000000"/>
                <w:lang w:val="en-US"/>
              </w:rPr>
              <w:t>→</w:t>
            </w:r>
            <w:r w:rsidRPr="00D3747D">
              <w:rPr>
                <w:rFonts w:eastAsia="Times New Roman"/>
                <w:color w:val="000000"/>
                <w:lang w:val="en-US"/>
              </w:rPr>
              <w:t>Ar</w:t>
            </w:r>
            <w:r>
              <w:rPr>
                <w:rFonts w:eastAsia="Times New Roman"/>
                <w:color w:val="000000"/>
                <w:lang w:val="en-US"/>
              </w:rPr>
              <w:t>g</w:t>
            </w:r>
          </w:p>
        </w:tc>
      </w:tr>
      <w:tr w:rsidR="00737F91" w:rsidRPr="00D3747D" w14:paraId="3C075735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70536D6A" w14:textId="03CBB164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D3747D">
              <w:rPr>
                <w:rFonts w:eastAsia="Times New Roman"/>
                <w:color w:val="000000"/>
                <w:lang w:val="en-US"/>
              </w:rPr>
              <w:t>Linpinski et al, 2018 (A) (Poland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B99714B" w14:textId="3669D5FC" w:rsidR="00737F91" w:rsidRPr="00D3747D" w:rsidRDefault="00737F91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C3A8DF7" w14:textId="54A73ABD" w:rsidR="00737F91" w:rsidRPr="00914468" w:rsidRDefault="00737F91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CESD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D6549F8" w14:textId="62F5687E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Fe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1D39811" w14:textId="47C1754E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60 /120</w:t>
            </w:r>
            <w:r w:rsidRPr="00D3747D">
              <w:t>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D7DB073" w14:textId="1A082D3C" w:rsidR="00737F91" w:rsidRPr="00D3747D" w:rsidRDefault="00737F91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.r.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BC4531F" w14:textId="4B305BAA" w:rsidR="00737F91" w:rsidRPr="00D3747D" w:rsidRDefault="00737F91" w:rsidP="00BB59F0">
            <w:pPr>
              <w:jc w:val="center"/>
            </w:pPr>
            <w:r w:rsidRPr="00D3747D">
              <w:t>HM, AP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5B5838F" w14:textId="39145DE5" w:rsidR="00737F91" w:rsidRPr="00D3747D" w:rsidRDefault="00737F91" w:rsidP="00BB59F0">
            <w:pPr>
              <w:jc w:val="center"/>
            </w:pPr>
            <w:r w:rsidRPr="00D3747D">
              <w:t>HC, HTG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F84E0BD" w14:textId="517376A5" w:rsidR="00737F91" w:rsidRPr="00D3747D" w:rsidRDefault="00737F91" w:rsidP="00BB59F0">
            <w:pPr>
              <w:jc w:val="center"/>
              <w:rPr>
                <w:lang w:val="en-US"/>
              </w:rPr>
            </w:pPr>
            <w:r w:rsidRPr="00D3747D">
              <w:rPr>
                <w:lang w:val="en-US"/>
              </w:rPr>
              <w:t>HLD, kV, BRC,C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00118AD2" w14:textId="7B1DC45C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14,2% (b)</w:t>
            </w:r>
            <w:r w:rsidRPr="00D3747D">
              <w:t xml:space="preserve"> / n.r.</w:t>
            </w:r>
          </w:p>
        </w:tc>
      </w:tr>
      <w:tr w:rsidR="00737F91" w:rsidRPr="00D3747D" w14:paraId="11F7C3FE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03F68E7C" w14:textId="3860FB62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D3747D">
              <w:rPr>
                <w:rFonts w:eastAsia="Times New Roman"/>
                <w:color w:val="000000"/>
                <w:lang w:val="en-US"/>
              </w:rPr>
              <w:t>Linpinski et al, 2018 (B) (Poland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4C4DFB9" w14:textId="3BE990BB" w:rsidR="00737F91" w:rsidRPr="00D3747D" w:rsidRDefault="00737F91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510D057" w14:textId="0FE87A6A" w:rsidR="00737F91" w:rsidRPr="00914468" w:rsidRDefault="00737F91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CESD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1154776" w14:textId="73714C86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86359FF" w14:textId="5B1084C6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60/ 72</w:t>
            </w:r>
            <w:r w:rsidRPr="00D3747D">
              <w:t>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6808D90" w14:textId="46BC25C5" w:rsidR="00737F91" w:rsidRPr="00D3747D" w:rsidRDefault="00737F91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.r.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8BC972C" w14:textId="221F045F" w:rsidR="00737F91" w:rsidRPr="00D3747D" w:rsidRDefault="00737F91" w:rsidP="00BB59F0">
            <w:pPr>
              <w:jc w:val="center"/>
            </w:pPr>
            <w:r w:rsidRPr="00D3747D">
              <w:t>HSM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6002377" w14:textId="7C8DDBF6" w:rsidR="00737F91" w:rsidRPr="00D3747D" w:rsidRDefault="00737F91" w:rsidP="00BB59F0">
            <w:pPr>
              <w:jc w:val="center"/>
            </w:pPr>
            <w:r w:rsidRPr="00D3747D">
              <w:t>ET, HC, HTG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E5D53B7" w14:textId="559B8483" w:rsidR="00737F91" w:rsidRPr="00D3747D" w:rsidRDefault="00737F91" w:rsidP="00BB59F0">
            <w:pPr>
              <w:jc w:val="center"/>
              <w:rPr>
                <w:lang w:val="en-US"/>
              </w:rPr>
            </w:pPr>
            <w:r w:rsidRPr="00D3747D">
              <w:rPr>
                <w:lang w:val="en-US"/>
              </w:rPr>
              <w:t>HLD,PBF, kV, BRC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668B8846" w14:textId="4EBA2A02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6% (b)</w:t>
            </w:r>
            <w:r w:rsidRPr="00D3747D">
              <w:t xml:space="preserve"> / n.r.</w:t>
            </w:r>
          </w:p>
        </w:tc>
      </w:tr>
      <w:tr w:rsidR="00737F91" w:rsidRPr="00D3747D" w14:paraId="2CF8739F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62D12A69" w14:textId="7B989EF6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D3747D">
              <w:rPr>
                <w:rFonts w:eastAsia="Times New Roman"/>
                <w:color w:val="000000"/>
                <w:lang w:val="en-US"/>
              </w:rPr>
              <w:lastRenderedPageBreak/>
              <w:t>Linpinski et al, 2018 (C) (Poland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D54F3C9" w14:textId="7D453239" w:rsidR="00737F91" w:rsidRPr="00D3747D" w:rsidRDefault="00737F91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1F6A32B" w14:textId="69F0C215" w:rsidR="00737F91" w:rsidRPr="00914468" w:rsidRDefault="00737F91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CESD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DDE8EBF" w14:textId="57E05207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E172554" w14:textId="23C27606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60/72</w:t>
            </w:r>
            <w:r w:rsidRPr="00D3747D">
              <w:t>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8FFEFBE" w14:textId="3B01E1A4" w:rsidR="00737F91" w:rsidRPr="00D3747D" w:rsidRDefault="00737F91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.r.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AF762A4" w14:textId="1F8FF4EA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HSM</w:t>
            </w:r>
          </w:p>
          <w:p w14:paraId="461FE40D" w14:textId="77777777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gastric polyp</w:t>
            </w:r>
          </w:p>
          <w:p w14:paraId="1ED11755" w14:textId="77777777" w:rsidR="00737F91" w:rsidRPr="00D3747D" w:rsidRDefault="00737F91" w:rsidP="00BB59F0">
            <w:pPr>
              <w:jc w:val="center"/>
            </w:pP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678E14F" w14:textId="710A4086" w:rsidR="00737F91" w:rsidRPr="00D3747D" w:rsidRDefault="00737F91" w:rsidP="00BB59F0">
            <w:pPr>
              <w:jc w:val="center"/>
            </w:pPr>
            <w:r w:rsidRPr="00D3747D">
              <w:t>ET, HC, HTG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6686DD6" w14:textId="4A3776FF" w:rsidR="00737F91" w:rsidRPr="00D3747D" w:rsidRDefault="00737F91" w:rsidP="00BB59F0">
            <w:pPr>
              <w:jc w:val="center"/>
              <w:rPr>
                <w:lang w:val="en-US"/>
              </w:rPr>
            </w:pPr>
            <w:r w:rsidRPr="00D3747D">
              <w:rPr>
                <w:lang w:val="en-US"/>
              </w:rPr>
              <w:t>HLD, kV, BRC,C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09C02FDA" w14:textId="7A91EAA5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30,3% (b)</w:t>
            </w:r>
            <w:r w:rsidRPr="00D3747D">
              <w:t xml:space="preserve"> / n.r.</w:t>
            </w:r>
          </w:p>
        </w:tc>
      </w:tr>
      <w:tr w:rsidR="00737F91" w:rsidRPr="00D3747D" w14:paraId="18D90CE7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5DB53FF8" w14:textId="291744B2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D3747D">
              <w:rPr>
                <w:rFonts w:eastAsia="Times New Roman"/>
                <w:color w:val="000000"/>
                <w:lang w:val="en-US"/>
              </w:rPr>
              <w:t>Linpinski et al, 2018 (D) (Poland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D63E849" w14:textId="4628D016" w:rsidR="00737F91" w:rsidRPr="00D3747D" w:rsidRDefault="00737F91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307C38F" w14:textId="07BC3AB7" w:rsidR="00737F91" w:rsidRPr="00914468" w:rsidRDefault="00737F91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CESD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BE619EA" w14:textId="48191B3B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57D2575" w14:textId="251C64AD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6/24</w:t>
            </w:r>
            <w:r w:rsidRPr="00D3747D">
              <w:t>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D12F8A8" w14:textId="523A19B5" w:rsidR="00737F91" w:rsidRPr="00D3747D" w:rsidRDefault="00737F91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.r.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2406137" w14:textId="3375402D" w:rsidR="00B112FB" w:rsidRDefault="00737F91" w:rsidP="00BB59F0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D3747D">
              <w:rPr>
                <w:rFonts w:eastAsia="Times New Roman"/>
                <w:color w:val="000000"/>
                <w:lang w:val="en-US"/>
              </w:rPr>
              <w:t>HSM,pulmonary tuberculosis</w:t>
            </w:r>
            <w:r w:rsidR="00B112FB">
              <w:rPr>
                <w:rFonts w:eastAsia="Times New Roman"/>
                <w:color w:val="000000"/>
                <w:lang w:val="en-US"/>
              </w:rPr>
              <w:t>,</w:t>
            </w:r>
          </w:p>
          <w:p w14:paraId="3B495264" w14:textId="4B03221C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D3747D">
              <w:rPr>
                <w:rFonts w:eastAsia="Times New Roman"/>
                <w:color w:val="000000"/>
                <w:lang w:val="en-US"/>
              </w:rPr>
              <w:t>agenesis of the left kidney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6EA8B31" w14:textId="60ED2669" w:rsidR="00737F91" w:rsidRPr="00D3747D" w:rsidRDefault="00737F91" w:rsidP="00BB59F0">
            <w:pPr>
              <w:jc w:val="center"/>
            </w:pPr>
            <w:r w:rsidRPr="00D3747D">
              <w:t>ET, HC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EEA8780" w14:textId="4CDCF392" w:rsidR="00737F91" w:rsidRPr="00D3747D" w:rsidRDefault="00737F91" w:rsidP="00BB59F0">
            <w:pPr>
              <w:jc w:val="center"/>
              <w:rPr>
                <w:lang w:val="en-US"/>
              </w:rPr>
            </w:pPr>
            <w:r w:rsidRPr="00D3747D">
              <w:rPr>
                <w:lang w:val="en-US"/>
              </w:rPr>
              <w:t>HLD, PBF, kV, BRC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0F49AF5C" w14:textId="1D510DA4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28,4% (b)</w:t>
            </w:r>
            <w:r w:rsidRPr="00D3747D">
              <w:t xml:space="preserve"> / n.r.</w:t>
            </w:r>
          </w:p>
        </w:tc>
      </w:tr>
      <w:tr w:rsidR="00737F91" w:rsidRPr="00D3747D" w14:paraId="731D8847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53ADF8DE" w14:textId="7CB327EB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Linpinski et al, 2018 (E) (Poland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4312CAC" w14:textId="59CC8330" w:rsidR="00737F91" w:rsidRPr="00D3747D" w:rsidRDefault="00737F91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FED6E57" w14:textId="311F8B40" w:rsidR="00737F91" w:rsidRPr="00914468" w:rsidRDefault="00737F91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CESD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2AEE9A2" w14:textId="75621DE6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B45A03B" w14:textId="4DC3079C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132/168</w:t>
            </w:r>
            <w:r w:rsidRPr="00D3747D">
              <w:t>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920A9A4" w14:textId="19F91963" w:rsidR="00737F91" w:rsidRPr="00D3747D" w:rsidRDefault="00737F91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.r.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044D6FC" w14:textId="6CD824DF" w:rsidR="00737F91" w:rsidRPr="00D3747D" w:rsidRDefault="00737F91" w:rsidP="00BB59F0">
            <w:pPr>
              <w:jc w:val="center"/>
            </w:pPr>
            <w:r w:rsidRPr="00D3747D">
              <w:t>HSM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BF875E9" w14:textId="1B410B25" w:rsidR="00737F91" w:rsidRPr="00D3747D" w:rsidRDefault="00737F91" w:rsidP="00BB59F0">
            <w:pPr>
              <w:jc w:val="center"/>
            </w:pPr>
            <w:r>
              <w:t>-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5D048DC" w14:textId="6515FD3A" w:rsidR="00737F91" w:rsidRPr="00D3747D" w:rsidRDefault="00737F91" w:rsidP="00BB59F0">
            <w:pPr>
              <w:jc w:val="center"/>
            </w:pPr>
            <w:r w:rsidRPr="00D3747D">
              <w:t>HLD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2325904C" w14:textId="12ACD93B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25,7% (b)</w:t>
            </w:r>
            <w:r w:rsidRPr="00D3747D">
              <w:t xml:space="preserve"> / n.r.</w:t>
            </w:r>
          </w:p>
        </w:tc>
      </w:tr>
      <w:tr w:rsidR="00737F91" w:rsidRPr="00D3747D" w14:paraId="52B77D75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53FF797B" w14:textId="000F589D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D3747D">
              <w:rPr>
                <w:rFonts w:eastAsia="Times New Roman"/>
                <w:color w:val="000000"/>
                <w:lang w:val="en-US"/>
              </w:rPr>
              <w:t>Linpinski et al, 2018 (F) (Poland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AE44266" w14:textId="27006752" w:rsidR="00737F91" w:rsidRPr="00D3747D" w:rsidRDefault="00737F91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94FABFA" w14:textId="1F4408DF" w:rsidR="00737F91" w:rsidRPr="00914468" w:rsidRDefault="00737F91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CESD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0857C8C" w14:textId="41CC1816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C07E1D3" w14:textId="2CB2F8CA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178/156</w:t>
            </w:r>
            <w:r w:rsidRPr="00D3747D">
              <w:t>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56F22C3" w14:textId="044F9C46" w:rsidR="00737F91" w:rsidRPr="00D3747D" w:rsidRDefault="00737F91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.r.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2E22A24" w14:textId="3EA9E5F1" w:rsidR="00737F91" w:rsidRPr="00D3747D" w:rsidRDefault="00737F91" w:rsidP="00BB59F0">
            <w:pPr>
              <w:jc w:val="center"/>
            </w:pPr>
            <w:r w:rsidRPr="00D3747D">
              <w:t>HM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977645F" w14:textId="04E77FC9" w:rsidR="00737F91" w:rsidRPr="00D3747D" w:rsidRDefault="00737F91" w:rsidP="00BB59F0">
            <w:pPr>
              <w:jc w:val="center"/>
            </w:pPr>
            <w:r w:rsidRPr="00D3747D">
              <w:t>HG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4525A52" w14:textId="73161328" w:rsidR="00737F91" w:rsidRPr="00D3747D" w:rsidRDefault="00737F91" w:rsidP="00BB59F0">
            <w:pPr>
              <w:jc w:val="center"/>
            </w:pPr>
            <w:r w:rsidRPr="00D3747D">
              <w:t>n.r.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1BB39067" w14:textId="50872988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1,93% (b)</w:t>
            </w:r>
            <w:r w:rsidRPr="00D3747D">
              <w:t xml:space="preserve"> / n.r.</w:t>
            </w:r>
          </w:p>
        </w:tc>
      </w:tr>
      <w:tr w:rsidR="00737F91" w:rsidRPr="00D3747D" w14:paraId="241010FD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6FB7704B" w14:textId="67C7246C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D3747D">
              <w:rPr>
                <w:rFonts w:eastAsia="Times New Roman"/>
                <w:color w:val="000000"/>
                <w:lang w:val="en-US"/>
              </w:rPr>
              <w:t>Linpinski et al, 2018 (G) (Poland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B5BE4AE" w14:textId="7EB95BE8" w:rsidR="00737F91" w:rsidRPr="00D3747D" w:rsidRDefault="00737F91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0F43DC8" w14:textId="08A8B3C1" w:rsidR="00737F91" w:rsidRPr="00914468" w:rsidRDefault="00737F91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CESD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4F2C2C7" w14:textId="37212B9E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Fe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0270AB5" w14:textId="78BB833B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18/30</w:t>
            </w:r>
            <w:r w:rsidRPr="00D3747D">
              <w:t>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4D2B2DB" w14:textId="7D2ACA78" w:rsidR="00737F91" w:rsidRPr="00D3747D" w:rsidRDefault="00737F91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.r.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ADDEE55" w14:textId="16E71D3A" w:rsidR="00737F91" w:rsidRPr="00D3747D" w:rsidRDefault="00737F91" w:rsidP="00BB59F0">
            <w:pPr>
              <w:jc w:val="center"/>
            </w:pPr>
            <w:r w:rsidRPr="00D3747D">
              <w:t>HM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F0D1794" w14:textId="172B818F" w:rsidR="00737F91" w:rsidRPr="00D3747D" w:rsidRDefault="00737F91" w:rsidP="00BB59F0">
            <w:pPr>
              <w:jc w:val="center"/>
            </w:pPr>
            <w:r w:rsidRPr="00D3747D">
              <w:t>ET, HC, HTG, LH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44E8DC3" w14:textId="17A081C6" w:rsidR="00737F91" w:rsidRPr="00D3747D" w:rsidRDefault="00737F91" w:rsidP="00BB59F0">
            <w:pPr>
              <w:jc w:val="center"/>
              <w:rPr>
                <w:lang w:val="en-US"/>
              </w:rPr>
            </w:pPr>
            <w:r w:rsidRPr="00D3747D">
              <w:rPr>
                <w:lang w:val="en-US"/>
              </w:rPr>
              <w:t>HLD,PBF, kV, BRC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7EFD60F2" w14:textId="6C513273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3,98% (b)/</w:t>
            </w:r>
          </w:p>
          <w:p w14:paraId="35D44F49" w14:textId="77777777" w:rsidR="00737F91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c.894G&gt;A/</w:t>
            </w:r>
          </w:p>
          <w:p w14:paraId="6C7A1F4F" w14:textId="6300EEC1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c.894G&gt;A</w:t>
            </w:r>
          </w:p>
        </w:tc>
      </w:tr>
      <w:tr w:rsidR="00737F91" w:rsidRPr="00D3747D" w14:paraId="054F6909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41970CCA" w14:textId="5DCD3593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Linpinski et al, 2018 (H) (Poland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AD27CA5" w14:textId="4E299ABA" w:rsidR="00737F91" w:rsidRPr="00D3747D" w:rsidRDefault="00737F91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5D13D8D" w14:textId="535C3BFB" w:rsidR="00737F91" w:rsidRPr="00914468" w:rsidRDefault="00737F91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CESD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7331F92" w14:textId="3E7F4036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Fe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F4ED33E" w14:textId="34EA97D3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24/24</w:t>
            </w:r>
            <w:r w:rsidRPr="00D3747D">
              <w:t>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E0ADC00" w14:textId="6DA661C4" w:rsidR="00737F91" w:rsidRPr="00D3747D" w:rsidRDefault="00737F91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.r.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0E4B5A0" w14:textId="6EF51AD4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HM, diabetes mel</w:t>
            </w:r>
            <w:r w:rsidR="00B112FB">
              <w:rPr>
                <w:rFonts w:eastAsia="Times New Roman"/>
                <w:color w:val="000000"/>
              </w:rPr>
              <w:t>l</w:t>
            </w:r>
            <w:r w:rsidRPr="00D3747D">
              <w:rPr>
                <w:rFonts w:eastAsia="Times New Roman"/>
                <w:color w:val="000000"/>
              </w:rPr>
              <w:t>itus type 1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118696F" w14:textId="03E2B815" w:rsidR="00737F91" w:rsidRPr="00D3747D" w:rsidRDefault="00737F91" w:rsidP="00BB59F0">
            <w:pPr>
              <w:jc w:val="center"/>
            </w:pPr>
            <w:r w:rsidRPr="00D3747D">
              <w:t>HC, HTG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091848B" w14:textId="18069A6C" w:rsidR="00737F91" w:rsidRPr="00D3747D" w:rsidRDefault="00737F91" w:rsidP="00BB59F0">
            <w:pPr>
              <w:jc w:val="center"/>
            </w:pPr>
            <w:r w:rsidRPr="00D3747D">
              <w:t>n.r.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71271CCD" w14:textId="02096323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4,24% (b)/</w:t>
            </w:r>
          </w:p>
          <w:p w14:paraId="6BBD7B3E" w14:textId="77777777" w:rsidR="00737F91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c.894G&gt;A/</w:t>
            </w:r>
          </w:p>
          <w:p w14:paraId="50AC83F7" w14:textId="2CF26FF3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c.894G&gt;A</w:t>
            </w:r>
          </w:p>
        </w:tc>
      </w:tr>
      <w:tr w:rsidR="00737F91" w:rsidRPr="00D3747D" w14:paraId="1DB97811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4F6D6F12" w14:textId="248D36EC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Linpinski et al, 2018 (I) (Poland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44ADFAE" w14:textId="7F3852A2" w:rsidR="00737F91" w:rsidRPr="00D3747D" w:rsidRDefault="00737F91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3013498" w14:textId="7C347E46" w:rsidR="00737F91" w:rsidRPr="00914468" w:rsidRDefault="00737F91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CESD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04BA14F" w14:textId="77C42243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078115E" w14:textId="10BA3468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24/120</w:t>
            </w:r>
            <w:r w:rsidRPr="00D3747D">
              <w:t>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93F096E" w14:textId="230185EE" w:rsidR="00737F91" w:rsidRPr="00D3747D" w:rsidRDefault="00737F91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.r.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4C2230F" w14:textId="61C575AE" w:rsidR="00737F91" w:rsidRPr="00D3747D" w:rsidRDefault="00737F91" w:rsidP="00BB59F0">
            <w:pPr>
              <w:jc w:val="center"/>
            </w:pPr>
            <w:r w:rsidRPr="00D3747D">
              <w:t>HM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6C7AF9F" w14:textId="2BF38D96" w:rsidR="00737F91" w:rsidRPr="00D3747D" w:rsidRDefault="00737F91" w:rsidP="00BB59F0">
            <w:pPr>
              <w:jc w:val="center"/>
            </w:pPr>
            <w:r w:rsidRPr="00D3747D">
              <w:t>ET, HC, HTG, LH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5A930F0" w14:textId="039F4B65" w:rsidR="00737F91" w:rsidRPr="00D3747D" w:rsidRDefault="00737F91" w:rsidP="00BB59F0">
            <w:pPr>
              <w:jc w:val="center"/>
            </w:pPr>
            <w:r w:rsidRPr="00D3747D">
              <w:t>HLD,PBF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0DADF50D" w14:textId="3D2CE4D8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5% (b)/</w:t>
            </w:r>
          </w:p>
          <w:p w14:paraId="7D517A40" w14:textId="77777777" w:rsidR="00737F91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c.894G&gt;A/</w:t>
            </w:r>
          </w:p>
          <w:p w14:paraId="2297342D" w14:textId="5F2DDBAE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c.894G&gt;A</w:t>
            </w:r>
          </w:p>
        </w:tc>
      </w:tr>
      <w:tr w:rsidR="00737F91" w:rsidRPr="00D3747D" w14:paraId="308D5979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5965DE38" w14:textId="5880D280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D3747D">
              <w:rPr>
                <w:rFonts w:eastAsia="Times New Roman"/>
                <w:color w:val="000000"/>
                <w:lang w:val="en-US"/>
              </w:rPr>
              <w:lastRenderedPageBreak/>
              <w:t>Linpinski et al, 2018 (J) (Poland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40AEA7A" w14:textId="45573E7B" w:rsidR="00737F91" w:rsidRPr="00D3747D" w:rsidRDefault="00737F91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6042798" w14:textId="596EE776" w:rsidR="00737F91" w:rsidRPr="00914468" w:rsidRDefault="00737F91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CESD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86FB98D" w14:textId="10AACA8B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12E2D11" w14:textId="52792D8E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4/120</w:t>
            </w:r>
            <w:r w:rsidRPr="00D3747D">
              <w:t>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383ACA8" w14:textId="0C7BBA54" w:rsidR="00737F91" w:rsidRPr="00D3747D" w:rsidRDefault="00737F91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.r.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AE423CD" w14:textId="6F407757" w:rsidR="00737F91" w:rsidRPr="00D3747D" w:rsidRDefault="00737F91" w:rsidP="00BB59F0">
            <w:pPr>
              <w:jc w:val="center"/>
            </w:pPr>
            <w:r w:rsidRPr="00D3747D">
              <w:t>HM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D3E5500" w14:textId="6A41D5EB" w:rsidR="00737F91" w:rsidRPr="00D3747D" w:rsidRDefault="00737F91" w:rsidP="00BB59F0">
            <w:pPr>
              <w:jc w:val="center"/>
            </w:pPr>
            <w:r w:rsidRPr="00D3747D">
              <w:t>ET, HC, HTG, LH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B4FBF8F" w14:textId="0819650F" w:rsidR="00737F91" w:rsidRPr="00D3747D" w:rsidRDefault="00737F91" w:rsidP="00BB59F0">
            <w:pPr>
              <w:jc w:val="center"/>
            </w:pPr>
            <w:r w:rsidRPr="00D3747D">
              <w:t>n.r.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0865EF3D" w14:textId="5D17C2C1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2,46% (b)</w:t>
            </w:r>
          </w:p>
          <w:p w14:paraId="2BB09693" w14:textId="63D713F6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c.538+5G&gt;A/c.894G&gt;A</w:t>
            </w:r>
          </w:p>
        </w:tc>
      </w:tr>
      <w:tr w:rsidR="00737F91" w:rsidRPr="00D3747D" w14:paraId="0E3343EA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29B51F88" w14:textId="199A9AC6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D3747D">
              <w:rPr>
                <w:rFonts w:eastAsia="Times New Roman"/>
                <w:color w:val="000000"/>
                <w:lang w:val="en-US"/>
              </w:rPr>
              <w:t>Linpinski et al, 2018 (K) (Poland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4876812" w14:textId="34F56D8E" w:rsidR="00737F91" w:rsidRPr="00D3747D" w:rsidRDefault="00737F91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701BFB3" w14:textId="4B2929E5" w:rsidR="00737F91" w:rsidRPr="00914468" w:rsidRDefault="00737F91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CESD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9242EE4" w14:textId="51F2BAA8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C2793DB" w14:textId="0DD58E22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120/132</w:t>
            </w:r>
            <w:r w:rsidRPr="00D3747D">
              <w:t>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56006C9" w14:textId="01A7EB35" w:rsidR="00737F91" w:rsidRPr="00D3747D" w:rsidRDefault="00737F91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.r.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F502FE9" w14:textId="172F2A5C" w:rsidR="00737F91" w:rsidRPr="00D3747D" w:rsidRDefault="00737F91" w:rsidP="00BB59F0">
            <w:pPr>
              <w:jc w:val="center"/>
            </w:pPr>
            <w:r w:rsidRPr="00D3747D">
              <w:t>HM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24AB829" w14:textId="45C25BE2" w:rsidR="00737F91" w:rsidRPr="00D3747D" w:rsidRDefault="00737F91" w:rsidP="00BB59F0">
            <w:pPr>
              <w:jc w:val="center"/>
            </w:pPr>
            <w:r w:rsidRPr="00D3747D">
              <w:t>ET, HC, HTG, LH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787F7C6" w14:textId="111C1997" w:rsidR="00737F91" w:rsidRPr="00D3747D" w:rsidRDefault="00737F91" w:rsidP="00BB59F0">
            <w:pPr>
              <w:jc w:val="center"/>
            </w:pPr>
            <w:r w:rsidRPr="00D3747D">
              <w:t>PBF, kV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770176B0" w14:textId="7ADBEAB0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3,11% (b)</w:t>
            </w:r>
            <w:r w:rsidRPr="00D3747D">
              <w:t xml:space="preserve"> / n.r.</w:t>
            </w:r>
          </w:p>
        </w:tc>
      </w:tr>
      <w:tr w:rsidR="00737F91" w:rsidRPr="00D3747D" w14:paraId="1FE5470F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5AC47D67" w14:textId="6730ECE4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D3747D">
              <w:rPr>
                <w:rFonts w:eastAsia="Times New Roman"/>
                <w:color w:val="000000"/>
                <w:lang w:val="en-US"/>
              </w:rPr>
              <w:t>Linpinski et al, 2018 (L) (Poland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F0BC79D" w14:textId="1C6A4940" w:rsidR="00737F91" w:rsidRPr="00D3747D" w:rsidRDefault="00737F91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6401F89" w14:textId="17CA9EAD" w:rsidR="00737F91" w:rsidRPr="00914468" w:rsidRDefault="00737F91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CESD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50690AD" w14:textId="518C6878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Fe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7E928BF" w14:textId="54BA7741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48/54</w:t>
            </w:r>
            <w:r w:rsidRPr="00D3747D">
              <w:t>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6CCF071" w14:textId="21F6F6B2" w:rsidR="00737F91" w:rsidRPr="00D3747D" w:rsidRDefault="00737F91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.r.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55BADE7" w14:textId="0778D8AD" w:rsidR="00737F91" w:rsidRPr="00D3747D" w:rsidRDefault="00737F91" w:rsidP="00BB59F0">
            <w:pPr>
              <w:jc w:val="center"/>
            </w:pPr>
            <w:r w:rsidRPr="00D3747D">
              <w:t>HSM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92B6451" w14:textId="13537674" w:rsidR="00737F91" w:rsidRPr="00D3747D" w:rsidRDefault="00737F91" w:rsidP="00BB59F0">
            <w:pPr>
              <w:jc w:val="center"/>
            </w:pPr>
            <w:r w:rsidRPr="00D3747D">
              <w:t>ET, HC, HTG, LH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0B43265" w14:textId="20FDB8D7" w:rsidR="00737F91" w:rsidRPr="00D3747D" w:rsidRDefault="00737F91" w:rsidP="00BB59F0">
            <w:pPr>
              <w:jc w:val="center"/>
            </w:pPr>
            <w:r w:rsidRPr="00D3747D">
              <w:t>n.r.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0EFA74AE" w14:textId="73540C4B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2,94% (b)</w:t>
            </w:r>
          </w:p>
          <w:p w14:paraId="5B7D9EDA" w14:textId="77777777" w:rsidR="00737F91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c.538+5G&gt;A/</w:t>
            </w:r>
          </w:p>
          <w:p w14:paraId="756ADE76" w14:textId="39CBD380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c.894G&gt;A</w:t>
            </w:r>
          </w:p>
        </w:tc>
      </w:tr>
      <w:tr w:rsidR="00737F91" w:rsidRPr="00D3747D" w14:paraId="4880D14C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23A24A47" w14:textId="302A12C2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D3747D">
              <w:rPr>
                <w:rFonts w:eastAsia="Times New Roman"/>
                <w:color w:val="000000"/>
                <w:lang w:val="en-US"/>
              </w:rPr>
              <w:t>Linpinski et al, 2018 (M) (Poland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40850F3" w14:textId="046CCC82" w:rsidR="00737F91" w:rsidRPr="00D3747D" w:rsidRDefault="00737F91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4F72A7F" w14:textId="77CB88F2" w:rsidR="00737F91" w:rsidRPr="00914468" w:rsidRDefault="00737F91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CESD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9264218" w14:textId="515078DB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Fe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BC28B81" w14:textId="2E816B03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24/96</w:t>
            </w:r>
            <w:r w:rsidRPr="00D3747D">
              <w:t>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16EA637" w14:textId="1A62C51D" w:rsidR="00737F91" w:rsidRPr="00D3747D" w:rsidRDefault="00737F91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.r.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5C37623" w14:textId="309224C2" w:rsidR="00737F91" w:rsidRPr="00D3747D" w:rsidRDefault="00737F91" w:rsidP="00BB59F0">
            <w:pPr>
              <w:jc w:val="center"/>
            </w:pPr>
            <w:r w:rsidRPr="00D3747D">
              <w:t>HM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697F758" w14:textId="7FB5DBAD" w:rsidR="00737F91" w:rsidRPr="00D3747D" w:rsidRDefault="00737F91" w:rsidP="00BB59F0">
            <w:pPr>
              <w:jc w:val="center"/>
            </w:pPr>
            <w:r w:rsidRPr="00D3747D">
              <w:t>ET, HC, HTG, LH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EF8A5DD" w14:textId="7E0E7CA9" w:rsidR="00737F91" w:rsidRPr="00D3747D" w:rsidRDefault="00737F91" w:rsidP="00BB59F0">
            <w:pPr>
              <w:jc w:val="center"/>
            </w:pPr>
            <w:r w:rsidRPr="00D3747D">
              <w:t>kV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7A687FD2" w14:textId="14FD5882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3,67% (b)</w:t>
            </w:r>
          </w:p>
          <w:p w14:paraId="365C733D" w14:textId="77777777" w:rsidR="00737F91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c.309C&gt;A/</w:t>
            </w:r>
          </w:p>
          <w:p w14:paraId="334A67E7" w14:textId="7D440ABA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c.894G&gt;A</w:t>
            </w:r>
          </w:p>
        </w:tc>
      </w:tr>
      <w:tr w:rsidR="00737F91" w:rsidRPr="00D3747D" w14:paraId="429CF6C1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1D2D1C3E" w14:textId="7C1EC79A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Linpinski et al, 2018 (N) (Poland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6A1401A" w14:textId="67AA9F64" w:rsidR="00737F91" w:rsidRPr="00D3747D" w:rsidRDefault="00737F91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F848C9E" w14:textId="4EF772D4" w:rsidR="00737F91" w:rsidRPr="00914468" w:rsidRDefault="00737F91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CESD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B13796B" w14:textId="34E8E69E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525C68E" w14:textId="3FB7DE4F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24/108</w:t>
            </w:r>
            <w:r w:rsidRPr="00D3747D">
              <w:t>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53EF068" w14:textId="5A309C39" w:rsidR="00737F91" w:rsidRPr="00D3747D" w:rsidRDefault="00737F91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.r.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02EE3BA" w14:textId="1E71EF81" w:rsidR="00737F91" w:rsidRPr="00D3747D" w:rsidRDefault="00737F91" w:rsidP="00BB59F0">
            <w:pPr>
              <w:jc w:val="center"/>
            </w:pPr>
            <w:r w:rsidRPr="00D3747D">
              <w:t>HM, Gilbert’s syndrome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1E2FCC9" w14:textId="5A1C57D9" w:rsidR="00737F91" w:rsidRPr="00D3747D" w:rsidRDefault="00737F91" w:rsidP="00BB59F0">
            <w:pPr>
              <w:jc w:val="center"/>
            </w:pPr>
            <w:r w:rsidRPr="00D3747D">
              <w:t>ET, HC, HTG, LH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C0876ED" w14:textId="0CD15230" w:rsidR="00737F91" w:rsidRPr="00D3747D" w:rsidRDefault="00737F91" w:rsidP="00BB59F0">
            <w:pPr>
              <w:jc w:val="center"/>
            </w:pPr>
            <w:r w:rsidRPr="00D3747D">
              <w:t>HLD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56393743" w14:textId="515C3E0A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4,24% (b)</w:t>
            </w:r>
          </w:p>
          <w:p w14:paraId="6FA6406A" w14:textId="77777777" w:rsidR="00737F91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c.894G&gt;A/</w:t>
            </w:r>
          </w:p>
          <w:p w14:paraId="2AD4D931" w14:textId="13BDB3C5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c.894G&gt;A</w:t>
            </w:r>
          </w:p>
        </w:tc>
      </w:tr>
      <w:tr w:rsidR="00737F91" w:rsidRPr="00D3747D" w14:paraId="6CE6FCF3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4D30DB94" w14:textId="43DC4FDD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Linpinski et al, 2018 (O)(Poland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6649C26" w14:textId="1519C39B" w:rsidR="00737F91" w:rsidRPr="00D3747D" w:rsidRDefault="00737F91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6714FC7" w14:textId="533AC972" w:rsidR="00737F91" w:rsidRPr="00914468" w:rsidRDefault="00737F91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CESD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40E7012" w14:textId="77551641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8EE0FCC" w14:textId="23716A10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84/120</w:t>
            </w:r>
            <w:r w:rsidRPr="00D3747D">
              <w:t>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FE0D3DC" w14:textId="15E61F1F" w:rsidR="00737F91" w:rsidRPr="00D3747D" w:rsidRDefault="00737F91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.r.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794C8D9" w14:textId="15E1B2C6" w:rsidR="00737F91" w:rsidRPr="00D3747D" w:rsidRDefault="00737F91" w:rsidP="00BB59F0">
            <w:pPr>
              <w:jc w:val="center"/>
            </w:pPr>
            <w:r w:rsidRPr="00D3747D">
              <w:t>HM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1EA1056" w14:textId="11703E3B" w:rsidR="00737F91" w:rsidRPr="00D3747D" w:rsidRDefault="00737F91" w:rsidP="00BB59F0">
            <w:pPr>
              <w:jc w:val="center"/>
            </w:pPr>
            <w:r w:rsidRPr="00D3747D">
              <w:t>ET, HC, HTG, LH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B819579" w14:textId="195DED70" w:rsidR="00737F91" w:rsidRPr="00D3747D" w:rsidRDefault="00737F91" w:rsidP="00BB59F0">
            <w:pPr>
              <w:jc w:val="center"/>
            </w:pPr>
            <w:r w:rsidRPr="00D3747D">
              <w:t>HS, PBF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5BA53B76" w14:textId="3877578D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5,54% (b)</w:t>
            </w:r>
            <w:r w:rsidRPr="00D3747D">
              <w:t xml:space="preserve"> / n.r.</w:t>
            </w:r>
          </w:p>
        </w:tc>
      </w:tr>
      <w:tr w:rsidR="00737F91" w:rsidRPr="00D3747D" w14:paraId="0F0255C7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12169FFD" w14:textId="74939042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D3747D">
              <w:rPr>
                <w:rFonts w:eastAsia="Times New Roman"/>
                <w:color w:val="000000"/>
                <w:lang w:val="en-US"/>
              </w:rPr>
              <w:t>Linpinski et al, 2018 (P) (Poland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9045D05" w14:textId="5E71F1E2" w:rsidR="00737F91" w:rsidRPr="00D3747D" w:rsidRDefault="00737F91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BE9B487" w14:textId="77D0FBFB" w:rsidR="00737F91" w:rsidRPr="00914468" w:rsidRDefault="00737F91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CESD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FBF5C68" w14:textId="40102CAB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B48F8EB" w14:textId="32218AA0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60/96</w:t>
            </w:r>
            <w:r w:rsidRPr="00D3747D">
              <w:t>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9822204" w14:textId="3844B357" w:rsidR="00737F91" w:rsidRPr="00D3747D" w:rsidRDefault="00737F91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.r.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85610C5" w14:textId="0E940B82" w:rsidR="00737F91" w:rsidRPr="00D3747D" w:rsidRDefault="00737F91" w:rsidP="00BB59F0">
            <w:pPr>
              <w:jc w:val="center"/>
            </w:pPr>
            <w:r w:rsidRPr="00D3747D">
              <w:t>HSM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8CE2645" w14:textId="72AF8E43" w:rsidR="00737F91" w:rsidRPr="00D3747D" w:rsidRDefault="00737F91" w:rsidP="00BB59F0">
            <w:pPr>
              <w:jc w:val="center"/>
            </w:pPr>
            <w:r w:rsidRPr="00D3747D">
              <w:t>ET, HC, HTG, LH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79ECA3B" w14:textId="2EB78693" w:rsidR="00737F91" w:rsidRPr="00D3747D" w:rsidRDefault="00737F91" w:rsidP="00BB59F0">
            <w:pPr>
              <w:jc w:val="center"/>
            </w:pPr>
            <w:r w:rsidRPr="00D3747D">
              <w:t>HLD,PBF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07DD8FC1" w14:textId="5A3065A6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0,99% (b)</w:t>
            </w:r>
            <w:r w:rsidRPr="00D3747D">
              <w:t xml:space="preserve"> / n.r.</w:t>
            </w:r>
          </w:p>
          <w:p w14:paraId="633A0609" w14:textId="77777777" w:rsidR="00737F91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c.386A&gt;C/</w:t>
            </w:r>
          </w:p>
          <w:p w14:paraId="7E153795" w14:textId="58021705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c.894G&gt;A</w:t>
            </w:r>
          </w:p>
        </w:tc>
      </w:tr>
      <w:tr w:rsidR="00737F91" w:rsidRPr="00D3747D" w14:paraId="177819FF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355AA605" w14:textId="3E0A4142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D3747D">
              <w:rPr>
                <w:rFonts w:eastAsia="Times New Roman"/>
                <w:color w:val="000000"/>
                <w:lang w:val="en-US"/>
              </w:rPr>
              <w:lastRenderedPageBreak/>
              <w:t>Linpinski et al, 2018 (Q) (Poland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19FEF25" w14:textId="7F6626D7" w:rsidR="00737F91" w:rsidRPr="00D3747D" w:rsidRDefault="00737F91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C41D4FF" w14:textId="6ADCFFD0" w:rsidR="00737F91" w:rsidRPr="00914468" w:rsidRDefault="00737F91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CESD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49515E7" w14:textId="410DBBFE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675FB89" w14:textId="75FEF05D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84/84</w:t>
            </w:r>
            <w:r w:rsidRPr="00D3747D">
              <w:t>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73F8E95" w14:textId="60C93E5B" w:rsidR="00737F91" w:rsidRPr="00D3747D" w:rsidRDefault="00737F91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.r.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3771850" w14:textId="608A28D5" w:rsidR="00737F91" w:rsidRPr="00D3747D" w:rsidRDefault="00737F91" w:rsidP="00BB59F0">
            <w:pPr>
              <w:jc w:val="center"/>
            </w:pPr>
            <w:r w:rsidRPr="00D3747D">
              <w:t>HSM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AEC792D" w14:textId="766C9477" w:rsidR="00737F91" w:rsidRPr="00D3747D" w:rsidRDefault="00737F91" w:rsidP="00BB59F0">
            <w:pPr>
              <w:jc w:val="center"/>
            </w:pPr>
            <w:r w:rsidRPr="00D3747D">
              <w:t>ET, HC, HTG, LH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CF16B18" w14:textId="51B28D4B" w:rsidR="00737F91" w:rsidRPr="00D3747D" w:rsidRDefault="00737F91" w:rsidP="00BB59F0">
            <w:pPr>
              <w:jc w:val="center"/>
            </w:pPr>
            <w:r w:rsidRPr="00D3747D">
              <w:t>HLD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3A36E2C3" w14:textId="0E2436DF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1,6% (b)</w:t>
            </w:r>
          </w:p>
          <w:p w14:paraId="491DA36A" w14:textId="77777777" w:rsidR="00737F91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c.386A&gt;C/</w:t>
            </w:r>
          </w:p>
          <w:p w14:paraId="4F1FF147" w14:textId="440684B3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c.894G&gt;A</w:t>
            </w:r>
          </w:p>
        </w:tc>
      </w:tr>
      <w:tr w:rsidR="00737F91" w:rsidRPr="00D3747D" w14:paraId="39DCC104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38AC2297" w14:textId="160E9D90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Linpinski et al, 2018 (R) (Poland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EB7CF4D" w14:textId="5CFDDFFD" w:rsidR="00737F91" w:rsidRPr="00D3747D" w:rsidRDefault="00737F91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3322E80" w14:textId="58E76F52" w:rsidR="00737F91" w:rsidRPr="00914468" w:rsidRDefault="00737F91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CESD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72EE47A" w14:textId="491448D5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CFFFF74" w14:textId="435FA4DF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120/132</w:t>
            </w:r>
            <w:r w:rsidRPr="00D3747D">
              <w:t>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3F7C487" w14:textId="236A0DB0" w:rsidR="00737F91" w:rsidRPr="00D3747D" w:rsidRDefault="00737F91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.r.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83EEB8A" w14:textId="2F4D4C78" w:rsidR="00737F91" w:rsidRPr="00D3747D" w:rsidRDefault="00737F91" w:rsidP="00BB59F0">
            <w:pPr>
              <w:jc w:val="center"/>
            </w:pPr>
            <w:r w:rsidRPr="00D3747D">
              <w:t>HSM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0DF16EE" w14:textId="11C2E67B" w:rsidR="00737F91" w:rsidRPr="00D3747D" w:rsidRDefault="00737F91" w:rsidP="00BB59F0">
            <w:pPr>
              <w:jc w:val="center"/>
            </w:pPr>
            <w:r w:rsidRPr="00D3747D">
              <w:t>ET, LH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97F5D70" w14:textId="49E3528F" w:rsidR="00737F91" w:rsidRPr="00D3747D" w:rsidRDefault="00737F91" w:rsidP="00BB59F0">
            <w:pPr>
              <w:jc w:val="center"/>
            </w:pPr>
            <w:r w:rsidRPr="00D3747D">
              <w:t>MVS,C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6E43CB57" w14:textId="79578090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2,77% (b)</w:t>
            </w:r>
            <w:r w:rsidRPr="00D3747D">
              <w:t xml:space="preserve"> / n.r.</w:t>
            </w:r>
          </w:p>
        </w:tc>
      </w:tr>
      <w:tr w:rsidR="00737F91" w:rsidRPr="00D3747D" w14:paraId="6F681F1B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14867B00" w14:textId="4C967B07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D3747D">
              <w:rPr>
                <w:rFonts w:eastAsia="Times New Roman"/>
                <w:color w:val="000000"/>
                <w:lang w:val="en-US"/>
              </w:rPr>
              <w:t>Linpinski et al, 2018 (S) (Poland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6295E22" w14:textId="5ACADFA8" w:rsidR="00737F91" w:rsidRPr="00D3747D" w:rsidRDefault="00737F91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918F302" w14:textId="5DCD4AB4" w:rsidR="00737F91" w:rsidRPr="00914468" w:rsidRDefault="00737F91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CESD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D2F4C4C" w14:textId="2A3AFCBB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A8EDEC5" w14:textId="07A6F732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12/24</w:t>
            </w:r>
            <w:r w:rsidRPr="00D3747D">
              <w:t>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604F96A" w14:textId="187B2E77" w:rsidR="00737F91" w:rsidRPr="00D3747D" w:rsidRDefault="00737F91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.r.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9596506" w14:textId="719062EF" w:rsidR="00737F91" w:rsidRPr="00D3747D" w:rsidRDefault="00737F91" w:rsidP="00BB59F0">
            <w:pPr>
              <w:jc w:val="center"/>
            </w:pPr>
            <w:r w:rsidRPr="00D3747D">
              <w:t>HSM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5857631" w14:textId="694012CA" w:rsidR="00737F91" w:rsidRPr="00D3747D" w:rsidRDefault="00737F91" w:rsidP="00BB59F0">
            <w:pPr>
              <w:jc w:val="center"/>
            </w:pPr>
            <w:r w:rsidRPr="00D3747D">
              <w:t>HC, HTG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C13F590" w14:textId="30E30966" w:rsidR="00737F91" w:rsidRPr="00D3747D" w:rsidRDefault="00737F91" w:rsidP="00BB59F0">
            <w:pPr>
              <w:jc w:val="center"/>
            </w:pPr>
            <w:r w:rsidRPr="00D3747D">
              <w:t>HLD, kV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373E62FC" w14:textId="7879F6A9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15,4% (b)</w:t>
            </w:r>
            <w:r w:rsidRPr="00D3747D">
              <w:t xml:space="preserve"> / n.r.</w:t>
            </w:r>
          </w:p>
        </w:tc>
      </w:tr>
      <w:tr w:rsidR="00737F91" w:rsidRPr="00D3747D" w14:paraId="1929B790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079305F5" w14:textId="34E56437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Linpinski et al, 2020 (Poland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E58467F" w14:textId="4D86EDE7" w:rsidR="00737F91" w:rsidRPr="00D3747D" w:rsidRDefault="00737F91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738DD5F" w14:textId="469EA030" w:rsidR="00737F91" w:rsidRPr="00914468" w:rsidRDefault="00737F91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CESD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B918ACF" w14:textId="583A1A48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Fe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987066E" w14:textId="4C854BA2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24/36</w:t>
            </w:r>
            <w:r w:rsidRPr="00D3747D">
              <w:t>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C0EA4FE" w14:textId="5E4FD407" w:rsidR="00737F91" w:rsidRPr="00D3747D" w:rsidRDefault="00737F91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o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F5A5F22" w14:textId="3A6E2231" w:rsidR="00737F91" w:rsidRPr="007D1261" w:rsidRDefault="00737F91" w:rsidP="00BB59F0">
            <w:pPr>
              <w:widowControl w:val="0"/>
              <w:autoSpaceDE w:val="0"/>
              <w:autoSpaceDN w:val="0"/>
              <w:adjustRightInd w:val="0"/>
              <w:spacing w:after="240" w:line="200" w:lineRule="atLeast"/>
              <w:jc w:val="center"/>
              <w:rPr>
                <w:lang w:val="en-US"/>
              </w:rPr>
            </w:pPr>
            <w:r>
              <w:rPr>
                <w:lang w:val="en-US"/>
              </w:rPr>
              <w:t xml:space="preserve">HSM, </w:t>
            </w:r>
            <w:r w:rsidRPr="00D3747D">
              <w:rPr>
                <w:color w:val="000000"/>
                <w:lang w:val="en-US" w:eastAsia="en-US"/>
              </w:rPr>
              <w:t xml:space="preserve">abdominal </w:t>
            </w:r>
            <w:r w:rsidR="000D6F81" w:rsidRPr="00D3747D">
              <w:rPr>
                <w:color w:val="000000"/>
                <w:lang w:val="en-US" w:eastAsia="en-US"/>
              </w:rPr>
              <w:t>lymphadenopa</w:t>
            </w:r>
            <w:r w:rsidR="000D6F81">
              <w:rPr>
                <w:color w:val="000000"/>
                <w:lang w:val="en-US" w:eastAsia="en-US"/>
              </w:rPr>
              <w:t>thy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9009435" w14:textId="1025B06D" w:rsidR="00737F91" w:rsidRPr="00D3747D" w:rsidRDefault="00737F91" w:rsidP="00BB59F0">
            <w:pPr>
              <w:jc w:val="center"/>
            </w:pPr>
            <w:r w:rsidRPr="00D3747D">
              <w:t>ET, HC, HTG, LH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642B502" w14:textId="59145633" w:rsidR="00737F91" w:rsidRPr="00D3747D" w:rsidRDefault="00B112FB" w:rsidP="00BB59F0">
            <w:pPr>
              <w:widowControl w:val="0"/>
              <w:autoSpaceDE w:val="0"/>
              <w:autoSpaceDN w:val="0"/>
              <w:adjustRightInd w:val="0"/>
              <w:spacing w:after="240" w:line="260" w:lineRule="atLeast"/>
              <w:jc w:val="center"/>
              <w:rPr>
                <w:color w:val="000000"/>
                <w:lang w:val="en-US" w:eastAsia="en-US"/>
              </w:rPr>
            </w:pPr>
            <w:r>
              <w:rPr>
                <w:color w:val="000000"/>
                <w:lang w:val="en-US" w:eastAsia="en-US"/>
              </w:rPr>
              <w:t xml:space="preserve">Lipidic </w:t>
            </w:r>
            <w:r w:rsidR="001B0628">
              <w:rPr>
                <w:color w:val="000000"/>
                <w:lang w:val="en-US" w:eastAsia="en-US"/>
              </w:rPr>
              <w:t>s</w:t>
            </w:r>
            <w:r w:rsidR="00737F91">
              <w:rPr>
                <w:color w:val="000000"/>
                <w:lang w:val="en-US" w:eastAsia="en-US"/>
              </w:rPr>
              <w:t>torage in</w:t>
            </w:r>
            <w:r w:rsidR="00737F91" w:rsidRPr="00D3747D">
              <w:rPr>
                <w:color w:val="000000"/>
                <w:lang w:val="en-US" w:eastAsia="en-US"/>
              </w:rPr>
              <w:t xml:space="preserve"> histiocytes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50DC0404" w14:textId="281B9C2A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1,26% (b)</w:t>
            </w:r>
          </w:p>
          <w:p w14:paraId="1ED7D177" w14:textId="77777777" w:rsidR="00737F91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c.309C&gt;A/</w:t>
            </w:r>
          </w:p>
          <w:p w14:paraId="35D3CB44" w14:textId="1112F1ED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c.894G&gt;A</w:t>
            </w:r>
          </w:p>
        </w:tc>
      </w:tr>
      <w:tr w:rsidR="00737F91" w:rsidRPr="00D3747D" w14:paraId="3B459B35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0550F268" w14:textId="404CF602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Longui et al, 1988 (Italy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D703F40" w14:textId="11609890" w:rsidR="00737F91" w:rsidRPr="00D3747D" w:rsidRDefault="00737F91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D04B434" w14:textId="5C292A7E" w:rsidR="00737F91" w:rsidRPr="00914468" w:rsidRDefault="00737F91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CESD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881EC55" w14:textId="02A51CAB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B54509F" w14:textId="17BCAA9E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60/96</w:t>
            </w:r>
            <w:r w:rsidRPr="00D3747D">
              <w:t>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CA5B224" w14:textId="5A636AF0" w:rsidR="00737F91" w:rsidRPr="00D3747D" w:rsidRDefault="00737F91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o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0C1D385" w14:textId="0FEF6B53" w:rsidR="00737F91" w:rsidRPr="00D3747D" w:rsidRDefault="00737F91" w:rsidP="00BB59F0">
            <w:pPr>
              <w:jc w:val="center"/>
            </w:pPr>
            <w:r w:rsidRPr="00D3747D">
              <w:t xml:space="preserve">HSM, </w:t>
            </w:r>
            <w:r w:rsidR="00B112FB">
              <w:t>SH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6DC5096" w14:textId="2175A2A6" w:rsidR="00737F91" w:rsidRPr="00D3747D" w:rsidRDefault="00737F91" w:rsidP="00BB59F0">
            <w:pPr>
              <w:jc w:val="center"/>
            </w:pPr>
            <w:r w:rsidRPr="00D3747D">
              <w:t>HC, LH, HTG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D0C57F8" w14:textId="552752B8" w:rsidR="00737F91" w:rsidRPr="00D3747D" w:rsidRDefault="00737F91" w:rsidP="00BB59F0">
            <w:pPr>
              <w:jc w:val="center"/>
            </w:pPr>
            <w:r w:rsidRPr="00D3747D">
              <w:t>HS, PBF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23ACE7CE" w14:textId="518ED143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3,8% (c)</w:t>
            </w:r>
            <w:r w:rsidRPr="00D3747D">
              <w:t xml:space="preserve"> / n.r.</w:t>
            </w:r>
          </w:p>
        </w:tc>
      </w:tr>
      <w:tr w:rsidR="00737F91" w:rsidRPr="00D3747D" w14:paraId="3968E21C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3F6CB1EB" w14:textId="43FA954F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D3747D">
              <w:rPr>
                <w:rFonts w:eastAsia="Times New Roman"/>
                <w:color w:val="000000"/>
                <w:lang w:val="en-US"/>
              </w:rPr>
              <w:t>Maciejko et al, 2017 (A) (United States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7F24C61" w14:textId="41C97932" w:rsidR="00737F91" w:rsidRPr="00D3747D" w:rsidRDefault="00737F91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581F14C" w14:textId="01693393" w:rsidR="00737F91" w:rsidRPr="00914468" w:rsidRDefault="00737F91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CESD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512B266" w14:textId="0F5D423C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952B8F7" w14:textId="7A0F353F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48/132</w:t>
            </w:r>
            <w:r w:rsidRPr="00D3747D">
              <w:t>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58EA143" w14:textId="1A78AC02" w:rsidR="00737F91" w:rsidRPr="00D3747D" w:rsidRDefault="00737F91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o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451CE24" w14:textId="507F0ED8" w:rsidR="00737F91" w:rsidRPr="00D3747D" w:rsidRDefault="00737F91" w:rsidP="00BB59F0">
            <w:pPr>
              <w:widowControl w:val="0"/>
              <w:autoSpaceDE w:val="0"/>
              <w:autoSpaceDN w:val="0"/>
              <w:adjustRightInd w:val="0"/>
              <w:spacing w:after="240"/>
              <w:jc w:val="center"/>
            </w:pPr>
            <w:r w:rsidRPr="00D3747D">
              <w:t>HM, FTT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15DF080" w14:textId="0224542D" w:rsidR="00737F91" w:rsidRPr="00D3747D" w:rsidRDefault="00737F91" w:rsidP="00BB59F0">
            <w:pPr>
              <w:jc w:val="center"/>
            </w:pPr>
            <w:r w:rsidRPr="00D3747D">
              <w:t>ET, HC, HTG, LH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BE04BE6" w14:textId="609D4DD5" w:rsidR="00737F91" w:rsidRPr="00D3747D" w:rsidRDefault="00737F91" w:rsidP="00BB59F0">
            <w:pPr>
              <w:jc w:val="center"/>
            </w:pPr>
            <w:r w:rsidRPr="00D3747D">
              <w:t>HS,MVS, PBF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6E151238" w14:textId="0F7B5977" w:rsidR="00737F91" w:rsidRPr="00D3747D" w:rsidRDefault="00737F91" w:rsidP="00BB59F0">
            <w:pPr>
              <w:widowControl w:val="0"/>
              <w:tabs>
                <w:tab w:val="left" w:pos="220"/>
                <w:tab w:val="left" w:pos="720"/>
              </w:tabs>
              <w:autoSpaceDE w:val="0"/>
              <w:autoSpaceDN w:val="0"/>
              <w:adjustRightInd w:val="0"/>
              <w:spacing w:after="240"/>
              <w:jc w:val="center"/>
              <w:rPr>
                <w:color w:val="000000"/>
                <w:lang w:val="en-US" w:eastAsia="en-US"/>
              </w:rPr>
            </w:pPr>
            <w:r w:rsidRPr="00D3747D">
              <w:rPr>
                <w:rFonts w:eastAsia="Times New Roman"/>
                <w:color w:val="000000"/>
                <w:lang w:val="en-US"/>
              </w:rPr>
              <w:t>0%(a)</w:t>
            </w:r>
            <w:r w:rsidRPr="00D3747D">
              <w:t xml:space="preserve"> </w:t>
            </w:r>
            <w:r w:rsidR="00BB59F0" w:rsidRPr="00D3747D">
              <w:rPr>
                <w:lang w:val="en-US"/>
              </w:rPr>
              <w:t>LAL</w:t>
            </w:r>
            <w:r w:rsidR="00BB59F0">
              <w:rPr>
                <w:lang w:val="en-US"/>
              </w:rPr>
              <w:t xml:space="preserve">-D </w:t>
            </w:r>
            <w:r w:rsidRPr="00D3747D">
              <w:t>(b)</w:t>
            </w:r>
            <w:r w:rsidR="00BB59F0">
              <w:t xml:space="preserve"> </w:t>
            </w:r>
            <w:r w:rsidRPr="00D3747D">
              <w:t>/</w:t>
            </w:r>
            <w:r w:rsidRPr="00D3747D">
              <w:rPr>
                <w:rFonts w:eastAsia="Times New Roman"/>
                <w:color w:val="000000"/>
                <w:lang w:val="en-US"/>
              </w:rPr>
              <w:t xml:space="preserve"> </w:t>
            </w:r>
            <w:r w:rsidRPr="00D3747D">
              <w:rPr>
                <w:color w:val="000000"/>
                <w:lang w:val="en-US" w:eastAsia="en-US"/>
              </w:rPr>
              <w:t>c.894G.A/ c.428+1G&gt;A</w:t>
            </w:r>
          </w:p>
        </w:tc>
      </w:tr>
      <w:tr w:rsidR="00737F91" w:rsidRPr="00D3747D" w14:paraId="5E25EDC4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130E0711" w14:textId="7F3EC266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D3747D">
              <w:rPr>
                <w:rFonts w:eastAsia="Times New Roman"/>
                <w:color w:val="000000"/>
                <w:lang w:val="en-US"/>
              </w:rPr>
              <w:t>Maciejko et al, 2017 (B) (United States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C31DDE9" w14:textId="2085DA38" w:rsidR="00737F91" w:rsidRPr="00D3747D" w:rsidRDefault="00737F91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5D342E5" w14:textId="5A210095" w:rsidR="00737F91" w:rsidRPr="00914468" w:rsidRDefault="00737F91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CESD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4BA2CF8" w14:textId="3E8B33A6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55C27DF" w14:textId="563CBA56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n.r./204</w:t>
            </w:r>
            <w:r w:rsidRPr="00D3747D">
              <w:t>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B726090" w14:textId="226B9947" w:rsidR="00737F91" w:rsidRPr="00D3747D" w:rsidRDefault="00737F91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o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4CBEF57" w14:textId="64F5CE3A" w:rsidR="00737F91" w:rsidRPr="00D3747D" w:rsidRDefault="00737F91" w:rsidP="00BB59F0">
            <w:pPr>
              <w:widowControl w:val="0"/>
              <w:autoSpaceDE w:val="0"/>
              <w:autoSpaceDN w:val="0"/>
              <w:adjustRightInd w:val="0"/>
              <w:spacing w:after="240"/>
              <w:jc w:val="center"/>
            </w:pPr>
            <w:r w:rsidRPr="00D3747D">
              <w:t>Gilbert’s syndrome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EA9D17E" w14:textId="0D12D2C1" w:rsidR="00737F91" w:rsidRPr="00D3747D" w:rsidRDefault="00737F91" w:rsidP="00BB59F0">
            <w:pPr>
              <w:jc w:val="center"/>
            </w:pPr>
            <w:r w:rsidRPr="00D3747D">
              <w:t>ET, HC, HTG, LH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3D6B666" w14:textId="6ECFB533" w:rsidR="00737F91" w:rsidRPr="00D3747D" w:rsidRDefault="00737F91" w:rsidP="00BB59F0">
            <w:pPr>
              <w:jc w:val="center"/>
            </w:pPr>
            <w:r w:rsidRPr="00D3747D">
              <w:t>n.r.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3159D3FA" w14:textId="797BCF09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D3747D">
              <w:rPr>
                <w:rFonts w:eastAsia="Times New Roman"/>
                <w:color w:val="000000"/>
                <w:lang w:val="en-US"/>
              </w:rPr>
              <w:t xml:space="preserve">0%(a), </w:t>
            </w:r>
            <w:r w:rsidRPr="00D3747D">
              <w:t xml:space="preserve">LAL </w:t>
            </w:r>
            <w:r w:rsidRPr="00D3747D">
              <w:rPr>
                <w:rFonts w:eastAsia="Times New Roman"/>
                <w:color w:val="000000"/>
              </w:rPr>
              <w:t>deficiency</w:t>
            </w:r>
            <w:r w:rsidRPr="00D3747D">
              <w:t xml:space="preserve"> (b)/</w:t>
            </w:r>
            <w:r w:rsidRPr="00D3747D">
              <w:rPr>
                <w:color w:val="000000"/>
                <w:lang w:val="en-US" w:eastAsia="en-US"/>
              </w:rPr>
              <w:t>c.894G.A/ c.428+1G&gt;A</w:t>
            </w:r>
          </w:p>
        </w:tc>
      </w:tr>
      <w:tr w:rsidR="00737F91" w:rsidRPr="00D3747D" w14:paraId="23D8EAA4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6223F1AE" w14:textId="599DFF70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D3747D">
              <w:rPr>
                <w:rFonts w:eastAsia="Times New Roman"/>
                <w:color w:val="000000"/>
                <w:lang w:val="en-US"/>
              </w:rPr>
              <w:lastRenderedPageBreak/>
              <w:t>Maciejko et al, 2017 (C) (United States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7FB89DD" w14:textId="1682F55B" w:rsidR="00737F91" w:rsidRPr="00D3747D" w:rsidRDefault="00737F91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81F4104" w14:textId="61B737EF" w:rsidR="00737F91" w:rsidRPr="00914468" w:rsidRDefault="00737F91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CESD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20DE0A4" w14:textId="3824D032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96FB12B" w14:textId="4A66ADF3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n.r./168</w:t>
            </w:r>
            <w:r w:rsidRPr="00D3747D">
              <w:t>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CECA44D" w14:textId="14E3F663" w:rsidR="00737F91" w:rsidRPr="00D3747D" w:rsidRDefault="00737F91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o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5A6BA3F" w14:textId="74B5C930" w:rsidR="00737F91" w:rsidRPr="00D3747D" w:rsidRDefault="00737F91" w:rsidP="00BB59F0">
            <w:pPr>
              <w:jc w:val="center"/>
            </w:pPr>
            <w:r w:rsidRPr="00D3747D">
              <w:rPr>
                <w:color w:val="000000"/>
                <w:lang w:eastAsia="en-US"/>
              </w:rPr>
              <w:t>Tuberous xanthomas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843E5F1" w14:textId="12DC5BF9" w:rsidR="00737F91" w:rsidRPr="00D3747D" w:rsidRDefault="00737F91" w:rsidP="00BB59F0">
            <w:pPr>
              <w:jc w:val="center"/>
            </w:pPr>
            <w:r w:rsidRPr="00D3747D">
              <w:t>ET, HC, HTG, LH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FD92D55" w14:textId="31674DAE" w:rsidR="00737F91" w:rsidRPr="00D3747D" w:rsidRDefault="00737F91" w:rsidP="00BB59F0">
            <w:pPr>
              <w:jc w:val="center"/>
            </w:pPr>
            <w:r w:rsidRPr="00D3747D">
              <w:t>n.r.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0111D304" w14:textId="1B25CFA3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D3747D">
              <w:rPr>
                <w:rFonts w:eastAsia="Times New Roman"/>
                <w:color w:val="000000"/>
                <w:lang w:val="en-US"/>
              </w:rPr>
              <w:t xml:space="preserve">0%(a), </w:t>
            </w:r>
            <w:r w:rsidR="00BB59F0" w:rsidRPr="00D3747D">
              <w:rPr>
                <w:lang w:val="en-US"/>
              </w:rPr>
              <w:t>LAL</w:t>
            </w:r>
            <w:r w:rsidR="00BB59F0">
              <w:rPr>
                <w:lang w:val="en-US"/>
              </w:rPr>
              <w:t xml:space="preserve">-D </w:t>
            </w:r>
            <w:r w:rsidRPr="00D3747D">
              <w:t>(b)/</w:t>
            </w:r>
            <w:r w:rsidRPr="00D3747D">
              <w:rPr>
                <w:color w:val="000000"/>
                <w:lang w:val="en-US" w:eastAsia="en-US"/>
              </w:rPr>
              <w:t>c.894G.A/ c.428+1G&gt;A</w:t>
            </w:r>
          </w:p>
        </w:tc>
      </w:tr>
      <w:tr w:rsidR="00737F91" w:rsidRPr="00D3747D" w14:paraId="57738C4E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7E208DEF" w14:textId="1D5D4647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D3747D">
              <w:rPr>
                <w:rFonts w:eastAsia="Times New Roman"/>
                <w:color w:val="000000"/>
                <w:lang w:val="en-US"/>
              </w:rPr>
              <w:t>Maciejko et al, 2017 (D) (United States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1F1F592" w14:textId="074BC4DA" w:rsidR="00737F91" w:rsidRPr="00D3747D" w:rsidRDefault="00737F91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36D6AF6" w14:textId="58DE3509" w:rsidR="00737F91" w:rsidRPr="00914468" w:rsidRDefault="00737F91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CESD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7AD3251" w14:textId="7C499351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A7003D3" w14:textId="3DD9586D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n.r./108</w:t>
            </w:r>
            <w:r w:rsidRPr="00D3747D">
              <w:t>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64F8A8B" w14:textId="086FF348" w:rsidR="00737F91" w:rsidRPr="00D3747D" w:rsidRDefault="00737F91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o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E16F006" w14:textId="0D3DCC6A" w:rsidR="00737F91" w:rsidRPr="00D3747D" w:rsidRDefault="00737F91" w:rsidP="00BB59F0">
            <w:pPr>
              <w:widowControl w:val="0"/>
              <w:autoSpaceDE w:val="0"/>
              <w:autoSpaceDN w:val="0"/>
              <w:adjustRightInd w:val="0"/>
              <w:spacing w:after="240"/>
              <w:jc w:val="center"/>
              <w:rPr>
                <w:color w:val="000000"/>
                <w:lang w:eastAsia="en-US"/>
              </w:rPr>
            </w:pPr>
            <w:r w:rsidRPr="00D3747D">
              <w:rPr>
                <w:color w:val="000000"/>
                <w:lang w:eastAsia="en-US"/>
              </w:rPr>
              <w:t>Tuberous xanthomas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102CBAE" w14:textId="56CFCD6C" w:rsidR="00737F91" w:rsidRPr="00D3747D" w:rsidRDefault="00737F91" w:rsidP="00BB59F0">
            <w:pPr>
              <w:jc w:val="center"/>
            </w:pPr>
            <w:r w:rsidRPr="00D3747D">
              <w:t>ET, HC, HTG, LH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34CA037" w14:textId="63772C52" w:rsidR="00737F91" w:rsidRPr="00D3747D" w:rsidRDefault="00737F91" w:rsidP="00BB59F0">
            <w:pPr>
              <w:jc w:val="center"/>
            </w:pPr>
            <w:r w:rsidRPr="00D3747D">
              <w:t>n.r.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795A907C" w14:textId="1FE629F4" w:rsidR="00737F91" w:rsidRDefault="00737F91" w:rsidP="00BB59F0">
            <w:pPr>
              <w:jc w:val="center"/>
              <w:rPr>
                <w:color w:val="000000"/>
                <w:lang w:val="en-US" w:eastAsia="en-US"/>
              </w:rPr>
            </w:pPr>
            <w:r w:rsidRPr="00D3747D">
              <w:rPr>
                <w:rFonts w:eastAsia="Times New Roman"/>
                <w:color w:val="000000"/>
                <w:lang w:val="en-US"/>
              </w:rPr>
              <w:t xml:space="preserve">0%(a), </w:t>
            </w:r>
            <w:r w:rsidR="00BB59F0" w:rsidRPr="00D3747D">
              <w:rPr>
                <w:lang w:val="en-US"/>
              </w:rPr>
              <w:t>LAL</w:t>
            </w:r>
            <w:r w:rsidR="00BB59F0">
              <w:rPr>
                <w:lang w:val="en-US"/>
              </w:rPr>
              <w:t xml:space="preserve">-D </w:t>
            </w:r>
            <w:r w:rsidRPr="00D3747D">
              <w:t>(b)</w:t>
            </w:r>
            <w:r w:rsidRPr="00D3747D">
              <w:rPr>
                <w:color w:val="000000"/>
                <w:lang w:val="en-US" w:eastAsia="en-US"/>
              </w:rPr>
              <w:t>c.894G.A/</w:t>
            </w:r>
          </w:p>
          <w:p w14:paraId="2EB456D2" w14:textId="588B76D4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D3747D">
              <w:rPr>
                <w:color w:val="000000"/>
                <w:lang w:val="en-US" w:eastAsia="en-US"/>
              </w:rPr>
              <w:t>c.428+1G&gt;A</w:t>
            </w:r>
          </w:p>
        </w:tc>
      </w:tr>
      <w:tr w:rsidR="00914468" w:rsidRPr="00D3747D" w14:paraId="7F074947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2BC7289B" w14:textId="4B0E5A1D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Mahdi et al, 1991 (Saudi Arabia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26D824D" w14:textId="6CFC551A" w:rsidR="00914468" w:rsidRPr="00D3747D" w:rsidRDefault="00914468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BA1806E" w14:textId="0C1E899D" w:rsidR="00914468" w:rsidRPr="00914468" w:rsidRDefault="00914468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Infantile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DC8E263" w14:textId="09A00CFF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EA1D56A" w14:textId="66CF747A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1/2/4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1854177" w14:textId="606497E2" w:rsidR="00914468" w:rsidRPr="00D3747D" w:rsidRDefault="00914468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Yes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1008BED" w14:textId="52663AC9" w:rsidR="00914468" w:rsidRPr="00D3747D" w:rsidRDefault="00914468" w:rsidP="00BB59F0">
            <w:pPr>
              <w:jc w:val="center"/>
            </w:pPr>
            <w:r w:rsidRPr="00D3747D">
              <w:t>HSM, AD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D04C1F6" w14:textId="4AE91484" w:rsidR="00914468" w:rsidRPr="00D3747D" w:rsidRDefault="00914468" w:rsidP="00BB59F0">
            <w:pPr>
              <w:jc w:val="center"/>
            </w:pPr>
            <w:r w:rsidRPr="00D3747D">
              <w:t>ET, AC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0FDB3E9" w14:textId="0DBFE14A" w:rsidR="00914468" w:rsidRPr="00D3747D" w:rsidRDefault="00914468" w:rsidP="00BB59F0">
            <w:pPr>
              <w:jc w:val="center"/>
            </w:pPr>
            <w:r w:rsidRPr="00D3747D">
              <w:t>BMV</w:t>
            </w:r>
          </w:p>
          <w:p w14:paraId="3A91E36B" w14:textId="274984DA" w:rsidR="00914468" w:rsidRPr="00D3747D" w:rsidRDefault="00914468" w:rsidP="00BB59F0">
            <w:pPr>
              <w:jc w:val="center"/>
            </w:pP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468F3594" w14:textId="407DA574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12%(c)</w:t>
            </w:r>
            <w:r w:rsidRPr="00D3747D">
              <w:t xml:space="preserve"> / n.r.</w:t>
            </w:r>
          </w:p>
        </w:tc>
      </w:tr>
      <w:tr w:rsidR="00914468" w:rsidRPr="00D3747D" w14:paraId="53F5BC21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02918435" w14:textId="78236B1D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Mayatepec et al, 1999 (Germany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389907D" w14:textId="2BB5B967" w:rsidR="00914468" w:rsidRPr="00D3747D" w:rsidRDefault="00914468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AE31DBB" w14:textId="3178C9C6" w:rsidR="00914468" w:rsidRPr="00914468" w:rsidRDefault="00914468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Infantile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5F85165" w14:textId="07E17C42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Fe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2576DF3" w14:textId="3FB4518C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0/2/3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F21F072" w14:textId="1191C773" w:rsidR="00914468" w:rsidRPr="00D3747D" w:rsidRDefault="00914468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Yes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A030739" w14:textId="01B50444" w:rsidR="00914468" w:rsidRPr="00D3747D" w:rsidRDefault="00914468" w:rsidP="00BB59F0">
            <w:pPr>
              <w:jc w:val="center"/>
              <w:rPr>
                <w:lang w:val="en-US"/>
              </w:rPr>
            </w:pPr>
            <w:r w:rsidRPr="00D3747D">
              <w:rPr>
                <w:lang w:val="en-US"/>
              </w:rPr>
              <w:t>HSM, AD, D, ST, V, FTT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CA3CAC4" w14:textId="525F26F9" w:rsidR="00914468" w:rsidRPr="00D3747D" w:rsidRDefault="00914468" w:rsidP="00BB59F0">
            <w:pPr>
              <w:jc w:val="center"/>
              <w:rPr>
                <w:lang w:val="en-US"/>
              </w:rPr>
            </w:pPr>
            <w:r w:rsidRPr="00D3747D">
              <w:rPr>
                <w:lang w:val="en-US"/>
              </w:rPr>
              <w:t>A, TR,ALF, ET</w:t>
            </w:r>
          </w:p>
          <w:p w14:paraId="5138D180" w14:textId="6CC1E4BA" w:rsidR="00914468" w:rsidRPr="00D3747D" w:rsidRDefault="00914468" w:rsidP="00BB59F0">
            <w:pPr>
              <w:jc w:val="center"/>
              <w:rPr>
                <w:lang w:val="en-US"/>
              </w:rPr>
            </w:pPr>
            <w:r w:rsidRPr="00D3747D">
              <w:rPr>
                <w:lang w:val="en-US"/>
              </w:rPr>
              <w:t>AC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BC9F365" w14:textId="15327F7E" w:rsidR="00914468" w:rsidRPr="00D3747D" w:rsidRDefault="00914468" w:rsidP="00BB59F0">
            <w:pPr>
              <w:jc w:val="center"/>
            </w:pPr>
            <w:r w:rsidRPr="00D3747D">
              <w:t>HLD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4DBFD907" w14:textId="70BDFDFE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0% (b)(c)</w:t>
            </w:r>
            <w:r w:rsidRPr="00D3747D">
              <w:t xml:space="preserve"> / n.r.</w:t>
            </w:r>
          </w:p>
        </w:tc>
      </w:tr>
      <w:tr w:rsidR="0015443A" w:rsidRPr="00657D9B" w14:paraId="502E6414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69F9A738" w14:textId="44362A36" w:rsidR="0015443A" w:rsidRPr="00D3747D" w:rsidRDefault="0015443A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McCoy et al, 1991 (Canada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990FA91" w14:textId="154FE130" w:rsidR="0015443A" w:rsidRPr="00D3747D" w:rsidRDefault="0015443A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9A44C69" w14:textId="375524C0" w:rsidR="0015443A" w:rsidRPr="00914468" w:rsidRDefault="00737F91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CESD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F14308F" w14:textId="6B94B0D5" w:rsidR="0015443A" w:rsidRPr="00D3747D" w:rsidRDefault="0015443A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497C4AE" w14:textId="4250CB79" w:rsidR="0015443A" w:rsidRPr="00D3747D" w:rsidRDefault="0015443A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36/156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D60FBCF" w14:textId="4A1D3673" w:rsidR="0015443A" w:rsidRPr="00D3747D" w:rsidRDefault="0015443A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.r.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F7D856C" w14:textId="1C29E043" w:rsidR="0015443A" w:rsidRPr="00D3747D" w:rsidRDefault="0015443A" w:rsidP="00BB59F0">
            <w:pPr>
              <w:jc w:val="center"/>
            </w:pPr>
            <w:r w:rsidRPr="00D3747D">
              <w:t>HSM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D745415" w14:textId="369E9902" w:rsidR="0015443A" w:rsidRPr="00D3747D" w:rsidRDefault="0015443A" w:rsidP="00BB59F0">
            <w:pPr>
              <w:jc w:val="center"/>
            </w:pPr>
            <w:r w:rsidRPr="00D3747D">
              <w:t>HC, LH, HTG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2CA66EB" w14:textId="4D51D3AC" w:rsidR="0015443A" w:rsidRPr="00D3747D" w:rsidRDefault="0015443A" w:rsidP="00BB59F0">
            <w:pPr>
              <w:jc w:val="center"/>
            </w:pPr>
            <w:r w:rsidRPr="00D3747D">
              <w:t>HLD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0E2C2FB1" w14:textId="01C170DE" w:rsidR="0015443A" w:rsidRPr="00D3747D" w:rsidRDefault="00BB59F0" w:rsidP="00BB59F0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D3747D">
              <w:rPr>
                <w:lang w:val="en-US"/>
              </w:rPr>
              <w:t>LAL</w:t>
            </w:r>
            <w:r>
              <w:rPr>
                <w:lang w:val="en-US"/>
              </w:rPr>
              <w:t xml:space="preserve">-D </w:t>
            </w:r>
            <w:r w:rsidR="0015443A" w:rsidRPr="00D3747D">
              <w:rPr>
                <w:rFonts w:eastAsia="Times New Roman"/>
                <w:color w:val="000000"/>
                <w:lang w:val="en-US"/>
              </w:rPr>
              <w:t>(b)</w:t>
            </w:r>
            <w:r w:rsidR="0015443A" w:rsidRPr="00D3747D">
              <w:rPr>
                <w:lang w:val="en-US"/>
              </w:rPr>
              <w:t xml:space="preserve"> / n.r.</w:t>
            </w:r>
          </w:p>
        </w:tc>
      </w:tr>
      <w:tr w:rsidR="0015443A" w:rsidRPr="00D3747D" w14:paraId="5D8804EF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687F94DD" w14:textId="0F4E5985" w:rsidR="0015443A" w:rsidRPr="00D3747D" w:rsidRDefault="0015443A" w:rsidP="00BB59F0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D3747D">
              <w:rPr>
                <w:rFonts w:eastAsia="Times New Roman"/>
                <w:color w:val="000000"/>
                <w:lang w:val="en-US"/>
              </w:rPr>
              <w:t>Meyers et al, 1985 (United States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17EC63F" w14:textId="3C03A489" w:rsidR="0015443A" w:rsidRPr="00D3747D" w:rsidRDefault="0015443A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7F38574" w14:textId="21995B46" w:rsidR="0015443A" w:rsidRPr="00914468" w:rsidRDefault="00914468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Infantile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453887D" w14:textId="16D2D6C7" w:rsidR="0015443A" w:rsidRPr="00D3747D" w:rsidRDefault="0015443A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3A7D29D" w14:textId="72650EB8" w:rsidR="0015443A" w:rsidRPr="00D3747D" w:rsidRDefault="0015443A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1.5/6</w:t>
            </w:r>
            <w:r w:rsidRPr="00D3747D">
              <w:t>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847BB82" w14:textId="062AB685" w:rsidR="0015443A" w:rsidRPr="00D3747D" w:rsidRDefault="0015443A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.r.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D70EA79" w14:textId="3B28A7B9" w:rsidR="0015443A" w:rsidRPr="00D3747D" w:rsidRDefault="0015443A" w:rsidP="00BB59F0">
            <w:pPr>
              <w:jc w:val="center"/>
            </w:pPr>
            <w:r w:rsidRPr="00D3747D">
              <w:t>HM, D, ST,V, FTT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FE01EFE" w14:textId="22D07754" w:rsidR="0015443A" w:rsidRPr="00D3747D" w:rsidRDefault="0015443A" w:rsidP="00BB59F0">
            <w:pPr>
              <w:jc w:val="center"/>
            </w:pPr>
            <w:r w:rsidRPr="00D3747D">
              <w:t>ET, AC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AD2771E" w14:textId="4E9EBBDB" w:rsidR="0015443A" w:rsidRDefault="0015443A" w:rsidP="00BB59F0">
            <w:pPr>
              <w:jc w:val="center"/>
            </w:pPr>
            <w:r w:rsidRPr="00D3747D">
              <w:t>HLD</w:t>
            </w:r>
          </w:p>
          <w:p w14:paraId="7411B3A3" w14:textId="44927F10" w:rsidR="0015443A" w:rsidRPr="00D3747D" w:rsidRDefault="0015443A" w:rsidP="00BB59F0">
            <w:pPr>
              <w:jc w:val="center"/>
            </w:pPr>
            <w:r w:rsidRPr="00D3747D">
              <w:t>DU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03C2A6DC" w14:textId="5A7CA91D" w:rsidR="0015443A" w:rsidRPr="00D3747D" w:rsidRDefault="0015443A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1,8% (c)</w:t>
            </w:r>
            <w:r w:rsidRPr="00D3747D">
              <w:t xml:space="preserve"> / n.r.</w:t>
            </w:r>
          </w:p>
        </w:tc>
      </w:tr>
      <w:tr w:rsidR="0015443A" w:rsidRPr="00657D9B" w14:paraId="469DE7D8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11EB9A45" w14:textId="06B1F35F" w:rsidR="0015443A" w:rsidRPr="00D3747D" w:rsidRDefault="0015443A" w:rsidP="00BB59F0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D3747D">
              <w:rPr>
                <w:rFonts w:eastAsia="Times New Roman"/>
                <w:color w:val="000000"/>
                <w:lang w:val="en-US"/>
              </w:rPr>
              <w:t>Michels et al,1969 (United States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689F61A" w14:textId="4577FA77" w:rsidR="0015443A" w:rsidRPr="00D3747D" w:rsidRDefault="0015443A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EABE269" w14:textId="16B71E74" w:rsidR="0015443A" w:rsidRPr="00914468" w:rsidRDefault="00737F91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CESD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319D0E1" w14:textId="2F35257F" w:rsidR="0015443A" w:rsidRPr="00D3747D" w:rsidRDefault="0015443A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Fe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06F0F99" w14:textId="29F28BFA" w:rsidR="0015443A" w:rsidRPr="00D3747D" w:rsidRDefault="0015443A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24/96</w:t>
            </w:r>
            <w:r w:rsidRPr="00D3747D">
              <w:t>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FB61B7A" w14:textId="372D67E5" w:rsidR="0015443A" w:rsidRPr="00D3747D" w:rsidRDefault="0015443A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.r.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00552D4" w14:textId="10ED867E" w:rsidR="0015443A" w:rsidRPr="00D3747D" w:rsidRDefault="0015443A" w:rsidP="004D6AF8">
            <w:pPr>
              <w:jc w:val="center"/>
              <w:rPr>
                <w:lang w:val="en-US"/>
              </w:rPr>
            </w:pPr>
            <w:r w:rsidRPr="00D3747D">
              <w:rPr>
                <w:lang w:val="en-US"/>
              </w:rPr>
              <w:t>HSM, SH, FTT</w:t>
            </w:r>
            <w:r w:rsidR="001142E7">
              <w:rPr>
                <w:lang w:val="en-US"/>
              </w:rPr>
              <w:t xml:space="preserve">, </w:t>
            </w:r>
            <w:r w:rsidR="001142E7" w:rsidRPr="001B0628">
              <w:rPr>
                <w:color w:val="5B9BD5" w:themeColor="accent1"/>
                <w:lang w:val="en-US"/>
              </w:rPr>
              <w:t>pulmonary symptoms, cerebr</w:t>
            </w:r>
            <w:r w:rsidR="004D6AF8" w:rsidRPr="001B0628">
              <w:rPr>
                <w:color w:val="5B9BD5" w:themeColor="accent1"/>
                <w:lang w:val="en-US"/>
              </w:rPr>
              <w:t>o</w:t>
            </w:r>
            <w:r w:rsidR="001142E7" w:rsidRPr="001B0628">
              <w:rPr>
                <w:color w:val="5B9BD5" w:themeColor="accent1"/>
                <w:lang w:val="en-US"/>
              </w:rPr>
              <w:t>vascular accident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7475BF9" w14:textId="5456EBFE" w:rsidR="0015443A" w:rsidRPr="00D3747D" w:rsidRDefault="0015443A" w:rsidP="00BB59F0">
            <w:pPr>
              <w:jc w:val="center"/>
            </w:pPr>
            <w:r w:rsidRPr="00D3747D">
              <w:t>HC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7A00179" w14:textId="43216400" w:rsidR="0015443A" w:rsidRPr="00D3747D" w:rsidRDefault="0015443A" w:rsidP="00BB59F0">
            <w:pPr>
              <w:jc w:val="center"/>
            </w:pPr>
            <w:r w:rsidRPr="00D3747D">
              <w:t>C, kV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69A05305" w14:textId="7A5F1B24" w:rsidR="0015443A" w:rsidRPr="00D3747D" w:rsidRDefault="00BB59F0" w:rsidP="00BB59F0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D3747D">
              <w:rPr>
                <w:lang w:val="en-US"/>
              </w:rPr>
              <w:t>LAL</w:t>
            </w:r>
            <w:r>
              <w:rPr>
                <w:lang w:val="en-US"/>
              </w:rPr>
              <w:t xml:space="preserve">-D </w:t>
            </w:r>
            <w:r w:rsidR="0015443A" w:rsidRPr="00D3747D">
              <w:rPr>
                <w:rFonts w:eastAsia="Times New Roman"/>
                <w:color w:val="000000"/>
                <w:lang w:val="en-US"/>
              </w:rPr>
              <w:t>(b)</w:t>
            </w:r>
            <w:r w:rsidR="0015443A" w:rsidRPr="00D3747D">
              <w:rPr>
                <w:lang w:val="en-US"/>
              </w:rPr>
              <w:t xml:space="preserve"> / n.r.</w:t>
            </w:r>
          </w:p>
        </w:tc>
      </w:tr>
      <w:tr w:rsidR="0015443A" w:rsidRPr="00657D9B" w14:paraId="086B7E37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11089F6E" w14:textId="15C6470F" w:rsidR="0015443A" w:rsidRPr="00D3747D" w:rsidRDefault="0015443A" w:rsidP="00BB59F0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D3747D">
              <w:rPr>
                <w:rFonts w:eastAsia="Times New Roman"/>
                <w:color w:val="000000"/>
                <w:lang w:val="en-US"/>
              </w:rPr>
              <w:lastRenderedPageBreak/>
              <w:t>Mitsudo et al, 1989(United States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2D8F211" w14:textId="0270C45F" w:rsidR="0015443A" w:rsidRPr="00D3747D" w:rsidRDefault="0015443A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757855C" w14:textId="4E64ED03" w:rsidR="0015443A" w:rsidRPr="00914468" w:rsidRDefault="00914468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Infantile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3A3E6C6" w14:textId="0EAE2D9C" w:rsidR="0015443A" w:rsidRPr="00D3747D" w:rsidRDefault="0015443A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Fe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1D9174B" w14:textId="6188235D" w:rsidR="0015443A" w:rsidRPr="00D3747D" w:rsidRDefault="0015443A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1.5 / 2 /3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05F5828" w14:textId="769C7A36" w:rsidR="0015443A" w:rsidRPr="00D3747D" w:rsidRDefault="0015443A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.r.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93E3FFB" w14:textId="580FF0FA" w:rsidR="0015443A" w:rsidRPr="00D3747D" w:rsidRDefault="0015443A" w:rsidP="00BB59F0">
            <w:pPr>
              <w:jc w:val="center"/>
            </w:pPr>
            <w:r w:rsidRPr="00D3747D">
              <w:t>HSM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4293FE0" w14:textId="4EA65DB5" w:rsidR="0015443A" w:rsidRPr="00D3747D" w:rsidRDefault="0015443A" w:rsidP="00BB59F0">
            <w:pPr>
              <w:jc w:val="center"/>
              <w:rPr>
                <w:lang w:val="en-US"/>
              </w:rPr>
            </w:pPr>
            <w:r w:rsidRPr="00D3747D">
              <w:rPr>
                <w:lang w:val="en-US"/>
              </w:rPr>
              <w:t>A, TR, HSi, HTG, AC, ALF,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D8436FD" w14:textId="4F6CBF07" w:rsidR="0015443A" w:rsidRPr="00D3747D" w:rsidRDefault="0015443A" w:rsidP="00BB59F0">
            <w:pPr>
              <w:jc w:val="center"/>
            </w:pPr>
            <w:r w:rsidRPr="00D3747D">
              <w:t>HS, kV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23C99BD2" w14:textId="6F1975BC" w:rsidR="0015443A" w:rsidRPr="00D3747D" w:rsidRDefault="00BB59F0" w:rsidP="00BB59F0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D3747D">
              <w:rPr>
                <w:lang w:val="en-US"/>
              </w:rPr>
              <w:t>LAL</w:t>
            </w:r>
            <w:r>
              <w:rPr>
                <w:lang w:val="en-US"/>
              </w:rPr>
              <w:t xml:space="preserve">-D </w:t>
            </w:r>
            <w:r w:rsidR="0015443A" w:rsidRPr="00D3747D">
              <w:rPr>
                <w:rFonts w:eastAsia="Times New Roman"/>
                <w:color w:val="000000"/>
                <w:lang w:val="en-US"/>
              </w:rPr>
              <w:t xml:space="preserve">(c) </w:t>
            </w:r>
            <w:r w:rsidR="0015443A" w:rsidRPr="00D3747D">
              <w:rPr>
                <w:lang w:val="en-US"/>
              </w:rPr>
              <w:t>/ n.r.</w:t>
            </w:r>
          </w:p>
        </w:tc>
      </w:tr>
      <w:tr w:rsidR="0015443A" w:rsidRPr="00D3747D" w14:paraId="584CD2B0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63CB4E5B" w14:textId="6426A730" w:rsidR="0015443A" w:rsidRPr="00D3747D" w:rsidRDefault="0015443A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Navarro et al, 1992 (Spain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989D466" w14:textId="2A1A826B" w:rsidR="0015443A" w:rsidRPr="00D3747D" w:rsidRDefault="0015443A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8D93747" w14:textId="43A72E0D" w:rsidR="0015443A" w:rsidRPr="00914468" w:rsidRDefault="00737F91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CESD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02A4E27" w14:textId="31480147" w:rsidR="0015443A" w:rsidRPr="00D3747D" w:rsidRDefault="0015443A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204D9DA" w14:textId="3EC1892B" w:rsidR="0015443A" w:rsidRPr="00D3747D" w:rsidRDefault="0015443A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24/48</w:t>
            </w:r>
            <w:r w:rsidRPr="00D3747D">
              <w:t>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F265610" w14:textId="41E5DF3C" w:rsidR="0015443A" w:rsidRPr="00D3747D" w:rsidRDefault="0015443A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o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08CF6BC" w14:textId="050EE607" w:rsidR="0015443A" w:rsidRPr="00D3747D" w:rsidRDefault="0015443A" w:rsidP="00BB59F0">
            <w:pPr>
              <w:jc w:val="center"/>
            </w:pPr>
            <w:r w:rsidRPr="00D3747D">
              <w:t>HSM, AD, FTT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AE26B07" w14:textId="188C2580" w:rsidR="0015443A" w:rsidRPr="00D3747D" w:rsidRDefault="0015443A" w:rsidP="00BB59F0">
            <w:pPr>
              <w:jc w:val="center"/>
            </w:pPr>
            <w:r w:rsidRPr="00D3747D">
              <w:t>ET, HTG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FEB060C" w14:textId="19E94497" w:rsidR="0015443A" w:rsidRPr="00D3747D" w:rsidRDefault="0015443A" w:rsidP="00BB59F0">
            <w:pPr>
              <w:jc w:val="center"/>
              <w:rPr>
                <w:lang w:val="en-US"/>
              </w:rPr>
            </w:pPr>
            <w:r w:rsidRPr="00D3747D">
              <w:rPr>
                <w:lang w:val="en-US"/>
              </w:rPr>
              <w:t>BMV</w:t>
            </w:r>
          </w:p>
          <w:p w14:paraId="6B30D87D" w14:textId="24F90E8D" w:rsidR="0015443A" w:rsidRPr="00D3747D" w:rsidRDefault="0015443A" w:rsidP="00BB59F0">
            <w:pPr>
              <w:jc w:val="center"/>
              <w:rPr>
                <w:lang w:val="en-US"/>
              </w:rPr>
            </w:pPr>
            <w:r w:rsidRPr="00D3747D">
              <w:rPr>
                <w:lang w:val="en-US"/>
              </w:rPr>
              <w:t>HLD, PBF, kV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19226A18" w14:textId="4B8477AC" w:rsidR="0015443A" w:rsidRPr="00D3747D" w:rsidRDefault="0015443A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2,7% (c)</w:t>
            </w:r>
            <w:r w:rsidRPr="00D3747D">
              <w:t xml:space="preserve"> / n.r.</w:t>
            </w:r>
          </w:p>
        </w:tc>
      </w:tr>
      <w:tr w:rsidR="0015443A" w:rsidRPr="00657D9B" w14:paraId="742C35EB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1E6B6340" w14:textId="28EDDF65" w:rsidR="0015443A" w:rsidRPr="00D3747D" w:rsidRDefault="0015443A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Nchimi et al, 2003 (Belgium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8CB5C54" w14:textId="13549A0E" w:rsidR="0015443A" w:rsidRPr="00D3747D" w:rsidRDefault="0015443A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45C5118" w14:textId="30FB6C88" w:rsidR="0015443A" w:rsidRPr="00914468" w:rsidRDefault="00914468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Infantile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4A00C38" w14:textId="2C84797E" w:rsidR="0015443A" w:rsidRPr="00D3747D" w:rsidRDefault="0015443A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B01759E" w14:textId="0F5DD090" w:rsidR="0015443A" w:rsidRPr="00D3747D" w:rsidRDefault="0015443A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1/1/4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20A0DDB" w14:textId="78114F9C" w:rsidR="0015443A" w:rsidRPr="00D3747D" w:rsidRDefault="0015443A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.r.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CEE1391" w14:textId="0B5EB52E" w:rsidR="0015443A" w:rsidRPr="00D3747D" w:rsidRDefault="0015443A" w:rsidP="00BB59F0">
            <w:pPr>
              <w:jc w:val="center"/>
            </w:pPr>
            <w:r w:rsidRPr="00D3747D">
              <w:t>D,V, AD, HM, Intestinal intussusception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4718C00" w14:textId="2BFD9F3C" w:rsidR="0015443A" w:rsidRPr="00D3747D" w:rsidRDefault="0015443A" w:rsidP="00BB59F0">
            <w:pPr>
              <w:jc w:val="center"/>
            </w:pPr>
            <w:r w:rsidRPr="00D3747D">
              <w:t>AC, HSi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314AC2D" w14:textId="0574F631" w:rsidR="0015443A" w:rsidRPr="00D3747D" w:rsidRDefault="0015443A" w:rsidP="00BB59F0">
            <w:pPr>
              <w:jc w:val="center"/>
            </w:pPr>
            <w:r w:rsidRPr="00D3747D">
              <w:t>n.r.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5E656DA5" w14:textId="28DFC6D7" w:rsidR="0015443A" w:rsidRPr="00D3747D" w:rsidRDefault="00BB59F0" w:rsidP="00BB59F0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D3747D">
              <w:rPr>
                <w:lang w:val="en-US"/>
              </w:rPr>
              <w:t>LAL</w:t>
            </w:r>
            <w:r>
              <w:rPr>
                <w:lang w:val="en-US"/>
              </w:rPr>
              <w:t xml:space="preserve">-D </w:t>
            </w:r>
            <w:r w:rsidR="0015443A" w:rsidRPr="00D3747D">
              <w:rPr>
                <w:rFonts w:eastAsia="Times New Roman"/>
                <w:color w:val="000000"/>
                <w:lang w:val="en-US"/>
              </w:rPr>
              <w:t>(c)</w:t>
            </w:r>
            <w:r w:rsidR="0015443A" w:rsidRPr="00D3747D">
              <w:rPr>
                <w:lang w:val="en-US"/>
              </w:rPr>
              <w:t xml:space="preserve"> / n.r.</w:t>
            </w:r>
          </w:p>
        </w:tc>
      </w:tr>
      <w:tr w:rsidR="0015443A" w:rsidRPr="00657D9B" w14:paraId="5A005E97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36D3ED2D" w14:textId="7949E701" w:rsidR="0015443A" w:rsidRPr="00D3747D" w:rsidRDefault="0015443A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Olga et al, 2017 (Russia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B3EB288" w14:textId="32F65369" w:rsidR="0015443A" w:rsidRPr="00D3747D" w:rsidRDefault="0015443A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6A18D98" w14:textId="46BA0798" w:rsidR="0015443A" w:rsidRPr="00914468" w:rsidRDefault="00737F91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CESD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EC1D530" w14:textId="7B7582D7" w:rsidR="0015443A" w:rsidRPr="00D3747D" w:rsidRDefault="0015443A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Fe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D1C6B87" w14:textId="6C30E6A5" w:rsidR="0015443A" w:rsidRPr="00D3747D" w:rsidRDefault="0015443A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10/36</w:t>
            </w:r>
            <w:r w:rsidRPr="00D3747D">
              <w:t>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655F2C2" w14:textId="622A205D" w:rsidR="0015443A" w:rsidRPr="00D3747D" w:rsidRDefault="0015443A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Yes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DDCAEF5" w14:textId="0A880F35" w:rsidR="0015443A" w:rsidRPr="00D3747D" w:rsidRDefault="0015443A" w:rsidP="00BB59F0">
            <w:pPr>
              <w:jc w:val="center"/>
            </w:pPr>
            <w:r w:rsidRPr="00D3747D">
              <w:t>HSM, PHT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630DBF8" w14:textId="48CCE488" w:rsidR="0015443A" w:rsidRPr="00D3747D" w:rsidRDefault="0015443A" w:rsidP="00BB59F0">
            <w:pPr>
              <w:jc w:val="center"/>
            </w:pPr>
            <w:r w:rsidRPr="00D3747D">
              <w:t>ET, HC, HTG, HSi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B73B9AC" w14:textId="02EEA273" w:rsidR="0015443A" w:rsidRPr="00D3747D" w:rsidRDefault="0015443A" w:rsidP="00BB59F0">
            <w:pPr>
              <w:jc w:val="center"/>
            </w:pPr>
            <w:r w:rsidRPr="00D3747D">
              <w:t>n.r.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1254CB1A" w14:textId="758E71CD" w:rsidR="0015443A" w:rsidRPr="00D3747D" w:rsidRDefault="00BB59F0" w:rsidP="00BB59F0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D3747D">
              <w:rPr>
                <w:lang w:val="en-US"/>
              </w:rPr>
              <w:t>LAL</w:t>
            </w:r>
            <w:r>
              <w:rPr>
                <w:lang w:val="en-US"/>
              </w:rPr>
              <w:t xml:space="preserve">-D </w:t>
            </w:r>
            <w:r w:rsidR="0015443A" w:rsidRPr="00D3747D">
              <w:rPr>
                <w:rFonts w:eastAsia="Times New Roman"/>
                <w:color w:val="000000"/>
                <w:lang w:val="en-US"/>
              </w:rPr>
              <w:t>(b)</w:t>
            </w:r>
            <w:r w:rsidR="0015443A" w:rsidRPr="00D3747D">
              <w:rPr>
                <w:lang w:val="en-US"/>
              </w:rPr>
              <w:t xml:space="preserve"> / n.r.</w:t>
            </w:r>
          </w:p>
        </w:tc>
      </w:tr>
      <w:tr w:rsidR="0015443A" w:rsidRPr="00D3747D" w14:paraId="24A6CC4B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2655AD1C" w14:textId="27514955" w:rsidR="0015443A" w:rsidRPr="00D3747D" w:rsidRDefault="0015443A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Orme et al, 1970 (England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FDEC3F8" w14:textId="1DCD7675" w:rsidR="0015443A" w:rsidRPr="00D3747D" w:rsidRDefault="0015443A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FDA2971" w14:textId="7E0CCC45" w:rsidR="0015443A" w:rsidRPr="00914468" w:rsidRDefault="00914468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Infantile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F74E33C" w14:textId="12FABCE0" w:rsidR="0015443A" w:rsidRPr="00D3747D" w:rsidRDefault="0015443A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Fe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23E797E" w14:textId="2B0D3D0E" w:rsidR="0015443A" w:rsidRPr="00D3747D" w:rsidRDefault="0015443A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24/54</w:t>
            </w:r>
            <w:r w:rsidRPr="00D3747D">
              <w:t>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1C7CAFC" w14:textId="21D1C074" w:rsidR="0015443A" w:rsidRPr="00D3747D" w:rsidRDefault="0015443A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.r.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FF99A86" w14:textId="18827354" w:rsidR="0015443A" w:rsidRPr="00D3747D" w:rsidRDefault="0015443A" w:rsidP="00BB59F0">
            <w:pPr>
              <w:jc w:val="center"/>
            </w:pPr>
            <w:r w:rsidRPr="00D3747D">
              <w:t>HM, AD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5AA07EF" w14:textId="78514D7C" w:rsidR="0015443A" w:rsidRPr="00D3747D" w:rsidRDefault="0015443A" w:rsidP="00BB59F0">
            <w:pPr>
              <w:jc w:val="center"/>
            </w:pPr>
            <w:r w:rsidRPr="00D3747D">
              <w:t>n.r.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7F7E03E" w14:textId="01B00BD2" w:rsidR="0015443A" w:rsidRPr="00D3747D" w:rsidRDefault="0015443A" w:rsidP="00BB59F0">
            <w:pPr>
              <w:jc w:val="center"/>
              <w:rPr>
                <w:lang w:val="en-US"/>
              </w:rPr>
            </w:pPr>
            <w:r w:rsidRPr="00D3747D">
              <w:rPr>
                <w:lang w:val="en-US"/>
              </w:rPr>
              <w:t>BMV</w:t>
            </w:r>
          </w:p>
          <w:p w14:paraId="06FF1C0B" w14:textId="59C22D89" w:rsidR="0015443A" w:rsidRPr="00D3747D" w:rsidRDefault="0015443A" w:rsidP="00BB59F0">
            <w:pPr>
              <w:jc w:val="center"/>
              <w:rPr>
                <w:lang w:val="en-US"/>
              </w:rPr>
            </w:pPr>
            <w:r w:rsidRPr="00D3747D">
              <w:rPr>
                <w:lang w:val="en-US"/>
              </w:rPr>
              <w:t>G, HS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2640F294" w14:textId="226BFA4F" w:rsidR="0015443A" w:rsidRPr="00D3747D" w:rsidRDefault="0015443A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0% (b)</w:t>
            </w:r>
            <w:r w:rsidRPr="00D3747D">
              <w:t xml:space="preserve"> / n.r.</w:t>
            </w:r>
          </w:p>
        </w:tc>
      </w:tr>
      <w:tr w:rsidR="0015443A" w:rsidRPr="00D3747D" w14:paraId="60C90F86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6695E019" w14:textId="032C336C" w:rsidR="0015443A" w:rsidRPr="00D3747D" w:rsidRDefault="0015443A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Pagani et al, 1994 (Italy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EC31D30" w14:textId="177583F2" w:rsidR="0015443A" w:rsidRPr="00D3747D" w:rsidRDefault="0015443A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FE46D41" w14:textId="1AA78BFB" w:rsidR="0015443A" w:rsidRPr="00914468" w:rsidRDefault="00737F91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CESD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9401A59" w14:textId="2B761966" w:rsidR="0015443A" w:rsidRPr="00D3747D" w:rsidRDefault="0015443A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Fe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B3FA9F6" w14:textId="3902F49C" w:rsidR="0015443A" w:rsidRPr="00D3747D" w:rsidRDefault="0015443A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18/108</w:t>
            </w:r>
            <w:r w:rsidRPr="00D3747D">
              <w:t>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4683636" w14:textId="32DAC6BF" w:rsidR="0015443A" w:rsidRPr="00D3747D" w:rsidRDefault="0015443A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Yes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6681B4A" w14:textId="46E1DBFC" w:rsidR="0015443A" w:rsidRPr="00D3747D" w:rsidRDefault="0015443A" w:rsidP="00BB59F0">
            <w:pPr>
              <w:jc w:val="center"/>
            </w:pPr>
            <w:r w:rsidRPr="00D3747D">
              <w:t>HM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2EBBAC7" w14:textId="7D2F783B" w:rsidR="0015443A" w:rsidRPr="00D3747D" w:rsidRDefault="0015443A" w:rsidP="00BB59F0">
            <w:pPr>
              <w:jc w:val="center"/>
            </w:pPr>
            <w:r w:rsidRPr="00D3747D">
              <w:t>ET, HTG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869366A" w14:textId="0959CE19" w:rsidR="0015443A" w:rsidRPr="00D3747D" w:rsidRDefault="0015443A" w:rsidP="00BB59F0">
            <w:pPr>
              <w:jc w:val="center"/>
            </w:pPr>
            <w:r w:rsidRPr="00D3747D">
              <w:t>BRC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17128FDF" w14:textId="77777777" w:rsidR="0015443A" w:rsidRPr="00D3747D" w:rsidRDefault="0015443A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3% (c)</w:t>
            </w:r>
          </w:p>
          <w:p w14:paraId="6D25771C" w14:textId="776038BB" w:rsidR="0015443A" w:rsidRPr="00D3747D" w:rsidRDefault="0015443A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L</w:t>
            </w:r>
            <w:r w:rsidR="00BB59F0">
              <w:rPr>
                <w:rFonts w:eastAsia="Times New Roman"/>
                <w:color w:val="000000"/>
              </w:rPr>
              <w:t>IPA</w:t>
            </w:r>
            <w:r w:rsidRPr="00D3747D">
              <w:rPr>
                <w:rFonts w:eastAsia="Times New Roman"/>
                <w:color w:val="000000"/>
              </w:rPr>
              <w:t xml:space="preserve"> mRNA mutation</w:t>
            </w:r>
          </w:p>
          <w:p w14:paraId="2317BD62" w14:textId="77777777" w:rsidR="0015443A" w:rsidRPr="00D3747D" w:rsidRDefault="0015443A" w:rsidP="00BB59F0">
            <w:pPr>
              <w:jc w:val="center"/>
              <w:rPr>
                <w:rFonts w:eastAsia="Times New Roman"/>
                <w:color w:val="000000"/>
              </w:rPr>
            </w:pPr>
          </w:p>
        </w:tc>
      </w:tr>
      <w:tr w:rsidR="0015443A" w:rsidRPr="00D3747D" w14:paraId="575E4136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62BD7224" w14:textId="2232F8F4" w:rsidR="0015443A" w:rsidRPr="00D3747D" w:rsidRDefault="0015443A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Pagani et al, 1998 (A) (Italy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8D0C2B2" w14:textId="678B770F" w:rsidR="0015443A" w:rsidRPr="00D3747D" w:rsidRDefault="0015443A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B51F6C6" w14:textId="246035B3" w:rsidR="0015443A" w:rsidRPr="00914468" w:rsidRDefault="00914468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Infantile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274E5F2" w14:textId="20FACFA7" w:rsidR="0015443A" w:rsidRPr="00D3747D" w:rsidRDefault="0015443A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9A62A7D" w14:textId="487BCE84" w:rsidR="0015443A" w:rsidRPr="00D3747D" w:rsidRDefault="0015443A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1/n.r./8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6B8D261" w14:textId="059EBFC5" w:rsidR="0015443A" w:rsidRPr="00D3747D" w:rsidRDefault="0015443A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.r.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0316387" w14:textId="2FCDA098" w:rsidR="0015443A" w:rsidRPr="00D3747D" w:rsidRDefault="0015443A" w:rsidP="00BB59F0">
            <w:pPr>
              <w:jc w:val="center"/>
            </w:pPr>
            <w:r w:rsidRPr="00D3747D">
              <w:t>HM, D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1C40F1B" w14:textId="0AE70953" w:rsidR="0015443A" w:rsidRPr="00D3747D" w:rsidRDefault="0015443A" w:rsidP="00BB59F0">
            <w:pPr>
              <w:jc w:val="center"/>
            </w:pPr>
            <w:r w:rsidRPr="00D3747D">
              <w:t>AC, FTT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9844937" w14:textId="5EE8F77F" w:rsidR="0015443A" w:rsidRPr="00D3747D" w:rsidRDefault="0015443A" w:rsidP="00BB59F0">
            <w:pPr>
              <w:jc w:val="center"/>
            </w:pPr>
            <w:r w:rsidRPr="00D3747D">
              <w:t>n.r.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3C12BA03" w14:textId="1BAA3780" w:rsidR="0015443A" w:rsidRPr="00D3747D" w:rsidRDefault="00BB59F0" w:rsidP="00BB59F0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D3747D">
              <w:rPr>
                <w:lang w:val="en-US"/>
              </w:rPr>
              <w:t>LAL</w:t>
            </w:r>
            <w:r>
              <w:rPr>
                <w:lang w:val="en-US"/>
              </w:rPr>
              <w:t xml:space="preserve">-D </w:t>
            </w:r>
            <w:r w:rsidR="0015443A" w:rsidRPr="00D3747D">
              <w:rPr>
                <w:rFonts w:eastAsia="Times New Roman"/>
                <w:color w:val="000000"/>
                <w:lang w:val="en-US"/>
              </w:rPr>
              <w:t>(b)/</w:t>
            </w:r>
          </w:p>
          <w:p w14:paraId="6C6E1D13" w14:textId="688BB2D3" w:rsidR="0015443A" w:rsidRPr="00D3747D" w:rsidRDefault="0015443A" w:rsidP="00BB59F0">
            <w:pPr>
              <w:widowControl w:val="0"/>
              <w:autoSpaceDE w:val="0"/>
              <w:autoSpaceDN w:val="0"/>
              <w:adjustRightInd w:val="0"/>
              <w:spacing w:after="240"/>
              <w:jc w:val="center"/>
              <w:rPr>
                <w:color w:val="000000"/>
                <w:lang w:val="en-US" w:eastAsia="en-US"/>
              </w:rPr>
            </w:pPr>
            <w:r w:rsidRPr="00D3747D">
              <w:rPr>
                <w:color w:val="000000"/>
                <w:lang w:eastAsia="en-US"/>
              </w:rPr>
              <w:t>c.1012A&gt;T/ c.1012A&gt;T</w:t>
            </w:r>
          </w:p>
        </w:tc>
      </w:tr>
      <w:tr w:rsidR="0015443A" w:rsidRPr="00657D9B" w14:paraId="0C63FA84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600BD9EE" w14:textId="11DDF1C8" w:rsidR="0015443A" w:rsidRPr="00D3747D" w:rsidRDefault="0015443A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lastRenderedPageBreak/>
              <w:t>Pagani et al, 1998  (B) (Italy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1B45D32" w14:textId="0B85DDD0" w:rsidR="0015443A" w:rsidRPr="00D3747D" w:rsidRDefault="0015443A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A1D05A6" w14:textId="0087AB78" w:rsidR="0015443A" w:rsidRPr="00914468" w:rsidRDefault="00737F91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CESD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66E6CA5" w14:textId="58DABE75" w:rsidR="0015443A" w:rsidRPr="00D3747D" w:rsidRDefault="0015443A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Fe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54AF0C0" w14:textId="3C125690" w:rsidR="0015443A" w:rsidRPr="00D3747D" w:rsidRDefault="0015443A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1/8</w:t>
            </w:r>
            <w:r w:rsidRPr="00D3747D">
              <w:t>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702C46D" w14:textId="362F8BDC" w:rsidR="0015443A" w:rsidRPr="00D3747D" w:rsidRDefault="0015443A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.r.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FF963BA" w14:textId="77F34AEE" w:rsidR="0015443A" w:rsidRPr="00D3747D" w:rsidRDefault="0015443A" w:rsidP="00BB59F0">
            <w:pPr>
              <w:jc w:val="center"/>
            </w:pPr>
            <w:r w:rsidRPr="00D3747D">
              <w:t>HM, D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D739356" w14:textId="6A222A2F" w:rsidR="0015443A" w:rsidRPr="00D3747D" w:rsidRDefault="0015443A" w:rsidP="00BB59F0">
            <w:pPr>
              <w:jc w:val="center"/>
            </w:pPr>
            <w:r w:rsidRPr="00D3747D">
              <w:t>AC, ET, FTT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5E82FFF" w14:textId="554439B9" w:rsidR="0015443A" w:rsidRPr="00D3747D" w:rsidRDefault="0015443A" w:rsidP="00BB59F0">
            <w:pPr>
              <w:jc w:val="center"/>
            </w:pPr>
            <w:r w:rsidRPr="00D3747D">
              <w:t>BRC, C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659B2840" w14:textId="77A3D398" w:rsidR="0015443A" w:rsidRPr="00D3747D" w:rsidRDefault="00BB59F0" w:rsidP="00BB59F0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D3747D">
              <w:rPr>
                <w:lang w:val="en-US"/>
              </w:rPr>
              <w:t>LAL</w:t>
            </w:r>
            <w:r>
              <w:rPr>
                <w:lang w:val="en-US"/>
              </w:rPr>
              <w:t xml:space="preserve">-D </w:t>
            </w:r>
            <w:r w:rsidR="0015443A" w:rsidRPr="00D3747D">
              <w:rPr>
                <w:rFonts w:eastAsia="Times New Roman"/>
                <w:color w:val="000000"/>
                <w:lang w:val="en-US"/>
              </w:rPr>
              <w:t>(b)/</w:t>
            </w:r>
            <w:r w:rsidR="0015443A">
              <w:rPr>
                <w:rFonts w:eastAsia="Times New Roman"/>
                <w:color w:val="000000"/>
                <w:lang w:val="en-US"/>
              </w:rPr>
              <w:t xml:space="preserve"> </w:t>
            </w:r>
            <w:r w:rsidR="0015443A" w:rsidRPr="00D3747D">
              <w:rPr>
                <w:rFonts w:eastAsia="Times New Roman"/>
                <w:color w:val="000000"/>
                <w:lang w:val="en-US"/>
              </w:rPr>
              <w:t>c.903C&gt;T</w:t>
            </w:r>
          </w:p>
        </w:tc>
      </w:tr>
      <w:tr w:rsidR="00737F91" w:rsidRPr="001B0628" w14:paraId="4F47CF59" w14:textId="77777777" w:rsidTr="00BB59F0">
        <w:trPr>
          <w:cantSplit/>
          <w:trHeight w:val="1159"/>
        </w:trPr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07649811" w14:textId="0A913145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Pagani et al, 1998 (C)  (Italy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92A6692" w14:textId="4034C133" w:rsidR="00737F91" w:rsidRPr="00D3747D" w:rsidRDefault="00737F91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4657AEC" w14:textId="69F6BEF7" w:rsidR="00737F91" w:rsidRPr="00914468" w:rsidRDefault="00737F91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CESD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4299BA2" w14:textId="7C169162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n.r.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B445EE8" w14:textId="55F1704B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72</w:t>
            </w:r>
            <w:r w:rsidRPr="00D3747D">
              <w:t>/n.r. 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8F9C7F1" w14:textId="59153F9A" w:rsidR="00737F91" w:rsidRPr="00D3747D" w:rsidRDefault="00737F91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.r.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DE84461" w14:textId="7C2568F9" w:rsidR="00737F91" w:rsidRPr="00D3747D" w:rsidRDefault="00737F91" w:rsidP="00BB59F0">
            <w:pPr>
              <w:jc w:val="center"/>
            </w:pPr>
            <w:r w:rsidRPr="00D3747D">
              <w:t>HM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2941654" w14:textId="0766CFF2" w:rsidR="00737F91" w:rsidRPr="00D3747D" w:rsidRDefault="00737F91" w:rsidP="00BB59F0">
            <w:pPr>
              <w:jc w:val="center"/>
            </w:pPr>
            <w:r w:rsidRPr="00D3747D">
              <w:t>ET, HC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6296D3A" w14:textId="3567413B" w:rsidR="00737F91" w:rsidRPr="00D3747D" w:rsidRDefault="00737F91" w:rsidP="00BB59F0">
            <w:pPr>
              <w:jc w:val="center"/>
            </w:pPr>
            <w:r w:rsidRPr="00D3747D">
              <w:t>PBF, kV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018B574D" w14:textId="4A595C40" w:rsidR="00737F91" w:rsidRPr="00D3747D" w:rsidRDefault="00BB59F0" w:rsidP="00BB59F0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D3747D">
              <w:rPr>
                <w:lang w:val="en-US"/>
              </w:rPr>
              <w:t>LAL</w:t>
            </w:r>
            <w:r>
              <w:rPr>
                <w:lang w:val="en-US"/>
              </w:rPr>
              <w:t xml:space="preserve">-D </w:t>
            </w:r>
            <w:r w:rsidR="00737F91" w:rsidRPr="00D3747D">
              <w:rPr>
                <w:rFonts w:eastAsia="Times New Roman"/>
                <w:color w:val="000000"/>
                <w:lang w:val="en-US"/>
              </w:rPr>
              <w:t>(b)</w:t>
            </w:r>
          </w:p>
          <w:p w14:paraId="0ABEA836" w14:textId="5FAF5996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D3747D">
              <w:rPr>
                <w:rFonts w:eastAsia="Times New Roman"/>
                <w:color w:val="000000"/>
                <w:lang w:val="en-US"/>
              </w:rPr>
              <w:t>c.294C&gt;G / c.894G&gt;A</w:t>
            </w:r>
          </w:p>
        </w:tc>
      </w:tr>
      <w:tr w:rsidR="00737F91" w:rsidRPr="00D3747D" w14:paraId="7677ACB9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5920059A" w14:textId="7F1BCC99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Pisciotta, 2009 (A) (Italy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C83BC03" w14:textId="6451B536" w:rsidR="00737F91" w:rsidRPr="00D3747D" w:rsidRDefault="00737F91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1E96FBC" w14:textId="36076363" w:rsidR="00737F91" w:rsidRPr="00914468" w:rsidRDefault="00737F91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CESD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3706607" w14:textId="32EE3A25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Fe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A06CF38" w14:textId="60A4264B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n.r./108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248656B" w14:textId="188AB7C6" w:rsidR="00737F91" w:rsidRPr="00D3747D" w:rsidRDefault="00737F91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o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8272CF1" w14:textId="551DE1BC" w:rsidR="00737F91" w:rsidRPr="00D3747D" w:rsidRDefault="00737F91" w:rsidP="00BB59F0">
            <w:pPr>
              <w:jc w:val="center"/>
            </w:pPr>
            <w:r w:rsidRPr="00D3747D">
              <w:t>HM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1F3F9AF" w14:textId="11C0A869" w:rsidR="00737F91" w:rsidRPr="00D3747D" w:rsidRDefault="00737F91" w:rsidP="00BB59F0">
            <w:pPr>
              <w:jc w:val="center"/>
            </w:pPr>
            <w:r w:rsidRPr="00D3747D">
              <w:t>ET, HC, HCT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7BE8A24" w14:textId="553E31CD" w:rsidR="00737F91" w:rsidRPr="00D3747D" w:rsidRDefault="00737F91" w:rsidP="00BB59F0">
            <w:pPr>
              <w:jc w:val="center"/>
              <w:rPr>
                <w:lang w:val="en-US"/>
              </w:rPr>
            </w:pPr>
            <w:r w:rsidRPr="00D3747D">
              <w:rPr>
                <w:lang w:val="en-US"/>
              </w:rPr>
              <w:t>HS, PBF, kV, BRC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5AB1EA55" w14:textId="47E06163" w:rsidR="00737F91" w:rsidRPr="00D3747D" w:rsidRDefault="00737F91" w:rsidP="00BB59F0">
            <w:pPr>
              <w:widowControl w:val="0"/>
              <w:autoSpaceDE w:val="0"/>
              <w:autoSpaceDN w:val="0"/>
              <w:adjustRightInd w:val="0"/>
              <w:spacing w:after="240"/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5% (b)</w:t>
            </w:r>
            <w:r>
              <w:rPr>
                <w:rFonts w:eastAsia="Times New Roman"/>
                <w:color w:val="000000"/>
              </w:rPr>
              <w:t>/</w:t>
            </w:r>
            <w:r w:rsidRPr="00D3747D">
              <w:rPr>
                <w:rFonts w:eastAsia="Times New Roman"/>
                <w:color w:val="000000"/>
              </w:rPr>
              <w:t>c.652 C&gt;T / c.894 G&gt;A</w:t>
            </w:r>
          </w:p>
        </w:tc>
      </w:tr>
      <w:tr w:rsidR="00737F91" w:rsidRPr="00D3747D" w14:paraId="7269D592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0C72E1FD" w14:textId="545F03F9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Pisciotta, 2009 (B) (Italy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E545644" w14:textId="2403E1C3" w:rsidR="00737F91" w:rsidRPr="00D3747D" w:rsidRDefault="00737F91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A86DB9F" w14:textId="3CF9DE32" w:rsidR="00737F91" w:rsidRPr="00914468" w:rsidRDefault="00737F91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CESD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2A41C89" w14:textId="398C4BAC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Fe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CE768F8" w14:textId="0E118F73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n.r./108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4B2CA96" w14:textId="7ABC5828" w:rsidR="00737F91" w:rsidRPr="00D3747D" w:rsidRDefault="00737F91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o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823AC7F" w14:textId="7669BF29" w:rsidR="00737F91" w:rsidRPr="00D3747D" w:rsidRDefault="00737F91" w:rsidP="00BB59F0">
            <w:pPr>
              <w:jc w:val="center"/>
            </w:pPr>
            <w:r w:rsidRPr="00D3747D">
              <w:t>HM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B9D4B9D" w14:textId="6B129DF7" w:rsidR="00737F91" w:rsidRPr="00D3747D" w:rsidRDefault="00737F91" w:rsidP="00BB59F0">
            <w:pPr>
              <w:jc w:val="center"/>
            </w:pPr>
            <w:r w:rsidRPr="00D3747D">
              <w:t>ET, HC, HTG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C6AD12D" w14:textId="2E626ED1" w:rsidR="00737F91" w:rsidRPr="00D3747D" w:rsidRDefault="00737F91" w:rsidP="00BB59F0">
            <w:pPr>
              <w:jc w:val="center"/>
            </w:pPr>
            <w:r w:rsidRPr="00D3747D">
              <w:t>n.r.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532B1D8D" w14:textId="28E5A7E5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5% (b)</w:t>
            </w:r>
          </w:p>
          <w:p w14:paraId="1F35EA4A" w14:textId="38199AFE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c.652 C&gt;T / c.894 G&gt;A</w:t>
            </w:r>
          </w:p>
        </w:tc>
      </w:tr>
      <w:tr w:rsidR="00737F91" w:rsidRPr="00D3747D" w14:paraId="4EA68D58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0DFED8C4" w14:textId="5C284BB6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Pisciotta, 2017 (A) (Italy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4CE8E9E" w14:textId="4A8BA274" w:rsidR="00737F91" w:rsidRPr="00D3747D" w:rsidRDefault="00737F91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3A49CC1" w14:textId="6CAB0D95" w:rsidR="00737F91" w:rsidRPr="00914468" w:rsidRDefault="00737F91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CESD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D1E53A6" w14:textId="7E1595C5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F7BCAA0" w14:textId="75FDA34D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60</w:t>
            </w:r>
            <w:r w:rsidRPr="00D3747D">
              <w:t>/n.r. 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B1950FA" w14:textId="479382F9" w:rsidR="00737F91" w:rsidRPr="00D3747D" w:rsidRDefault="00737F91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.r.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9E9D454" w14:textId="312C6536" w:rsidR="00737F91" w:rsidRPr="00D3747D" w:rsidRDefault="00737F91" w:rsidP="00BB59F0">
            <w:pPr>
              <w:jc w:val="center"/>
            </w:pPr>
            <w:r w:rsidRPr="00D3747D">
              <w:t>HSM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A836778" w14:textId="205BAE47" w:rsidR="00737F91" w:rsidRPr="00D3747D" w:rsidRDefault="00737F91" w:rsidP="00BB59F0">
            <w:pPr>
              <w:jc w:val="center"/>
            </w:pPr>
            <w:r w:rsidRPr="00D3747D">
              <w:t>ET, DYS, HSi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E252EFA" w14:textId="542B4109" w:rsidR="00737F91" w:rsidRPr="00D3747D" w:rsidRDefault="00737F91" w:rsidP="00BB59F0">
            <w:pPr>
              <w:jc w:val="center"/>
            </w:pPr>
            <w:r w:rsidRPr="00D3747D">
              <w:t>n.r.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323A324D" w14:textId="35388C52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1,250% (b)</w:t>
            </w:r>
          </w:p>
          <w:p w14:paraId="06463687" w14:textId="361F00A0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c652C&gt;T /c.881T&gt;C</w:t>
            </w:r>
          </w:p>
        </w:tc>
      </w:tr>
      <w:tr w:rsidR="00737F91" w:rsidRPr="00D3747D" w14:paraId="48709591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191F0395" w14:textId="10ED604F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Pisciotta, 2017 (B) (Italy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5D92B57" w14:textId="09F16394" w:rsidR="00737F91" w:rsidRPr="00D3747D" w:rsidRDefault="00737F91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04D54FD" w14:textId="3971691C" w:rsidR="00737F91" w:rsidRPr="00914468" w:rsidRDefault="00737F91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CESD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1C22F19" w14:textId="60D7F620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</w:rPr>
              <w:t>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195ACF9" w14:textId="641C7DAB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</w:rPr>
              <w:t>108</w:t>
            </w:r>
            <w:r w:rsidRPr="00D3747D">
              <w:t>/n.r. 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6198C99" w14:textId="0F5F2F82" w:rsidR="00737F91" w:rsidRPr="00D3747D" w:rsidRDefault="00737F91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.r.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E1A5A0C" w14:textId="0F3388FC" w:rsidR="00737F91" w:rsidRPr="00D3747D" w:rsidRDefault="00737F91" w:rsidP="00BB59F0">
            <w:pPr>
              <w:jc w:val="center"/>
            </w:pPr>
            <w:r w:rsidRPr="00D3747D">
              <w:t>HSM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3FD6589" w14:textId="4272CBAF" w:rsidR="00737F91" w:rsidRPr="00D3747D" w:rsidRDefault="00737F91" w:rsidP="00BB59F0">
            <w:pPr>
              <w:jc w:val="center"/>
            </w:pPr>
            <w:r w:rsidRPr="00D3747D">
              <w:t>ET, DYS, HSi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B2D172F" w14:textId="573E8162" w:rsidR="00737F91" w:rsidRPr="00D3747D" w:rsidRDefault="00737F91" w:rsidP="00BB59F0">
            <w:pPr>
              <w:jc w:val="center"/>
            </w:pPr>
            <w:r w:rsidRPr="00D3747D">
              <w:rPr>
                <w:rFonts w:eastAsia="Times New Roman"/>
              </w:rPr>
              <w:t>PBF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17ED5003" w14:textId="556BEDB8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D3747D">
              <w:rPr>
                <w:rFonts w:eastAsia="Times New Roman"/>
                <w:color w:val="000000"/>
                <w:lang w:val="en-US"/>
              </w:rPr>
              <w:t>1,250% (b)</w:t>
            </w:r>
          </w:p>
          <w:p w14:paraId="045B9505" w14:textId="5BE68E30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D3747D">
              <w:rPr>
                <w:rFonts w:eastAsia="Times New Roman"/>
                <w:color w:val="000000"/>
                <w:lang w:val="en-US"/>
              </w:rPr>
              <w:t>c.883C&gt;T/ c.894G</w:t>
            </w:r>
            <w:r>
              <w:rPr>
                <w:rFonts w:eastAsia="Times New Roman"/>
                <w:color w:val="000000"/>
                <w:lang w:val="en-US"/>
              </w:rPr>
              <w:t>&gt;</w:t>
            </w:r>
            <w:r w:rsidRPr="00D3747D">
              <w:rPr>
                <w:rFonts w:eastAsia="Times New Roman"/>
                <w:color w:val="000000"/>
                <w:lang w:val="en-US"/>
              </w:rPr>
              <w:t>A</w:t>
            </w:r>
          </w:p>
        </w:tc>
      </w:tr>
      <w:tr w:rsidR="00737F91" w:rsidRPr="00D3747D" w14:paraId="008B6225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3B107460" w14:textId="420D6E45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Pisciotta, 2017 (C) (Italy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14D68F6" w14:textId="487BC4DB" w:rsidR="00737F91" w:rsidRPr="00D3747D" w:rsidRDefault="00737F91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9C71789" w14:textId="7504D00E" w:rsidR="00737F91" w:rsidRPr="00914468" w:rsidRDefault="00737F91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CESD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5DE98FC" w14:textId="13FA14FB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</w:rPr>
              <w:t>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79FABD7" w14:textId="4ED0CC34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</w:rPr>
              <w:t>156</w:t>
            </w:r>
            <w:r w:rsidRPr="00D3747D">
              <w:t>/n.r. 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3902059" w14:textId="51AE4111" w:rsidR="00737F91" w:rsidRPr="00D3747D" w:rsidRDefault="00737F91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.r.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ACD962A" w14:textId="48FCC90C" w:rsidR="00737F91" w:rsidRPr="00D3747D" w:rsidRDefault="00737F91" w:rsidP="00BB59F0">
            <w:pPr>
              <w:jc w:val="center"/>
            </w:pPr>
            <w:r w:rsidRPr="00D3747D">
              <w:t>Asymptomatic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C06A677" w14:textId="24B9AE59" w:rsidR="00737F91" w:rsidRPr="00D3747D" w:rsidRDefault="00737F91" w:rsidP="00BB59F0">
            <w:pPr>
              <w:jc w:val="center"/>
            </w:pPr>
            <w:r w:rsidRPr="00D3747D">
              <w:t>ET, DYS, HSi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62D21F0" w14:textId="13F665EB" w:rsidR="00737F91" w:rsidRPr="00D3747D" w:rsidRDefault="00737F91" w:rsidP="00BB59F0">
            <w:pPr>
              <w:jc w:val="center"/>
            </w:pPr>
            <w:r w:rsidRPr="00D3747D">
              <w:rPr>
                <w:rFonts w:eastAsia="Times New Roman"/>
              </w:rPr>
              <w:t>PBF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1FBCCF50" w14:textId="77777777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2,50% (b)</w:t>
            </w:r>
          </w:p>
          <w:p w14:paraId="6D8ACA9A" w14:textId="129B3F28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c.894G&gt;A/ c.1033G&gt;A</w:t>
            </w:r>
          </w:p>
        </w:tc>
      </w:tr>
      <w:tr w:rsidR="00737F91" w:rsidRPr="00D3747D" w14:paraId="0412E730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38191103" w14:textId="184C221D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lastRenderedPageBreak/>
              <w:t>Pisciotta, 2017 (D) (Italy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4AE8073" w14:textId="686CA30A" w:rsidR="00737F91" w:rsidRPr="00D3747D" w:rsidRDefault="00737F91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B56FB3B" w14:textId="1A07CE5D" w:rsidR="00737F91" w:rsidRPr="00914468" w:rsidRDefault="00737F91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CESD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2F0CEE3" w14:textId="33BAE2EB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</w:rPr>
              <w:t>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B3DCD1C" w14:textId="5C1E2AFA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</w:rPr>
              <w:t>36</w:t>
            </w:r>
            <w:r w:rsidRPr="00D3747D">
              <w:t>/n.r. 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CF25B5A" w14:textId="2502F92A" w:rsidR="00737F91" w:rsidRPr="00D3747D" w:rsidRDefault="00737F91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.r.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7C13804" w14:textId="471AE025" w:rsidR="00737F91" w:rsidRPr="00D3747D" w:rsidRDefault="00737F91" w:rsidP="00BB59F0">
            <w:pPr>
              <w:jc w:val="center"/>
            </w:pPr>
            <w:r w:rsidRPr="00D3747D">
              <w:t>HM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A8EFBEC" w14:textId="02624FC6" w:rsidR="00737F91" w:rsidRPr="00D3747D" w:rsidRDefault="00737F91" w:rsidP="00BB59F0">
            <w:pPr>
              <w:jc w:val="center"/>
            </w:pPr>
            <w:r w:rsidRPr="00D3747D">
              <w:t>ET, DYS, HSi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A6359FC" w14:textId="1A6AE89D" w:rsidR="00737F91" w:rsidRPr="00D3747D" w:rsidRDefault="00737F91" w:rsidP="00BB59F0">
            <w:pPr>
              <w:jc w:val="center"/>
            </w:pPr>
            <w:r w:rsidRPr="00D3747D">
              <w:t>n.r.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68D28C8A" w14:textId="3A6D8243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2,50% (b)</w:t>
            </w:r>
          </w:p>
          <w:p w14:paraId="57557268" w14:textId="61F5D76D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c.894G&gt;A/ c.1033G&gt;A</w:t>
            </w:r>
          </w:p>
        </w:tc>
      </w:tr>
      <w:tr w:rsidR="00737F91" w:rsidRPr="00D3747D" w14:paraId="781A58D6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59F6A1C8" w14:textId="3BC56C3B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Pisciotta, 2017 (E) (Italy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5A95902" w14:textId="400C15E8" w:rsidR="00737F91" w:rsidRPr="00D3747D" w:rsidRDefault="00737F91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72442B4" w14:textId="03BA3268" w:rsidR="00737F91" w:rsidRPr="00914468" w:rsidRDefault="00737F91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CESD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51FCAD5" w14:textId="4EA17696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</w:rPr>
              <w:t>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FB5263F" w14:textId="780E5C38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</w:rPr>
              <w:t>72</w:t>
            </w:r>
            <w:r w:rsidRPr="00D3747D">
              <w:t>/n.r. 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38902B3" w14:textId="7E1D8317" w:rsidR="00737F91" w:rsidRPr="00D3747D" w:rsidRDefault="00737F91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.r.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3A2AD0F" w14:textId="7A2F4AF1" w:rsidR="00737F91" w:rsidRPr="00D3747D" w:rsidRDefault="00737F91" w:rsidP="00BB59F0">
            <w:pPr>
              <w:jc w:val="center"/>
            </w:pPr>
            <w:r w:rsidRPr="00D3747D">
              <w:t>HSM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2D5EB9E" w14:textId="109AFE54" w:rsidR="00737F91" w:rsidRPr="00D3747D" w:rsidRDefault="00737F91" w:rsidP="00BB59F0">
            <w:pPr>
              <w:jc w:val="center"/>
            </w:pPr>
            <w:r w:rsidRPr="00D3747D">
              <w:t>ET, DYS, HSi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3BCFE10" w14:textId="6EB0AFA0" w:rsidR="00737F91" w:rsidRPr="00D3747D" w:rsidRDefault="00737F91" w:rsidP="00BB59F0">
            <w:pPr>
              <w:jc w:val="center"/>
            </w:pPr>
            <w:r w:rsidRPr="00D3747D">
              <w:rPr>
                <w:rFonts w:eastAsia="Times New Roman"/>
              </w:rPr>
              <w:t>MVS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58FE3F7A" w14:textId="0A732149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3,75% (b)</w:t>
            </w:r>
          </w:p>
          <w:p w14:paraId="65D00345" w14:textId="5754B337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c.894G&gt;A/  c.894G&gt;A</w:t>
            </w:r>
          </w:p>
        </w:tc>
      </w:tr>
      <w:tr w:rsidR="00737F91" w:rsidRPr="00D3747D" w14:paraId="5CC4D78D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2D360E2B" w14:textId="1FD5E808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Pisciotta, 2017 (F) (Italy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DCA606A" w14:textId="67391226" w:rsidR="00737F91" w:rsidRPr="00D3747D" w:rsidRDefault="00737F91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0DF660E" w14:textId="54FA652B" w:rsidR="00737F91" w:rsidRPr="00914468" w:rsidRDefault="00737F91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CESD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55AF010" w14:textId="32DA1B11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</w:rPr>
              <w:t>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CB892DE" w14:textId="429EB0E4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</w:rPr>
              <w:t>24</w:t>
            </w:r>
            <w:r w:rsidRPr="00D3747D">
              <w:t>/n.r. 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FE72E8E" w14:textId="4D3B0A75" w:rsidR="00737F91" w:rsidRPr="00D3747D" w:rsidRDefault="00737F91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.r.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5C2213C" w14:textId="035AF9C3" w:rsidR="00737F91" w:rsidRPr="00D3747D" w:rsidRDefault="00737F91" w:rsidP="00BB59F0">
            <w:pPr>
              <w:jc w:val="center"/>
            </w:pPr>
            <w:r w:rsidRPr="00D3747D">
              <w:t>HSM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381EE56" w14:textId="251B941E" w:rsidR="00737F91" w:rsidRPr="00D3747D" w:rsidRDefault="00737F91" w:rsidP="00BB59F0">
            <w:pPr>
              <w:jc w:val="center"/>
            </w:pPr>
            <w:r w:rsidRPr="00D3747D">
              <w:t>ET, DYS, HSi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AA136AE" w14:textId="0B4E835E" w:rsidR="00737F91" w:rsidRPr="00D3747D" w:rsidRDefault="00737F91" w:rsidP="00BB59F0">
            <w:pPr>
              <w:jc w:val="center"/>
            </w:pPr>
            <w:r w:rsidRPr="00D3747D">
              <w:rPr>
                <w:rFonts w:eastAsia="Times New Roman"/>
              </w:rPr>
              <w:t>PBF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758EFF20" w14:textId="7DD0B6F2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3,75% (b)</w:t>
            </w:r>
          </w:p>
          <w:p w14:paraId="7FD9ACBD" w14:textId="321B8F63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c.894G&gt;A/  c.894G&gt;A</w:t>
            </w:r>
          </w:p>
        </w:tc>
      </w:tr>
      <w:tr w:rsidR="00737F91" w:rsidRPr="00D3747D" w14:paraId="6915510A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6EF74F84" w14:textId="77777777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</w:p>
          <w:p w14:paraId="5CB86B3B" w14:textId="6C333127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Pisciotta, 2017 (G) (Italy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9F6AC4D" w14:textId="50F9E989" w:rsidR="00737F91" w:rsidRPr="00D3747D" w:rsidRDefault="00737F91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17AAD3D" w14:textId="03F03BE9" w:rsidR="00737F91" w:rsidRPr="00914468" w:rsidRDefault="00737F91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CESD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A54E564" w14:textId="4E120D7E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</w:rPr>
              <w:t>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5F0D3EA" w14:textId="48FF4E1B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</w:rPr>
              <w:t>24</w:t>
            </w:r>
            <w:r w:rsidRPr="00D3747D">
              <w:t>/n.r. 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2FEA6C1" w14:textId="6D0D0324" w:rsidR="00737F91" w:rsidRPr="00D3747D" w:rsidRDefault="00737F91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.r.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E0C6C7E" w14:textId="542C6B35" w:rsidR="00737F91" w:rsidRPr="00D3747D" w:rsidRDefault="00737F91" w:rsidP="00BB59F0">
            <w:pPr>
              <w:jc w:val="center"/>
            </w:pPr>
            <w:r w:rsidRPr="00D3747D">
              <w:t>HSM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DAAD958" w14:textId="2E0E04D6" w:rsidR="00737F91" w:rsidRPr="00D3747D" w:rsidRDefault="00737F91" w:rsidP="00BB59F0">
            <w:pPr>
              <w:jc w:val="center"/>
            </w:pPr>
            <w:r w:rsidRPr="00D3747D">
              <w:t>ET, DYS, HSi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E60C7F4" w14:textId="5E125289" w:rsidR="00737F91" w:rsidRPr="00D3747D" w:rsidRDefault="00737F91" w:rsidP="00BB59F0">
            <w:pPr>
              <w:jc w:val="center"/>
            </w:pPr>
            <w:r w:rsidRPr="00D3747D">
              <w:rPr>
                <w:rFonts w:eastAsia="Times New Roman"/>
              </w:rPr>
              <w:t>MVS, PBF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66589397" w14:textId="77777777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D3747D">
              <w:rPr>
                <w:rFonts w:eastAsia="Times New Roman"/>
                <w:color w:val="000000"/>
                <w:lang w:val="en-US"/>
              </w:rPr>
              <w:t>2,50% (b)</w:t>
            </w:r>
          </w:p>
          <w:p w14:paraId="16D79FAC" w14:textId="46487F10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D3747D">
              <w:rPr>
                <w:rFonts w:eastAsia="Times New Roman"/>
                <w:color w:val="000000"/>
                <w:lang w:val="en-US"/>
              </w:rPr>
              <w:t>c.863C&gt;T/ c.863C&gt;T</w:t>
            </w:r>
          </w:p>
        </w:tc>
      </w:tr>
      <w:tr w:rsidR="00737F91" w:rsidRPr="00D3747D" w14:paraId="1A8D2779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5704EB14" w14:textId="02F1927E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Pisciotta, 2017 (H) (Italy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2BB4F2E" w14:textId="20F723C7" w:rsidR="00737F91" w:rsidRPr="00D3747D" w:rsidRDefault="00737F91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31BEF8C" w14:textId="0D132A98" w:rsidR="00737F91" w:rsidRPr="00914468" w:rsidRDefault="00737F91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CESD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1C1AA52" w14:textId="7C7D905C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</w:rPr>
              <w:t>Fe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DAFEB2D" w14:textId="22CCC653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</w:rPr>
              <w:t>24</w:t>
            </w:r>
            <w:r w:rsidRPr="00D3747D">
              <w:t>/n.r. 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0DDD997" w14:textId="273E77B6" w:rsidR="00737F91" w:rsidRPr="00D3747D" w:rsidRDefault="00737F91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.r.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9C4AEC0" w14:textId="4719A107" w:rsidR="00737F91" w:rsidRPr="00D3747D" w:rsidRDefault="00737F91" w:rsidP="00BB59F0">
            <w:pPr>
              <w:jc w:val="center"/>
            </w:pPr>
            <w:r w:rsidRPr="00D3747D">
              <w:t>HSM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970CF73" w14:textId="6ADC5996" w:rsidR="00737F91" w:rsidRPr="00D3747D" w:rsidRDefault="00737F91" w:rsidP="00BB59F0">
            <w:pPr>
              <w:jc w:val="center"/>
            </w:pPr>
            <w:r w:rsidRPr="00D3747D">
              <w:t>ET, DYS, HSi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7D31E23" w14:textId="126A898F" w:rsidR="00737F91" w:rsidRPr="00D3747D" w:rsidRDefault="00737F91" w:rsidP="00BB59F0">
            <w:pPr>
              <w:jc w:val="center"/>
            </w:pPr>
            <w:r w:rsidRPr="00D3747D">
              <w:t>n.r.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1D4EB03A" w14:textId="52B1B08D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6,6% (b)</w:t>
            </w:r>
          </w:p>
          <w:p w14:paraId="523D73B7" w14:textId="20AC44E0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c.894G&gt;A/ c.1033G&gt;A</w:t>
            </w:r>
          </w:p>
        </w:tc>
      </w:tr>
      <w:tr w:rsidR="00737F91" w:rsidRPr="00D3747D" w14:paraId="43D04DCB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7AA80224" w14:textId="6ECB5E49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Pisciotta, 2017 (I) (Italy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A6713DB" w14:textId="496DAE05" w:rsidR="00737F91" w:rsidRPr="00D3747D" w:rsidRDefault="00737F91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0AE7FE3" w14:textId="3D039895" w:rsidR="00737F91" w:rsidRPr="00914468" w:rsidRDefault="00737F91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CESD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16CEFED" w14:textId="516D8BEC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</w:rPr>
              <w:t>Fe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B3CFD03" w14:textId="05DDC110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</w:rPr>
              <w:t>84</w:t>
            </w:r>
            <w:r w:rsidRPr="00D3747D">
              <w:t>/n.r. 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DC3327B" w14:textId="22834FDE" w:rsidR="00737F91" w:rsidRPr="00D3747D" w:rsidRDefault="00737F91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.r.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68D600F" w14:textId="0946658A" w:rsidR="00737F91" w:rsidRPr="00D3747D" w:rsidRDefault="00737F91" w:rsidP="00BB59F0">
            <w:pPr>
              <w:jc w:val="center"/>
            </w:pPr>
            <w:r w:rsidRPr="00D3747D">
              <w:t>HM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8AAF910" w14:textId="660BB239" w:rsidR="00737F91" w:rsidRPr="00D3747D" w:rsidRDefault="00737F91" w:rsidP="00BB59F0">
            <w:pPr>
              <w:jc w:val="center"/>
            </w:pPr>
            <w:r w:rsidRPr="00D3747D">
              <w:t>ET, DYS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221BDF2" w14:textId="7F42C70D" w:rsidR="00737F91" w:rsidRPr="00D3747D" w:rsidRDefault="00737F91" w:rsidP="00BB59F0">
            <w:pPr>
              <w:jc w:val="center"/>
            </w:pPr>
            <w:r w:rsidRPr="00D3747D">
              <w:rPr>
                <w:rFonts w:eastAsia="Times New Roman"/>
              </w:rPr>
              <w:t>MVS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0190E01A" w14:textId="77777777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2,50% (b)/</w:t>
            </w:r>
          </w:p>
          <w:p w14:paraId="58941401" w14:textId="162B29F2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c.894G&gt;A/  c.894G&gt;A</w:t>
            </w:r>
          </w:p>
        </w:tc>
      </w:tr>
      <w:tr w:rsidR="00737F91" w:rsidRPr="00D3747D" w14:paraId="4F1D1E4C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685099B8" w14:textId="408210A4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Pisciotta, 2017  (J) (Italy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72620C7" w14:textId="23907CD4" w:rsidR="00737F91" w:rsidRPr="00D3747D" w:rsidRDefault="00737F91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4ABE370" w14:textId="344C7111" w:rsidR="00737F91" w:rsidRPr="00914468" w:rsidRDefault="00737F91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CESD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1412824" w14:textId="261EC656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</w:rPr>
              <w:t>Fe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BADA87F" w14:textId="75E5C148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</w:rPr>
              <w:t>24</w:t>
            </w:r>
            <w:r w:rsidRPr="00D3747D">
              <w:t>/n.r. 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025EB8D" w14:textId="229BCDD1" w:rsidR="00737F91" w:rsidRPr="00D3747D" w:rsidRDefault="00737F91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.r.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0A383DE" w14:textId="6CB208A4" w:rsidR="00737F91" w:rsidRPr="00D3747D" w:rsidRDefault="00737F91" w:rsidP="00BB59F0">
            <w:pPr>
              <w:jc w:val="center"/>
            </w:pPr>
            <w:r w:rsidRPr="00D3747D">
              <w:t>HM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C06B1BF" w14:textId="2265B326" w:rsidR="00737F91" w:rsidRPr="00D3747D" w:rsidRDefault="00737F91" w:rsidP="00BB59F0">
            <w:pPr>
              <w:jc w:val="center"/>
            </w:pPr>
            <w:r w:rsidRPr="00D3747D">
              <w:t>ET, DYS, HSi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7DD948C" w14:textId="3FDB38AE" w:rsidR="00737F91" w:rsidRPr="00D3747D" w:rsidRDefault="00737F91" w:rsidP="00BB59F0">
            <w:pPr>
              <w:jc w:val="center"/>
            </w:pPr>
            <w:r w:rsidRPr="00D3747D">
              <w:rPr>
                <w:rFonts w:eastAsia="Times New Roman"/>
              </w:rPr>
              <w:t>HS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649B8D0D" w14:textId="3E7F1260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3,2% (b)</w:t>
            </w:r>
          </w:p>
          <w:p w14:paraId="7F8C942A" w14:textId="5F862765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c.894G&gt;A/  c.894G&gt;A</w:t>
            </w:r>
          </w:p>
        </w:tc>
      </w:tr>
      <w:tr w:rsidR="00737F91" w:rsidRPr="00D3747D" w14:paraId="0D6BBD06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243A04C4" w14:textId="3C4C7BD1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lastRenderedPageBreak/>
              <w:t>Pisciotta, 2017 (K) (Italy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0D5A8D8" w14:textId="5067FFB8" w:rsidR="00737F91" w:rsidRPr="00D3747D" w:rsidRDefault="00737F91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1285FA2" w14:textId="0AD29864" w:rsidR="00737F91" w:rsidRPr="00914468" w:rsidRDefault="00737F91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CESD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4E9A98A" w14:textId="23E0AC8C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</w:rPr>
              <w:t>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319C4E2" w14:textId="50868801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</w:rPr>
              <w:t>48</w:t>
            </w:r>
            <w:r w:rsidRPr="00D3747D">
              <w:t>/n.r. 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EA30351" w14:textId="4E33A06B" w:rsidR="00737F91" w:rsidRPr="00D3747D" w:rsidRDefault="00737F91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.r.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F90C823" w14:textId="62EECBFC" w:rsidR="00737F91" w:rsidRPr="00D3747D" w:rsidRDefault="00737F91" w:rsidP="00BB59F0">
            <w:pPr>
              <w:jc w:val="center"/>
            </w:pPr>
            <w:r w:rsidRPr="00D3747D">
              <w:t>HM, AI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05A9E64" w14:textId="49948C0F" w:rsidR="00737F91" w:rsidRPr="00D3747D" w:rsidRDefault="00737F91" w:rsidP="00BB59F0">
            <w:pPr>
              <w:jc w:val="center"/>
            </w:pPr>
            <w:r w:rsidRPr="00D3747D">
              <w:t>ET, DYS, HSi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F7B143A" w14:textId="1C2BE11C" w:rsidR="00737F91" w:rsidRPr="00D3747D" w:rsidRDefault="00737F91" w:rsidP="00BB59F0">
            <w:pPr>
              <w:jc w:val="center"/>
            </w:pPr>
            <w:r w:rsidRPr="00D3747D">
              <w:t>n.r.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2BF0C0DF" w14:textId="4E23F63D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2,8% (b)</w:t>
            </w:r>
          </w:p>
          <w:p w14:paraId="3CB488C4" w14:textId="77777777" w:rsidR="00737F91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c.419G&gt;A/</w:t>
            </w:r>
          </w:p>
          <w:p w14:paraId="5827E43C" w14:textId="36E9A6E6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c.894G&gt;A</w:t>
            </w:r>
          </w:p>
        </w:tc>
      </w:tr>
      <w:tr w:rsidR="00737F91" w:rsidRPr="00D3747D" w14:paraId="60F49932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1AFABB73" w14:textId="7FF6B513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Pisciotta, 2017 (L) (Italy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FF5E66C" w14:textId="68874EB2" w:rsidR="00737F91" w:rsidRPr="00D3747D" w:rsidRDefault="00737F91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E7020FD" w14:textId="2D00ECE4" w:rsidR="00737F91" w:rsidRPr="00914468" w:rsidRDefault="00737F91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CESD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EAE80F9" w14:textId="57391822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</w:rPr>
              <w:t>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7969C0E" w14:textId="101CFC0B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</w:rPr>
              <w:t>36</w:t>
            </w:r>
            <w:r w:rsidRPr="00D3747D">
              <w:t>/n.r. 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7EDCFDA" w14:textId="2D9E0C61" w:rsidR="00737F91" w:rsidRPr="00D3747D" w:rsidRDefault="00737F91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.r.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B2A688F" w14:textId="493151FA" w:rsidR="00737F91" w:rsidRPr="00D3747D" w:rsidRDefault="00737F91" w:rsidP="00BB59F0">
            <w:pPr>
              <w:jc w:val="center"/>
            </w:pPr>
            <w:r w:rsidRPr="00D3747D">
              <w:t>HM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4FA12A4" w14:textId="55C0DDC3" w:rsidR="00737F91" w:rsidRPr="00D3747D" w:rsidRDefault="00737F91" w:rsidP="00BB59F0">
            <w:pPr>
              <w:jc w:val="center"/>
            </w:pPr>
            <w:r w:rsidRPr="00D3747D">
              <w:t>ET, DYS, HSi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8A9C525" w14:textId="5A679E73" w:rsidR="00737F91" w:rsidRPr="00D3747D" w:rsidRDefault="00737F91" w:rsidP="00BB59F0">
            <w:pPr>
              <w:jc w:val="center"/>
            </w:pPr>
            <w:r w:rsidRPr="00D3747D">
              <w:t>n.r.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7B4B7B28" w14:textId="10F4E815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D3747D">
              <w:rPr>
                <w:rFonts w:eastAsia="Times New Roman"/>
                <w:color w:val="000000"/>
                <w:lang w:val="en-US"/>
              </w:rPr>
              <w:t>17,6% (b)</w:t>
            </w:r>
          </w:p>
          <w:p w14:paraId="279D5932" w14:textId="77777777" w:rsidR="00737F91" w:rsidRDefault="00737F91" w:rsidP="00BB59F0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D3747D">
              <w:rPr>
                <w:rFonts w:eastAsia="Times New Roman"/>
                <w:color w:val="000000"/>
                <w:lang w:val="en-US"/>
              </w:rPr>
              <w:t>c.894G&gt;A/</w:t>
            </w:r>
          </w:p>
          <w:p w14:paraId="16F570C9" w14:textId="320C66FB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>
              <w:rPr>
                <w:rFonts w:eastAsia="Times New Roman"/>
                <w:color w:val="000000"/>
                <w:lang w:val="en-US"/>
              </w:rPr>
              <w:t>c.</w:t>
            </w:r>
            <w:r w:rsidRPr="00D3747D">
              <w:rPr>
                <w:rFonts w:eastAsia="Times New Roman"/>
                <w:color w:val="000000"/>
                <w:lang w:val="en-US"/>
              </w:rPr>
              <w:t>1024G&gt;A</w:t>
            </w:r>
          </w:p>
        </w:tc>
      </w:tr>
      <w:tr w:rsidR="00737F91" w:rsidRPr="00D3747D" w14:paraId="3E99B08D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5CA6D81A" w14:textId="232DAFA8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Pisciotta, 2017 (M) (Italy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7BD357D" w14:textId="4CB85D95" w:rsidR="00737F91" w:rsidRPr="00D3747D" w:rsidRDefault="00737F91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112ECD0" w14:textId="5AD8A72E" w:rsidR="00737F91" w:rsidRPr="00914468" w:rsidRDefault="00737F91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CESD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E13D328" w14:textId="277DCF8A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</w:rPr>
              <w:t>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998AAFA" w14:textId="0AB8394A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</w:rPr>
              <w:t>12</w:t>
            </w:r>
            <w:r w:rsidRPr="00D3747D">
              <w:t>/n.r. 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0E425FD" w14:textId="234DA11C" w:rsidR="00737F91" w:rsidRPr="00D3747D" w:rsidRDefault="00737F91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.r.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6BBB05C" w14:textId="0422AD8E" w:rsidR="00737F91" w:rsidRPr="00D3747D" w:rsidRDefault="00737F91" w:rsidP="00BB59F0">
            <w:pPr>
              <w:jc w:val="center"/>
            </w:pPr>
            <w:r w:rsidRPr="00D3747D">
              <w:t>HM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9697537" w14:textId="329682C3" w:rsidR="00737F91" w:rsidRPr="00D3747D" w:rsidRDefault="00737F91" w:rsidP="00BB59F0">
            <w:pPr>
              <w:jc w:val="center"/>
            </w:pPr>
            <w:r w:rsidRPr="00D3747D">
              <w:t>ET, DYS, HSi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DC296E0" w14:textId="581A47E5" w:rsidR="00737F91" w:rsidRPr="00D3747D" w:rsidRDefault="00737F91" w:rsidP="00BB59F0">
            <w:pPr>
              <w:jc w:val="center"/>
            </w:pPr>
            <w:r w:rsidRPr="00D3747D">
              <w:rPr>
                <w:rFonts w:eastAsia="Times New Roman"/>
                <w:color w:val="000000"/>
              </w:rPr>
              <w:t>HS, PBF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07C38119" w14:textId="77777777" w:rsidR="00737F91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0% (b) c.229+3A&gt;C/</w:t>
            </w:r>
          </w:p>
          <w:p w14:paraId="69B4226D" w14:textId="20D78985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c.229+3A&gt;C</w:t>
            </w:r>
          </w:p>
        </w:tc>
      </w:tr>
      <w:tr w:rsidR="00737F91" w:rsidRPr="00D3747D" w14:paraId="76001FAE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3FBD2F32" w14:textId="0198AF60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Pisciotta, 2017 (N) (Italy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7C87A70" w14:textId="6CF5BDF5" w:rsidR="00737F91" w:rsidRPr="00D3747D" w:rsidRDefault="00737F91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0988323" w14:textId="62CE39DC" w:rsidR="00737F91" w:rsidRPr="00914468" w:rsidRDefault="00737F91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CESD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5EBA465" w14:textId="43C8825B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</w:rPr>
              <w:t>Fe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C0E5F87" w14:textId="559C1F00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</w:rPr>
              <w:t>36</w:t>
            </w:r>
            <w:r w:rsidRPr="00D3747D">
              <w:t>/n.r. 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E7397A9" w14:textId="742A67AA" w:rsidR="00737F91" w:rsidRPr="00D3747D" w:rsidRDefault="00737F91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.r.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68369A5" w14:textId="4168C9DF" w:rsidR="00737F91" w:rsidRPr="00D3747D" w:rsidRDefault="00737F91" w:rsidP="00BB59F0">
            <w:pPr>
              <w:jc w:val="center"/>
            </w:pPr>
            <w:r w:rsidRPr="00D3747D">
              <w:t>HM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A78D268" w14:textId="53233108" w:rsidR="00737F91" w:rsidRPr="00D3747D" w:rsidRDefault="00737F91" w:rsidP="00BB59F0">
            <w:pPr>
              <w:jc w:val="center"/>
            </w:pPr>
            <w:r w:rsidRPr="00D3747D">
              <w:t>ET, DYS, HSi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82CB62C" w14:textId="54369338" w:rsidR="00737F91" w:rsidRPr="00D3747D" w:rsidRDefault="00737F91" w:rsidP="00BB59F0">
            <w:pPr>
              <w:jc w:val="center"/>
            </w:pPr>
            <w:r w:rsidRPr="00D3747D">
              <w:t>n.r.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46547E57" w14:textId="1E7825D4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D3747D">
              <w:rPr>
                <w:rFonts w:eastAsia="Times New Roman"/>
                <w:color w:val="000000"/>
                <w:lang w:val="en-US"/>
              </w:rPr>
              <w:t>0% (b)</w:t>
            </w:r>
          </w:p>
          <w:p w14:paraId="0C2450E3" w14:textId="77777777" w:rsidR="00737F91" w:rsidRDefault="00737F91" w:rsidP="00BB59F0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D3747D">
              <w:rPr>
                <w:rFonts w:eastAsia="Times New Roman"/>
                <w:color w:val="000000"/>
                <w:lang w:val="en-US"/>
              </w:rPr>
              <w:t>c.796G&gt;T/</w:t>
            </w:r>
          </w:p>
          <w:p w14:paraId="7A67AA60" w14:textId="723C3E06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D3747D">
              <w:rPr>
                <w:rFonts w:eastAsia="Times New Roman"/>
                <w:color w:val="000000"/>
                <w:lang w:val="en-US"/>
              </w:rPr>
              <w:t>c.894G&gt;A</w:t>
            </w:r>
          </w:p>
        </w:tc>
      </w:tr>
      <w:tr w:rsidR="00737F91" w:rsidRPr="00D3747D" w14:paraId="09E06153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662F5595" w14:textId="4055AA40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Poinsot et al, 2016 (A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0F31B8E" w14:textId="306A2529" w:rsidR="00737F91" w:rsidRPr="00D3747D" w:rsidRDefault="00737F91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7F5E33A" w14:textId="7B116342" w:rsidR="00737F91" w:rsidRPr="00914468" w:rsidRDefault="00737F91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CESD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F1AE883" w14:textId="03BF9216" w:rsidR="00737F91" w:rsidRPr="00D3747D" w:rsidRDefault="00737F91" w:rsidP="00BB59F0">
            <w:pPr>
              <w:jc w:val="center"/>
              <w:rPr>
                <w:rFonts w:eastAsia="Times New Roman"/>
              </w:rPr>
            </w:pPr>
            <w:r w:rsidRPr="00D3747D">
              <w:rPr>
                <w:rFonts w:eastAsia="Times New Roman"/>
                <w:color w:val="000000"/>
              </w:rPr>
              <w:t>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656A528" w14:textId="0498076E" w:rsidR="00737F91" w:rsidRPr="00D3747D" w:rsidRDefault="00737F91" w:rsidP="00BB59F0">
            <w:pPr>
              <w:jc w:val="center"/>
              <w:rPr>
                <w:rFonts w:eastAsia="Times New Roman"/>
              </w:rPr>
            </w:pPr>
            <w:r w:rsidRPr="00D3747D">
              <w:rPr>
                <w:rFonts w:eastAsia="Times New Roman"/>
              </w:rPr>
              <w:t>n.r./ 103</w:t>
            </w:r>
            <w:r w:rsidRPr="00D3747D">
              <w:t>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50AD8E2" w14:textId="0A38FC12" w:rsidR="00737F91" w:rsidRPr="00D3747D" w:rsidRDefault="00737F91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o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5C86AD5" w14:textId="19374AFB" w:rsidR="00737F91" w:rsidRPr="00D3747D" w:rsidRDefault="00737F91" w:rsidP="00BB59F0">
            <w:pPr>
              <w:jc w:val="center"/>
            </w:pPr>
            <w:r w:rsidRPr="00D3747D">
              <w:t>HM, AP, V, fever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4B73C6E" w14:textId="0224370B" w:rsidR="00737F91" w:rsidRPr="00D3747D" w:rsidRDefault="00737F91" w:rsidP="00BB59F0">
            <w:pPr>
              <w:jc w:val="center"/>
            </w:pPr>
            <w:r w:rsidRPr="00D3747D">
              <w:t>ET, HC, LH,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49613A3" w14:textId="0345107C" w:rsidR="00737F91" w:rsidRPr="00D3747D" w:rsidRDefault="00737F91" w:rsidP="00BB59F0">
            <w:pPr>
              <w:jc w:val="center"/>
            </w:pPr>
            <w:r w:rsidRPr="00D3747D">
              <w:rPr>
                <w:rFonts w:eastAsia="Times New Roman"/>
              </w:rPr>
              <w:t>MVS, PBF, kV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12C047BE" w14:textId="3AC68079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6,25% (a)</w:t>
            </w:r>
          </w:p>
          <w:p w14:paraId="729E31F1" w14:textId="77777777" w:rsidR="00737F91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c.894G&gt;A/</w:t>
            </w:r>
          </w:p>
          <w:p w14:paraId="5023D648" w14:textId="683FCCBC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c.894G&gt;A</w:t>
            </w:r>
          </w:p>
        </w:tc>
      </w:tr>
      <w:tr w:rsidR="00737F91" w:rsidRPr="00D3747D" w14:paraId="04928E89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5867D5F4" w14:textId="317121A2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D3747D">
              <w:rPr>
                <w:rFonts w:eastAsia="Times New Roman"/>
                <w:color w:val="000000"/>
                <w:lang w:val="en-US"/>
              </w:rPr>
              <w:t>Poinsot et al, 2016 (B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287C796" w14:textId="27A3955F" w:rsidR="00737F91" w:rsidRPr="00D3747D" w:rsidRDefault="00737F91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5249D23" w14:textId="316A8E18" w:rsidR="00737F91" w:rsidRPr="00914468" w:rsidRDefault="00737F91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CESD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8AD0275" w14:textId="6851DCD0" w:rsidR="00737F91" w:rsidRPr="00D3747D" w:rsidRDefault="00737F91" w:rsidP="00BB59F0">
            <w:pPr>
              <w:jc w:val="center"/>
              <w:rPr>
                <w:rFonts w:eastAsia="Times New Roman"/>
              </w:rPr>
            </w:pPr>
            <w:r w:rsidRPr="00D3747D">
              <w:rPr>
                <w:rFonts w:eastAsia="Times New Roman"/>
                <w:color w:val="000000"/>
              </w:rPr>
              <w:t>Fe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0442BED" w14:textId="16E07DD7" w:rsidR="00737F91" w:rsidRPr="00D3747D" w:rsidRDefault="00737F91" w:rsidP="00BB59F0">
            <w:pPr>
              <w:jc w:val="center"/>
              <w:rPr>
                <w:rFonts w:eastAsia="Times New Roman"/>
              </w:rPr>
            </w:pPr>
            <w:r w:rsidRPr="00D3747D">
              <w:rPr>
                <w:rFonts w:eastAsia="Times New Roman"/>
              </w:rPr>
              <w:t>n.r./ 127</w:t>
            </w:r>
            <w:r w:rsidRPr="00D3747D">
              <w:t>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25612BD" w14:textId="472AFC81" w:rsidR="00737F91" w:rsidRPr="00D3747D" w:rsidRDefault="00737F91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o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82FB37E" w14:textId="081CD09C" w:rsidR="00737F91" w:rsidRPr="00D3747D" w:rsidRDefault="00737F91" w:rsidP="00BB59F0">
            <w:pPr>
              <w:jc w:val="center"/>
            </w:pPr>
            <w:r w:rsidRPr="00D3747D">
              <w:t>HM, AP, V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905D74A" w14:textId="5232BA9D" w:rsidR="00737F91" w:rsidRPr="00D3747D" w:rsidRDefault="00737F91" w:rsidP="00BB59F0">
            <w:pPr>
              <w:jc w:val="center"/>
            </w:pPr>
            <w:r w:rsidRPr="00D3747D">
              <w:t>ET HC, LH, HTG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0212F04" w14:textId="0B9614EE" w:rsidR="00737F91" w:rsidRPr="00D3747D" w:rsidRDefault="00737F91" w:rsidP="00BB59F0">
            <w:pPr>
              <w:jc w:val="center"/>
            </w:pPr>
            <w:r w:rsidRPr="00D3747D">
              <w:rPr>
                <w:rFonts w:eastAsia="Times New Roman"/>
              </w:rPr>
              <w:t>MVS, PBF, kV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2AF6D81D" w14:textId="00B92858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0% (a)</w:t>
            </w:r>
          </w:p>
          <w:p w14:paraId="1E57785D" w14:textId="77777777" w:rsidR="00737F91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c.894G&gt;A/</w:t>
            </w:r>
          </w:p>
          <w:p w14:paraId="2EDD8DB8" w14:textId="39EEEF1A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c.894G&gt;A</w:t>
            </w:r>
          </w:p>
        </w:tc>
      </w:tr>
      <w:tr w:rsidR="00737F91" w:rsidRPr="00D3747D" w14:paraId="01F535D7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77775A10" w14:textId="4DCD228C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D3747D">
              <w:rPr>
                <w:rFonts w:eastAsia="Times New Roman"/>
                <w:color w:val="000000"/>
                <w:lang w:val="en-US"/>
              </w:rPr>
              <w:t>Poinsot et al, 2016 (C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8C708BB" w14:textId="42F8EEC9" w:rsidR="00737F91" w:rsidRPr="00D3747D" w:rsidRDefault="00737F91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5C3DA32" w14:textId="59C436CD" w:rsidR="00737F91" w:rsidRPr="00914468" w:rsidRDefault="00737F91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CESD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5965434" w14:textId="6A031554" w:rsidR="00737F91" w:rsidRPr="00D3747D" w:rsidRDefault="00737F91" w:rsidP="00BB59F0">
            <w:pPr>
              <w:jc w:val="center"/>
              <w:rPr>
                <w:rFonts w:eastAsia="Times New Roman"/>
              </w:rPr>
            </w:pPr>
            <w:r w:rsidRPr="00D3747D">
              <w:rPr>
                <w:rFonts w:eastAsia="Times New Roman"/>
                <w:color w:val="000000"/>
              </w:rPr>
              <w:t>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32936E4" w14:textId="3D486896" w:rsidR="00737F91" w:rsidRPr="00D3747D" w:rsidRDefault="00737F91" w:rsidP="00BB59F0">
            <w:pPr>
              <w:jc w:val="center"/>
              <w:rPr>
                <w:rFonts w:eastAsia="Times New Roman"/>
              </w:rPr>
            </w:pPr>
            <w:r w:rsidRPr="00D3747D">
              <w:rPr>
                <w:rFonts w:eastAsia="Times New Roman"/>
              </w:rPr>
              <w:t>n.r./ 132</w:t>
            </w:r>
            <w:r w:rsidRPr="00D3747D">
              <w:t>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F2BA72A" w14:textId="5EB76EB5" w:rsidR="00737F91" w:rsidRPr="00D3747D" w:rsidRDefault="00737F91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o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9442B77" w14:textId="51884949" w:rsidR="00737F91" w:rsidRPr="00D3747D" w:rsidRDefault="00737F91" w:rsidP="00BB59F0">
            <w:pPr>
              <w:jc w:val="center"/>
            </w:pPr>
            <w:r w:rsidRPr="00D3747D">
              <w:t>AP, J</w:t>
            </w:r>
          </w:p>
          <w:p w14:paraId="43455593" w14:textId="547B95D6" w:rsidR="00737F91" w:rsidRPr="00D3747D" w:rsidRDefault="00737F91" w:rsidP="00BB59F0">
            <w:pPr>
              <w:jc w:val="center"/>
            </w:pPr>
            <w:r w:rsidRPr="00D3747D">
              <w:t>asthenia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5F0CD1B" w14:textId="26A4E568" w:rsidR="00737F91" w:rsidRPr="00D3747D" w:rsidRDefault="00737F91" w:rsidP="00BB59F0">
            <w:pPr>
              <w:jc w:val="center"/>
            </w:pPr>
            <w:r w:rsidRPr="00D3747D">
              <w:t>ET, HC, LH,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1F96372" w14:textId="17ADA490" w:rsidR="00737F91" w:rsidRPr="00D3747D" w:rsidRDefault="00737F91" w:rsidP="00BB59F0">
            <w:pPr>
              <w:jc w:val="center"/>
            </w:pPr>
            <w:r w:rsidRPr="00D3747D">
              <w:rPr>
                <w:rFonts w:eastAsia="Times New Roman"/>
              </w:rPr>
              <w:t>MVS, PBF, kV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7875934A" w14:textId="64B8A1C3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0% (a)</w:t>
            </w:r>
          </w:p>
          <w:p w14:paraId="55E22F05" w14:textId="77777777" w:rsidR="00737F91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c.894G&gt;A/</w:t>
            </w:r>
          </w:p>
          <w:p w14:paraId="1FE3D1D2" w14:textId="1CB138F1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c.398delC</w:t>
            </w:r>
          </w:p>
        </w:tc>
      </w:tr>
      <w:tr w:rsidR="00737F91" w:rsidRPr="00D3747D" w14:paraId="6707A029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5643B470" w14:textId="024FF256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lastRenderedPageBreak/>
              <w:t>Poinsot et al, 2016 (D)</w:t>
            </w:r>
          </w:p>
          <w:p w14:paraId="4CEA5F3E" w14:textId="7E6E1AC1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654A3B1" w14:textId="7BB4CF5D" w:rsidR="00737F91" w:rsidRPr="00D3747D" w:rsidRDefault="00737F91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1C45941" w14:textId="1022B42D" w:rsidR="00737F91" w:rsidRPr="00914468" w:rsidRDefault="00737F91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CESD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4A0CE7B" w14:textId="5A9F14F7" w:rsidR="00737F91" w:rsidRPr="00D3747D" w:rsidRDefault="00737F91" w:rsidP="00BB59F0">
            <w:pPr>
              <w:jc w:val="center"/>
              <w:rPr>
                <w:rFonts w:eastAsia="Times New Roman"/>
              </w:rPr>
            </w:pPr>
            <w:r w:rsidRPr="00D3747D">
              <w:rPr>
                <w:rFonts w:eastAsia="Times New Roman"/>
                <w:color w:val="000000"/>
              </w:rPr>
              <w:t>Fe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81E238B" w14:textId="4A3678F2" w:rsidR="00737F91" w:rsidRPr="00D3747D" w:rsidRDefault="00737F91" w:rsidP="00BB59F0">
            <w:pPr>
              <w:jc w:val="center"/>
              <w:rPr>
                <w:rFonts w:eastAsia="Times New Roman"/>
              </w:rPr>
            </w:pPr>
            <w:r w:rsidRPr="00D3747D">
              <w:rPr>
                <w:rFonts w:eastAsia="Times New Roman"/>
              </w:rPr>
              <w:t>n.r./ 157</w:t>
            </w:r>
            <w:r w:rsidRPr="00D3747D">
              <w:t>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74663AF" w14:textId="4439479F" w:rsidR="00737F91" w:rsidRPr="00D3747D" w:rsidRDefault="00737F91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o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AE33B2A" w14:textId="77777777" w:rsidR="00737F91" w:rsidRPr="00D3747D" w:rsidRDefault="00737F91" w:rsidP="00BB59F0">
            <w:pPr>
              <w:jc w:val="center"/>
            </w:pPr>
            <w:r w:rsidRPr="00D3747D">
              <w:t>AP,V,J,</w:t>
            </w:r>
          </w:p>
          <w:p w14:paraId="440781CE" w14:textId="705F0308" w:rsidR="00737F91" w:rsidRPr="00D3747D" w:rsidRDefault="00737F91" w:rsidP="00BB59F0">
            <w:pPr>
              <w:jc w:val="center"/>
            </w:pPr>
            <w:r w:rsidRPr="00D3747D">
              <w:t>asthenia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F0B81D1" w14:textId="080449F6" w:rsidR="00737F91" w:rsidRPr="00D3747D" w:rsidRDefault="00737F91" w:rsidP="00BB59F0">
            <w:pPr>
              <w:jc w:val="center"/>
            </w:pPr>
            <w:r w:rsidRPr="00D3747D">
              <w:t>ET, HC, LH,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78021CB" w14:textId="7B8EF853" w:rsidR="00737F91" w:rsidRPr="00D3747D" w:rsidRDefault="00737F91" w:rsidP="00BB59F0">
            <w:pPr>
              <w:jc w:val="center"/>
            </w:pPr>
            <w:r w:rsidRPr="00D3747D">
              <w:rPr>
                <w:rFonts w:eastAsia="Times New Roman"/>
              </w:rPr>
              <w:t>MVS, PBF, kV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71E5DA79" w14:textId="3C8425A6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0% (a)</w:t>
            </w:r>
          </w:p>
          <w:p w14:paraId="71EB059F" w14:textId="77777777" w:rsidR="00737F91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c.894G&gt;A/</w:t>
            </w:r>
          </w:p>
          <w:p w14:paraId="47E9950B" w14:textId="6132B8DE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c.398delC</w:t>
            </w:r>
          </w:p>
        </w:tc>
      </w:tr>
      <w:tr w:rsidR="00737F91" w:rsidRPr="00DF4459" w14:paraId="6BE7935D" w14:textId="77777777" w:rsidTr="00BB59F0">
        <w:trPr>
          <w:cantSplit/>
          <w:trHeight w:val="1410"/>
        </w:trPr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610557CC" w14:textId="2506065A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D3747D">
              <w:rPr>
                <w:rFonts w:eastAsia="Times New Roman"/>
                <w:color w:val="000000"/>
                <w:lang w:val="en-US"/>
              </w:rPr>
              <w:t>Pritchard et al, 2020 (A)</w:t>
            </w:r>
          </w:p>
          <w:p w14:paraId="58AB71B9" w14:textId="29AC3FC6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D3747D">
              <w:rPr>
                <w:rFonts w:eastAsia="Times New Roman"/>
                <w:color w:val="000000"/>
                <w:lang w:val="en-US"/>
              </w:rPr>
              <w:t>United States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436A0F2" w14:textId="0D5FE405" w:rsidR="00737F91" w:rsidRPr="00D3747D" w:rsidRDefault="00737F91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92208FD" w14:textId="5713570D" w:rsidR="00737F91" w:rsidRPr="00914468" w:rsidRDefault="00737F91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CESD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9BF7E57" w14:textId="549CA613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Fe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25EC4CB" w14:textId="08F73F31" w:rsidR="00737F91" w:rsidRPr="00D3747D" w:rsidRDefault="00737F91" w:rsidP="00BB59F0">
            <w:pPr>
              <w:jc w:val="center"/>
              <w:rPr>
                <w:rFonts w:eastAsia="Times New Roman"/>
              </w:rPr>
            </w:pPr>
            <w:r w:rsidRPr="00D3747D">
              <w:rPr>
                <w:rFonts w:eastAsia="Times New Roman"/>
              </w:rPr>
              <w:t>120/120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8B07CE2" w14:textId="7CCD0B04" w:rsidR="00737F91" w:rsidRPr="00D3747D" w:rsidRDefault="00737F91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.r.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B2BF4D6" w14:textId="1989A808" w:rsidR="00737F91" w:rsidRPr="00D3747D" w:rsidRDefault="00737F91" w:rsidP="00BB59F0">
            <w:pPr>
              <w:jc w:val="center"/>
            </w:pPr>
            <w:r w:rsidRPr="00D3747D">
              <w:t>HM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05C9473" w14:textId="22A409F6" w:rsidR="00737F91" w:rsidRPr="00D3747D" w:rsidRDefault="00737F91" w:rsidP="00BB59F0">
            <w:pPr>
              <w:jc w:val="center"/>
            </w:pPr>
            <w:r w:rsidRPr="00D3747D">
              <w:t>ET, HC,LH,HTG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AB7F065" w14:textId="36D978CF" w:rsidR="00737F91" w:rsidRPr="00D3747D" w:rsidRDefault="00737F91" w:rsidP="00BB59F0">
            <w:pPr>
              <w:jc w:val="center"/>
              <w:rPr>
                <w:rFonts w:eastAsia="Times New Roman"/>
              </w:rPr>
            </w:pPr>
            <w:r w:rsidRPr="00D3747D">
              <w:rPr>
                <w:rFonts w:eastAsia="Times New Roman"/>
              </w:rPr>
              <w:t>KL,HS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025AAE91" w14:textId="51F7E4C6" w:rsidR="00737F91" w:rsidRPr="00BB59F0" w:rsidRDefault="00BB59F0" w:rsidP="00BB59F0">
            <w:pPr>
              <w:widowControl w:val="0"/>
              <w:autoSpaceDE w:val="0"/>
              <w:autoSpaceDN w:val="0"/>
              <w:adjustRightInd w:val="0"/>
              <w:spacing w:after="240" w:line="300" w:lineRule="atLeast"/>
              <w:jc w:val="center"/>
              <w:rPr>
                <w:color w:val="101010"/>
                <w:lang w:eastAsia="en-US"/>
              </w:rPr>
            </w:pPr>
            <w:r w:rsidRPr="00BB59F0">
              <w:t xml:space="preserve">LAL-D </w:t>
            </w:r>
            <w:r w:rsidR="00737F91" w:rsidRPr="00BB59F0">
              <w:rPr>
                <w:color w:val="101010"/>
                <w:lang w:eastAsia="en-US"/>
              </w:rPr>
              <w:t>(n.r.)/ c.894 G &gt; A / exon 4</w:t>
            </w:r>
          </w:p>
        </w:tc>
      </w:tr>
      <w:tr w:rsidR="00737F91" w:rsidRPr="00D3747D" w14:paraId="59CE3B0C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43D508BB" w14:textId="13BFF13C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D3747D">
              <w:rPr>
                <w:rFonts w:eastAsia="Times New Roman"/>
                <w:color w:val="000000"/>
                <w:lang w:val="en-US"/>
              </w:rPr>
              <w:t>Pritchard et al, 2020 (B)</w:t>
            </w:r>
          </w:p>
          <w:p w14:paraId="5FC9F655" w14:textId="5EBCD170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D3747D">
              <w:rPr>
                <w:rFonts w:eastAsia="Times New Roman"/>
                <w:color w:val="000000"/>
                <w:lang w:val="en-US"/>
              </w:rPr>
              <w:t>United States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1FBF9F6" w14:textId="670BACC9" w:rsidR="00737F91" w:rsidRPr="00D3747D" w:rsidRDefault="00737F91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CDC7DB1" w14:textId="51528C4A" w:rsidR="00737F91" w:rsidRPr="00914468" w:rsidRDefault="00737F91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CESD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1CEB163" w14:textId="36A8979C" w:rsidR="00737F91" w:rsidRPr="00D3747D" w:rsidRDefault="00737F91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Fe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17804C0" w14:textId="103FE284" w:rsidR="00737F91" w:rsidRPr="00D3747D" w:rsidRDefault="00737F91" w:rsidP="00BB59F0">
            <w:pPr>
              <w:jc w:val="center"/>
              <w:rPr>
                <w:rFonts w:eastAsia="Times New Roman"/>
              </w:rPr>
            </w:pPr>
            <w:r w:rsidRPr="00D3747D">
              <w:rPr>
                <w:rFonts w:eastAsia="Times New Roman"/>
              </w:rPr>
              <w:t>120/120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45AEECC" w14:textId="612CA65E" w:rsidR="00737F91" w:rsidRPr="00D3747D" w:rsidRDefault="00737F91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.r.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E695CBA" w14:textId="092ECBD3" w:rsidR="00737F91" w:rsidRPr="00D3747D" w:rsidRDefault="00737F91" w:rsidP="00BB59F0">
            <w:pPr>
              <w:jc w:val="center"/>
            </w:pPr>
            <w:r w:rsidRPr="00D3747D">
              <w:t>HM, fever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B174DF2" w14:textId="68EB9D67" w:rsidR="00737F91" w:rsidRPr="00D3747D" w:rsidRDefault="00737F91" w:rsidP="00BB59F0">
            <w:pPr>
              <w:jc w:val="center"/>
            </w:pPr>
            <w:r w:rsidRPr="00D3747D">
              <w:t>ET, HC,LH,HTG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81618DA" w14:textId="4FFC679A" w:rsidR="00737F91" w:rsidRPr="00D3747D" w:rsidRDefault="00737F91" w:rsidP="00BB59F0">
            <w:pPr>
              <w:jc w:val="center"/>
              <w:rPr>
                <w:rFonts w:eastAsia="Times New Roman"/>
              </w:rPr>
            </w:pPr>
            <w:r w:rsidRPr="00D3747D">
              <w:rPr>
                <w:rFonts w:eastAsia="Times New Roman"/>
              </w:rPr>
              <w:t>n.r.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7CAB7C58" w14:textId="6A1129DB" w:rsidR="00737F91" w:rsidRPr="00D3747D" w:rsidRDefault="00737F91" w:rsidP="00BB59F0">
            <w:pPr>
              <w:widowControl w:val="0"/>
              <w:autoSpaceDE w:val="0"/>
              <w:autoSpaceDN w:val="0"/>
              <w:adjustRightInd w:val="0"/>
              <w:spacing w:after="240" w:line="300" w:lineRule="atLeast"/>
              <w:jc w:val="center"/>
              <w:rPr>
                <w:color w:val="101010"/>
                <w:sz w:val="26"/>
                <w:szCs w:val="26"/>
                <w:lang w:eastAsia="en-US"/>
              </w:rPr>
            </w:pPr>
            <w:r w:rsidRPr="00D3747D">
              <w:rPr>
                <w:color w:val="101010"/>
                <w:sz w:val="26"/>
                <w:szCs w:val="26"/>
                <w:lang w:eastAsia="en-US"/>
              </w:rPr>
              <w:t>n.r./c.57_60delTGAG/ c.894G &gt; A</w:t>
            </w:r>
          </w:p>
        </w:tc>
      </w:tr>
      <w:tr w:rsidR="00914468" w:rsidRPr="00D3747D" w14:paraId="0D581D31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615FE1E4" w14:textId="6CBB27B3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Rabah et al, 2014 (Oman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669CD95" w14:textId="776BBC69" w:rsidR="00914468" w:rsidRPr="00D3747D" w:rsidRDefault="00914468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6299FBF" w14:textId="08C117BD" w:rsidR="00914468" w:rsidRPr="00914468" w:rsidRDefault="00914468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Infantile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5E26C2E" w14:textId="0A3AEA0D" w:rsidR="00914468" w:rsidRPr="00D3747D" w:rsidRDefault="00914468" w:rsidP="00BB59F0">
            <w:pPr>
              <w:jc w:val="center"/>
              <w:rPr>
                <w:rFonts w:eastAsia="Times New Roman"/>
              </w:rPr>
            </w:pPr>
            <w:r w:rsidRPr="00D3747D">
              <w:rPr>
                <w:rFonts w:eastAsia="Times New Roman"/>
              </w:rPr>
              <w:t>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A5CFC0C" w14:textId="57625D22" w:rsidR="00914468" w:rsidRPr="00D3747D" w:rsidRDefault="00914468" w:rsidP="00BB59F0">
            <w:pPr>
              <w:jc w:val="center"/>
              <w:rPr>
                <w:rFonts w:eastAsia="Times New Roman"/>
              </w:rPr>
            </w:pPr>
            <w:r w:rsidRPr="00D3747D">
              <w:rPr>
                <w:rFonts w:eastAsia="Times New Roman"/>
              </w:rPr>
              <w:t>0.5/2</w:t>
            </w:r>
            <w:r w:rsidRPr="00D3747D">
              <w:t>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C3E424E" w14:textId="44749D30" w:rsidR="00914468" w:rsidRPr="00D3747D" w:rsidRDefault="00914468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Yes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B956705" w14:textId="791648C6" w:rsidR="00914468" w:rsidRPr="00D3747D" w:rsidRDefault="00914468" w:rsidP="00BB59F0">
            <w:pPr>
              <w:jc w:val="center"/>
              <w:rPr>
                <w:lang w:val="en-US"/>
              </w:rPr>
            </w:pPr>
            <w:r w:rsidRPr="00D3747D">
              <w:rPr>
                <w:lang w:val="en-US"/>
              </w:rPr>
              <w:t>HSM, AD, UH, J</w:t>
            </w:r>
          </w:p>
          <w:p w14:paraId="4DE98C7C" w14:textId="6E3B92E9" w:rsidR="00914468" w:rsidRPr="00D3747D" w:rsidRDefault="00914468" w:rsidP="00BB59F0">
            <w:pPr>
              <w:jc w:val="center"/>
              <w:rPr>
                <w:lang w:val="en-US"/>
              </w:rPr>
            </w:pPr>
            <w:r w:rsidRPr="00D3747D">
              <w:rPr>
                <w:lang w:val="en-US"/>
              </w:rPr>
              <w:t>coarse facial features, HL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3BF4A11" w14:textId="52A58D70" w:rsidR="00914468" w:rsidRPr="00D3747D" w:rsidRDefault="00914468" w:rsidP="00BB59F0">
            <w:pPr>
              <w:jc w:val="center"/>
            </w:pPr>
            <w:r w:rsidRPr="00D3747D">
              <w:t>AC, A, ALF, HTG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C891990" w14:textId="211F66F3" w:rsidR="00914468" w:rsidRPr="00D3747D" w:rsidRDefault="00914468" w:rsidP="00BB59F0">
            <w:pPr>
              <w:jc w:val="center"/>
            </w:pPr>
            <w:r w:rsidRPr="00D3747D">
              <w:t>HFC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039885F8" w14:textId="7532AFFD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 xml:space="preserve">0,6%(b) </w:t>
            </w:r>
            <w:r w:rsidRPr="00D3747D">
              <w:t>/ n.r.</w:t>
            </w:r>
          </w:p>
        </w:tc>
      </w:tr>
      <w:tr w:rsidR="00914468" w:rsidRPr="00D3747D" w14:paraId="534D0111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3F1891B8" w14:textId="203F07C7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Ries et al, 1996 (Mali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C9B24D9" w14:textId="4DD7A256" w:rsidR="00914468" w:rsidRPr="00D3747D" w:rsidRDefault="00914468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11E8BFD" w14:textId="6A472721" w:rsidR="00914468" w:rsidRPr="00914468" w:rsidRDefault="00914468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Infantile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BED223B" w14:textId="1C950BEF" w:rsidR="00914468" w:rsidRPr="00D3747D" w:rsidRDefault="00914468" w:rsidP="00BB59F0">
            <w:pPr>
              <w:jc w:val="center"/>
              <w:rPr>
                <w:rFonts w:eastAsia="Times New Roman"/>
              </w:rPr>
            </w:pPr>
            <w:r w:rsidRPr="00D3747D">
              <w:rPr>
                <w:rFonts w:eastAsia="Times New Roman"/>
              </w:rPr>
              <w:t>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347098D" w14:textId="1FA38501" w:rsidR="00914468" w:rsidRPr="00D3747D" w:rsidRDefault="00914468" w:rsidP="00BB59F0">
            <w:pPr>
              <w:jc w:val="center"/>
              <w:rPr>
                <w:rFonts w:eastAsia="Times New Roman"/>
              </w:rPr>
            </w:pPr>
            <w:r w:rsidRPr="00D3747D">
              <w:rPr>
                <w:rFonts w:eastAsia="Times New Roman"/>
              </w:rPr>
              <w:t>2/3</w:t>
            </w:r>
            <w:r w:rsidRPr="00D3747D">
              <w:t>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7463114" w14:textId="687E33F3" w:rsidR="00914468" w:rsidRPr="00D3747D" w:rsidRDefault="00914468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Yes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E35EF4D" w14:textId="2313052F" w:rsidR="00914468" w:rsidRPr="00D3747D" w:rsidRDefault="00914468" w:rsidP="00BB59F0">
            <w:pPr>
              <w:jc w:val="center"/>
            </w:pPr>
            <w:r w:rsidRPr="00D3747D">
              <w:t>HSM, FTT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62A5370" w14:textId="4567EFD4" w:rsidR="00914468" w:rsidRPr="00D3747D" w:rsidRDefault="00914468" w:rsidP="00BB59F0">
            <w:pPr>
              <w:jc w:val="center"/>
            </w:pPr>
            <w:r w:rsidRPr="00D3747D">
              <w:t>A, AC,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0CFA9E8" w14:textId="02A013E4" w:rsidR="00914468" w:rsidRPr="00D3747D" w:rsidRDefault="00914468" w:rsidP="00BB59F0">
            <w:pPr>
              <w:jc w:val="center"/>
            </w:pPr>
            <w:r w:rsidRPr="00D3747D">
              <w:t>n.r.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2A394401" w14:textId="77777777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D3747D">
              <w:rPr>
                <w:rFonts w:eastAsia="Times New Roman"/>
                <w:color w:val="000000"/>
                <w:lang w:val="en-US"/>
              </w:rPr>
              <w:t>&lt;1% (c)</w:t>
            </w:r>
          </w:p>
          <w:p w14:paraId="6E266DBE" w14:textId="14C7F052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D3747D">
              <w:rPr>
                <w:rFonts w:eastAsia="Times New Roman"/>
                <w:color w:val="000000"/>
                <w:lang w:val="en-US"/>
              </w:rPr>
              <w:t>c.903C&gt;T/</w:t>
            </w:r>
            <w:r w:rsidRPr="00D3747D">
              <w:t xml:space="preserve"> </w:t>
            </w:r>
            <w:r w:rsidRPr="00D3747D">
              <w:rPr>
                <w:rFonts w:eastAsia="Times New Roman"/>
                <w:color w:val="000000"/>
                <w:lang w:val="en-US"/>
              </w:rPr>
              <w:t>c.903C&gt;T</w:t>
            </w:r>
          </w:p>
        </w:tc>
      </w:tr>
      <w:tr w:rsidR="0015443A" w:rsidRPr="00657D9B" w14:paraId="6EBFF03B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5E3FA792" w14:textId="76ABF9EF" w:rsidR="0015443A" w:rsidRPr="00D3747D" w:rsidRDefault="0015443A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Riva et al , 2008 (Italy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B0C83C6" w14:textId="00C01D94" w:rsidR="0015443A" w:rsidRPr="00D3747D" w:rsidRDefault="0015443A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165B1E9" w14:textId="574B0E0D" w:rsidR="0015443A" w:rsidRPr="00914468" w:rsidRDefault="00914468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CESD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56701E7" w14:textId="30BB7CFA" w:rsidR="0015443A" w:rsidRPr="00D3747D" w:rsidRDefault="0015443A" w:rsidP="00BB59F0">
            <w:pPr>
              <w:jc w:val="center"/>
              <w:rPr>
                <w:rFonts w:eastAsia="Times New Roman"/>
              </w:rPr>
            </w:pPr>
            <w:r w:rsidRPr="00D3747D">
              <w:rPr>
                <w:rFonts w:eastAsia="Times New Roman"/>
                <w:color w:val="000000"/>
              </w:rPr>
              <w:t>Fe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BC0AE9D" w14:textId="774EDACF" w:rsidR="0015443A" w:rsidRPr="00D3747D" w:rsidRDefault="0015443A" w:rsidP="00BB59F0">
            <w:pPr>
              <w:jc w:val="center"/>
              <w:rPr>
                <w:rFonts w:eastAsia="Times New Roman"/>
              </w:rPr>
            </w:pPr>
            <w:r w:rsidRPr="00D3747D">
              <w:rPr>
                <w:rFonts w:eastAsia="Times New Roman"/>
              </w:rPr>
              <w:t>60/60</w:t>
            </w:r>
            <w:r w:rsidRPr="00D3747D">
              <w:t>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9F7C9FA" w14:textId="7CF65A85" w:rsidR="0015443A" w:rsidRPr="00D3747D" w:rsidRDefault="0015443A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.r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51093B1" w14:textId="6EA4732E" w:rsidR="0015443A" w:rsidRPr="00D3747D" w:rsidRDefault="0015443A" w:rsidP="00BB59F0">
            <w:pPr>
              <w:jc w:val="center"/>
            </w:pPr>
            <w:r w:rsidRPr="00D3747D">
              <w:t>HM, PHT</w:t>
            </w:r>
          </w:p>
          <w:p w14:paraId="4C565C0D" w14:textId="3689EF83" w:rsidR="0015443A" w:rsidRPr="00D3747D" w:rsidRDefault="0015443A" w:rsidP="004D6AF8">
            <w:pPr>
              <w:jc w:val="center"/>
            </w:pPr>
            <w:r w:rsidRPr="001B0628">
              <w:rPr>
                <w:color w:val="5B9BD5" w:themeColor="accent1"/>
              </w:rPr>
              <w:t>Hepato</w:t>
            </w:r>
            <w:r w:rsidR="004D6AF8" w:rsidRPr="001B0628">
              <w:rPr>
                <w:color w:val="5B9BD5" w:themeColor="accent1"/>
              </w:rPr>
              <w:t xml:space="preserve">cellular </w:t>
            </w:r>
            <w:r w:rsidRPr="00D3747D">
              <w:t>carcinoma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8164227" w14:textId="4F142555" w:rsidR="0015443A" w:rsidRPr="00D3747D" w:rsidRDefault="0015443A" w:rsidP="00BB59F0">
            <w:pPr>
              <w:jc w:val="center"/>
            </w:pPr>
            <w:r w:rsidRPr="00D3747D">
              <w:t>n.r.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8F4AD6D" w14:textId="4CBD3040" w:rsidR="0015443A" w:rsidRPr="00D3747D" w:rsidRDefault="0015443A" w:rsidP="00BB59F0">
            <w:pPr>
              <w:jc w:val="center"/>
            </w:pPr>
            <w:r w:rsidRPr="00D3747D">
              <w:t>MVS, C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75A8FB5C" w14:textId="3DC7498A" w:rsidR="0015443A" w:rsidRPr="00D3747D" w:rsidRDefault="00E07751" w:rsidP="00BB59F0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BB59F0">
              <w:t>LAL-D</w:t>
            </w:r>
            <w:r w:rsidRPr="00D3747D">
              <w:rPr>
                <w:rFonts w:eastAsia="Times New Roman"/>
                <w:color w:val="000000"/>
                <w:lang w:val="en-US"/>
              </w:rPr>
              <w:t xml:space="preserve"> </w:t>
            </w:r>
            <w:r w:rsidR="0015443A" w:rsidRPr="00D3747D">
              <w:rPr>
                <w:rFonts w:eastAsia="Times New Roman"/>
                <w:color w:val="000000"/>
                <w:lang w:val="en-US"/>
              </w:rPr>
              <w:t xml:space="preserve">(c) </w:t>
            </w:r>
            <w:r w:rsidR="0015443A" w:rsidRPr="00D3747D">
              <w:rPr>
                <w:lang w:val="en-US"/>
              </w:rPr>
              <w:t>/ n.r.</w:t>
            </w:r>
          </w:p>
        </w:tc>
      </w:tr>
      <w:tr w:rsidR="00914468" w:rsidRPr="00D3747D" w14:paraId="2E820565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7B34F770" w14:textId="5D8D552F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Roytta et al, 1992 (Finland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A058517" w14:textId="63CEB7EC" w:rsidR="00914468" w:rsidRPr="00D3747D" w:rsidRDefault="00914468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60DED03" w14:textId="75786780" w:rsidR="00914468" w:rsidRPr="00914468" w:rsidRDefault="00914468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Infantile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F4A5C30" w14:textId="2CC58330" w:rsidR="00914468" w:rsidRPr="00D3747D" w:rsidRDefault="00914468" w:rsidP="00BB59F0">
            <w:pPr>
              <w:jc w:val="center"/>
              <w:rPr>
                <w:rFonts w:eastAsia="Times New Roman"/>
              </w:rPr>
            </w:pPr>
            <w:r w:rsidRPr="00D3747D">
              <w:rPr>
                <w:rFonts w:eastAsia="Times New Roman"/>
                <w:color w:val="000000"/>
              </w:rPr>
              <w:t>Fe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2BF8968" w14:textId="1D6F878F" w:rsidR="00914468" w:rsidRPr="00D3747D" w:rsidRDefault="00914468" w:rsidP="00BB59F0">
            <w:pPr>
              <w:jc w:val="center"/>
              <w:rPr>
                <w:rFonts w:eastAsia="Times New Roman"/>
              </w:rPr>
            </w:pPr>
            <w:r w:rsidRPr="00D3747D">
              <w:rPr>
                <w:rFonts w:eastAsia="Times New Roman"/>
              </w:rPr>
              <w:t>2/3/4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907512B" w14:textId="1032A463" w:rsidR="00914468" w:rsidRPr="00D3747D" w:rsidRDefault="00914468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Yes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AC2D90E" w14:textId="1E10D5FF" w:rsidR="00914468" w:rsidRPr="00D3747D" w:rsidRDefault="00914468" w:rsidP="00BB59F0">
            <w:pPr>
              <w:jc w:val="center"/>
            </w:pPr>
            <w:r w:rsidRPr="00D3747D">
              <w:t>HSM, AD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00DD7F5" w14:textId="06EE56E1" w:rsidR="00914468" w:rsidRPr="00D3747D" w:rsidRDefault="00914468" w:rsidP="00BB59F0">
            <w:pPr>
              <w:jc w:val="center"/>
            </w:pPr>
            <w:r w:rsidRPr="00D3747D">
              <w:t>A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258D19F" w14:textId="10F0D507" w:rsidR="00914468" w:rsidRPr="00D3747D" w:rsidRDefault="00914468" w:rsidP="00BB59F0">
            <w:pPr>
              <w:jc w:val="center"/>
            </w:pPr>
            <w:r w:rsidRPr="00D3747D">
              <w:t>BMV</w:t>
            </w:r>
          </w:p>
          <w:p w14:paraId="3E22C518" w14:textId="77777777" w:rsidR="00914468" w:rsidRPr="00D3747D" w:rsidRDefault="00914468" w:rsidP="00BB59F0">
            <w:pPr>
              <w:jc w:val="center"/>
            </w:pP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3D98EB27" w14:textId="56C94F3E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4% (b)</w:t>
            </w:r>
            <w:r w:rsidRPr="00D3747D">
              <w:t xml:space="preserve"> / n.r.</w:t>
            </w:r>
          </w:p>
        </w:tc>
      </w:tr>
      <w:tr w:rsidR="00914468" w:rsidRPr="00D3747D" w14:paraId="5C6E9D41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4590CBBC" w14:textId="0BC27FA9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lastRenderedPageBreak/>
              <w:t>Sadhukhan et al, 2014 (England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EE4C91B" w14:textId="5A6F72D0" w:rsidR="00914468" w:rsidRPr="00D3747D" w:rsidRDefault="00914468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5AF188F" w14:textId="7A4C86DA" w:rsidR="00914468" w:rsidRPr="00914468" w:rsidRDefault="00914468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Infantile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94E0808" w14:textId="55E1284F" w:rsidR="00914468" w:rsidRPr="00D3747D" w:rsidRDefault="00914468" w:rsidP="00BB59F0">
            <w:pPr>
              <w:jc w:val="center"/>
              <w:rPr>
                <w:rFonts w:eastAsia="Times New Roman"/>
              </w:rPr>
            </w:pPr>
            <w:r w:rsidRPr="00D3747D">
              <w:rPr>
                <w:rFonts w:eastAsia="Times New Roman"/>
              </w:rPr>
              <w:t>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196EBD5" w14:textId="659320BA" w:rsidR="00914468" w:rsidRPr="00D3747D" w:rsidRDefault="00914468" w:rsidP="00BB59F0">
            <w:pPr>
              <w:jc w:val="center"/>
              <w:rPr>
                <w:rFonts w:eastAsia="Times New Roman"/>
              </w:rPr>
            </w:pPr>
            <w:r w:rsidRPr="00D3747D">
              <w:rPr>
                <w:rFonts w:eastAsia="Times New Roman"/>
              </w:rPr>
              <w:t>0/1</w:t>
            </w:r>
            <w:r w:rsidRPr="00D3747D">
              <w:t>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5E20474" w14:textId="73C9D306" w:rsidR="00914468" w:rsidRPr="00D3747D" w:rsidRDefault="00914468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o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248FEB3" w14:textId="6C5088CB" w:rsidR="00914468" w:rsidRPr="00D3747D" w:rsidRDefault="00914468" w:rsidP="00BB59F0">
            <w:pPr>
              <w:jc w:val="center"/>
            </w:pPr>
            <w:r w:rsidRPr="00D3747D">
              <w:t>HSM, D, V, FTT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56016DE" w14:textId="2EEB917D" w:rsidR="00914468" w:rsidRPr="00D3747D" w:rsidRDefault="00914468" w:rsidP="00BB59F0">
            <w:pPr>
              <w:jc w:val="center"/>
            </w:pPr>
            <w:r w:rsidRPr="00D3747D">
              <w:t>BVL, ET, A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25A3239" w14:textId="33C853D1" w:rsidR="00914468" w:rsidRPr="00D3747D" w:rsidRDefault="00914468" w:rsidP="00BB59F0">
            <w:pPr>
              <w:jc w:val="center"/>
            </w:pPr>
            <w:r w:rsidRPr="00D3747D">
              <w:t>n.r.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49F1CDBD" w14:textId="6EBD8984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51%(B)</w:t>
            </w:r>
            <w:r w:rsidRPr="00D3747D">
              <w:t xml:space="preserve"> / n.r.</w:t>
            </w:r>
          </w:p>
        </w:tc>
      </w:tr>
      <w:tr w:rsidR="00914468" w:rsidRPr="00D3747D" w14:paraId="5DAD54FF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55AF619D" w14:textId="06018692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Santillan-Hernandez, 2015 (A) (Mexico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440AEF5" w14:textId="40002E19" w:rsidR="00914468" w:rsidRPr="00D3747D" w:rsidRDefault="00914468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1F530D3" w14:textId="65F83B31" w:rsidR="00914468" w:rsidRPr="00914468" w:rsidRDefault="00914468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CESD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65EBF35" w14:textId="1CBEAFF1" w:rsidR="00914468" w:rsidRPr="00D3747D" w:rsidRDefault="00914468" w:rsidP="00BB59F0">
            <w:pPr>
              <w:jc w:val="center"/>
              <w:rPr>
                <w:rFonts w:eastAsia="Times New Roman"/>
              </w:rPr>
            </w:pPr>
            <w:r w:rsidRPr="00D3747D">
              <w:rPr>
                <w:rFonts w:eastAsia="Times New Roman"/>
                <w:color w:val="000000"/>
              </w:rPr>
              <w:t>Fe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BDA2E33" w14:textId="202A2411" w:rsidR="00914468" w:rsidRPr="00D3747D" w:rsidRDefault="00914468" w:rsidP="00BB59F0">
            <w:pPr>
              <w:jc w:val="center"/>
              <w:rPr>
                <w:rFonts w:eastAsia="Times New Roman"/>
              </w:rPr>
            </w:pPr>
            <w:r w:rsidRPr="00D3747D">
              <w:rPr>
                <w:rFonts w:eastAsia="Times New Roman"/>
                <w:color w:val="000000"/>
              </w:rPr>
              <w:t>2/108</w:t>
            </w:r>
            <w:r w:rsidRPr="00D3747D">
              <w:t>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C2B593C" w14:textId="3C23386F" w:rsidR="00914468" w:rsidRPr="00D3747D" w:rsidRDefault="00914468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o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0E272C1" w14:textId="032A1FE6" w:rsidR="00914468" w:rsidRPr="00D3747D" w:rsidRDefault="00914468" w:rsidP="00BB59F0">
            <w:pPr>
              <w:jc w:val="center"/>
            </w:pPr>
            <w:r w:rsidRPr="00D3747D">
              <w:t>HSM, D, FTT, PHT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A593F16" w14:textId="60229822" w:rsidR="00914468" w:rsidRPr="00D3747D" w:rsidRDefault="00914468" w:rsidP="00BB59F0">
            <w:pPr>
              <w:jc w:val="center"/>
            </w:pPr>
            <w:r w:rsidRPr="00D3747D">
              <w:t>HTG, ET, EV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CD61B30" w14:textId="022935DA" w:rsidR="00914468" w:rsidRPr="00D3747D" w:rsidRDefault="00914468" w:rsidP="00BB59F0">
            <w:pPr>
              <w:jc w:val="center"/>
              <w:rPr>
                <w:lang w:val="en-US"/>
              </w:rPr>
            </w:pPr>
            <w:r w:rsidRPr="00D3747D">
              <w:rPr>
                <w:lang w:val="en-US"/>
              </w:rPr>
              <w:t>HS, MVS, PBF, C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39C63B9F" w14:textId="04EA1DF4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D3747D">
              <w:rPr>
                <w:rFonts w:eastAsia="Times New Roman"/>
                <w:color w:val="000000"/>
                <w:lang w:val="en-US"/>
              </w:rPr>
              <w:t>&lt;1% (b)</w:t>
            </w:r>
          </w:p>
          <w:p w14:paraId="48D99170" w14:textId="6E2B6B28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D3747D">
              <w:rPr>
                <w:rFonts w:eastAsia="Times New Roman"/>
                <w:color w:val="000000"/>
                <w:lang w:val="en-US"/>
              </w:rPr>
              <w:t>c.253C&gt;A /c.294C&gt;G</w:t>
            </w:r>
          </w:p>
        </w:tc>
      </w:tr>
      <w:tr w:rsidR="00914468" w:rsidRPr="00D3747D" w14:paraId="4E580D0D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566B4E9B" w14:textId="7F0ACE09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Santillan-Hernandez, 2015 (B) (Mexico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DB367E6" w14:textId="6CF816EE" w:rsidR="00914468" w:rsidRPr="00D3747D" w:rsidRDefault="00914468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12A89FD" w14:textId="3363D708" w:rsidR="00914468" w:rsidRPr="00914468" w:rsidRDefault="00914468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CESD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7FC9843" w14:textId="5431896F" w:rsidR="00914468" w:rsidRPr="00D3747D" w:rsidRDefault="00914468" w:rsidP="00BB59F0">
            <w:pPr>
              <w:jc w:val="center"/>
              <w:rPr>
                <w:rFonts w:eastAsia="Times New Roman"/>
              </w:rPr>
            </w:pPr>
            <w:r w:rsidRPr="00D3747D">
              <w:rPr>
                <w:rFonts w:eastAsia="Times New Roman"/>
                <w:color w:val="000000"/>
              </w:rPr>
              <w:t>Fe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06A04CE" w14:textId="7C795E43" w:rsidR="00914468" w:rsidRPr="00D3747D" w:rsidRDefault="00914468" w:rsidP="00BB59F0">
            <w:pPr>
              <w:jc w:val="center"/>
              <w:rPr>
                <w:rFonts w:eastAsia="Times New Roman"/>
              </w:rPr>
            </w:pPr>
            <w:r w:rsidRPr="00D3747D">
              <w:rPr>
                <w:rFonts w:eastAsia="Times New Roman"/>
                <w:color w:val="000000"/>
              </w:rPr>
              <w:t>6/48</w:t>
            </w:r>
            <w:r w:rsidRPr="00D3747D">
              <w:t>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E470ABB" w14:textId="562475F0" w:rsidR="00914468" w:rsidRPr="00D3747D" w:rsidRDefault="00914468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o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B2C07B3" w14:textId="7A0B3C06" w:rsidR="00914468" w:rsidRPr="00D3747D" w:rsidRDefault="00914468" w:rsidP="00BB59F0">
            <w:pPr>
              <w:jc w:val="center"/>
            </w:pPr>
            <w:r w:rsidRPr="00D3747D">
              <w:t>HM, FTT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3301E2C" w14:textId="5E5A25E7" w:rsidR="00914468" w:rsidRPr="00D3747D" w:rsidRDefault="00914468" w:rsidP="00BB59F0">
            <w:pPr>
              <w:jc w:val="center"/>
            </w:pPr>
            <w:r w:rsidRPr="00D3747D">
              <w:t>HTG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8021DAD" w14:textId="34F1BE68" w:rsidR="00914468" w:rsidRPr="00D3747D" w:rsidRDefault="00E07751" w:rsidP="00BB59F0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Normal bone marrow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5B63BE42" w14:textId="63F0EEF6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&lt;1% (b)/</w:t>
            </w:r>
          </w:p>
          <w:p w14:paraId="7DDE25AB" w14:textId="256BB5E8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  <w:lang w:val="en-US"/>
              </w:rPr>
              <w:t>c.253C&gt;A /c.294C&gt;G</w:t>
            </w:r>
          </w:p>
        </w:tc>
      </w:tr>
      <w:tr w:rsidR="00914468" w:rsidRPr="001B0628" w14:paraId="17A7740B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20F5CEF9" w14:textId="433ECE1F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Santos-Silva et al, 2018 (A) (Portugal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111F9B5" w14:textId="4C2FB9E1" w:rsidR="00914468" w:rsidRPr="00D3747D" w:rsidRDefault="00914468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3AE7E2B" w14:textId="33880426" w:rsidR="00914468" w:rsidRPr="00914468" w:rsidRDefault="00914468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Infantile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82B0B50" w14:textId="5CE6F23E" w:rsidR="00914468" w:rsidRPr="00D3747D" w:rsidRDefault="00914468" w:rsidP="00BB59F0">
            <w:pPr>
              <w:jc w:val="center"/>
              <w:rPr>
                <w:rFonts w:eastAsia="Times New Roman"/>
              </w:rPr>
            </w:pPr>
            <w:r w:rsidRPr="00D3747D">
              <w:rPr>
                <w:rFonts w:eastAsia="Times New Roman"/>
              </w:rPr>
              <w:t>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65DF825" w14:textId="0F76A3E4" w:rsidR="00914468" w:rsidRPr="00D3747D" w:rsidRDefault="00914468" w:rsidP="00BB59F0">
            <w:pPr>
              <w:jc w:val="center"/>
              <w:rPr>
                <w:rFonts w:eastAsia="Times New Roman"/>
              </w:rPr>
            </w:pPr>
            <w:r w:rsidRPr="00D3747D">
              <w:rPr>
                <w:rFonts w:eastAsia="Times New Roman"/>
                <w:color w:val="000000"/>
              </w:rPr>
              <w:t>2/4</w:t>
            </w:r>
            <w:r w:rsidRPr="00D3747D">
              <w:t>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E05757C" w14:textId="7EB76DAB" w:rsidR="00914468" w:rsidRPr="00D3747D" w:rsidRDefault="00914468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Yes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9BF0DED" w14:textId="3044CFFA" w:rsidR="00914468" w:rsidRPr="00D3747D" w:rsidRDefault="00914468" w:rsidP="00BB59F0">
            <w:pPr>
              <w:jc w:val="center"/>
            </w:pPr>
            <w:r w:rsidRPr="00D3747D">
              <w:t>HSM, J, FTT,</w:t>
            </w:r>
            <w:r w:rsidRPr="00D3747D">
              <w:rPr>
                <w:rFonts w:eastAsia="Times New Roman"/>
                <w:color w:val="000000"/>
              </w:rPr>
              <w:t xml:space="preserve"> HL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18618AA" w14:textId="35D853E6" w:rsidR="00914468" w:rsidRPr="00D3747D" w:rsidRDefault="00914468" w:rsidP="00BB59F0">
            <w:pPr>
              <w:jc w:val="center"/>
            </w:pPr>
            <w:r w:rsidRPr="00D3747D">
              <w:t>A, AC, HTG, ET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06CE3E2" w14:textId="61B22868" w:rsidR="00914468" w:rsidRPr="00D3747D" w:rsidRDefault="00914468" w:rsidP="00BB59F0">
            <w:pPr>
              <w:jc w:val="center"/>
            </w:pPr>
            <w:r w:rsidRPr="00D3747D">
              <w:t>HFC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5913FEF2" w14:textId="77777777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D3747D">
              <w:rPr>
                <w:rFonts w:eastAsia="Times New Roman"/>
                <w:color w:val="000000"/>
                <w:lang w:val="en-US"/>
              </w:rPr>
              <w:t>13,5% (b) &lt;1% (c)</w:t>
            </w:r>
          </w:p>
          <w:p w14:paraId="507AF21F" w14:textId="436A9251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D3747D">
              <w:rPr>
                <w:rFonts w:eastAsia="Times New Roman"/>
                <w:color w:val="000000"/>
                <w:lang w:val="en-US"/>
              </w:rPr>
              <w:t>c.966 + 2 T&gt;G-intron 9</w:t>
            </w:r>
          </w:p>
        </w:tc>
      </w:tr>
      <w:tr w:rsidR="00914468" w:rsidRPr="00D3747D" w14:paraId="6C169C93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742B025A" w14:textId="3E08F4EA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Santos-Silva et al, 2018 (B) (Portugal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106353F" w14:textId="5DFADABB" w:rsidR="00914468" w:rsidRPr="00D3747D" w:rsidRDefault="00914468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CE84B24" w14:textId="4E844ECE" w:rsidR="00914468" w:rsidRPr="00914468" w:rsidRDefault="00914468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Infantile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6978AA7" w14:textId="22E82A9D" w:rsidR="00914468" w:rsidRPr="00D3747D" w:rsidRDefault="00914468" w:rsidP="00BB59F0">
            <w:pPr>
              <w:jc w:val="center"/>
              <w:rPr>
                <w:rFonts w:eastAsia="Times New Roman"/>
              </w:rPr>
            </w:pPr>
            <w:r w:rsidRPr="00D3747D">
              <w:rPr>
                <w:rFonts w:eastAsia="Times New Roman"/>
                <w:color w:val="000000"/>
              </w:rPr>
              <w:t>Fe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EAF1C10" w14:textId="461B6920" w:rsidR="00914468" w:rsidRPr="00D3747D" w:rsidRDefault="00914468" w:rsidP="00BB59F0">
            <w:pPr>
              <w:jc w:val="center"/>
              <w:rPr>
                <w:rFonts w:eastAsia="Times New Roman"/>
              </w:rPr>
            </w:pPr>
            <w:r w:rsidRPr="00D3747D">
              <w:rPr>
                <w:rFonts w:eastAsia="Times New Roman"/>
                <w:color w:val="000000"/>
              </w:rPr>
              <w:t>4/5</w:t>
            </w:r>
            <w:r w:rsidRPr="00D3747D">
              <w:t>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ED43ACC" w14:textId="728C9DCF" w:rsidR="00914468" w:rsidRPr="00D3747D" w:rsidRDefault="00914468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.r.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75AAD6E" w14:textId="3D62C5A4" w:rsidR="00914468" w:rsidRPr="00D3747D" w:rsidRDefault="00914468" w:rsidP="00BB59F0">
            <w:pPr>
              <w:jc w:val="center"/>
              <w:rPr>
                <w:lang w:val="en-US"/>
              </w:rPr>
            </w:pPr>
            <w:r w:rsidRPr="00D3747D">
              <w:rPr>
                <w:lang w:val="en-US"/>
              </w:rPr>
              <w:t xml:space="preserve">HSM, AD UH, V, FTT, </w:t>
            </w:r>
            <w:r w:rsidRPr="00D3747D">
              <w:rPr>
                <w:rFonts w:eastAsia="Times New Roman"/>
                <w:color w:val="000000"/>
                <w:lang w:val="en-US"/>
              </w:rPr>
              <w:t>HL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CBC4967" w14:textId="67F18933" w:rsidR="00914468" w:rsidRPr="00D3747D" w:rsidRDefault="00914468" w:rsidP="00BB59F0">
            <w:pPr>
              <w:jc w:val="center"/>
            </w:pPr>
            <w:r w:rsidRPr="00D3747D">
              <w:t>A, AC, HTG, ET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E58B23B" w14:textId="0AC4F812" w:rsidR="00914468" w:rsidRPr="00D3747D" w:rsidRDefault="00914468" w:rsidP="00BB59F0">
            <w:pPr>
              <w:jc w:val="center"/>
            </w:pPr>
            <w:r w:rsidRPr="00D3747D">
              <w:t>HFC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370232C6" w14:textId="77777777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3,44%(b)</w:t>
            </w:r>
          </w:p>
          <w:p w14:paraId="7D5B49A6" w14:textId="77777777" w:rsidR="00914468" w:rsidRDefault="00914468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c.509C&gt;A/</w:t>
            </w:r>
          </w:p>
          <w:p w14:paraId="75F5A70D" w14:textId="478CBDD4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c.796G&gt;T</w:t>
            </w:r>
          </w:p>
        </w:tc>
      </w:tr>
      <w:tr w:rsidR="00914468" w:rsidRPr="00657D9B" w14:paraId="4FCAE7A6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1B41DD22" w14:textId="5E2B7BC1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D3747D">
              <w:rPr>
                <w:rFonts w:eastAsia="Times New Roman"/>
                <w:color w:val="000000"/>
                <w:lang w:val="en-US"/>
              </w:rPr>
              <w:t>Schaub J. et al, 1980 (Germany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8CD1E7E" w14:textId="325C0256" w:rsidR="00914468" w:rsidRPr="00D3747D" w:rsidRDefault="00914468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6E1C739" w14:textId="20ACB7EA" w:rsidR="00914468" w:rsidRPr="00914468" w:rsidRDefault="00914468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Infantile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EA4ADE6" w14:textId="56013968" w:rsidR="00914468" w:rsidRPr="00D3747D" w:rsidRDefault="00914468" w:rsidP="00BB59F0">
            <w:pPr>
              <w:jc w:val="center"/>
              <w:rPr>
                <w:rFonts w:eastAsia="Times New Roman"/>
              </w:rPr>
            </w:pPr>
            <w:r w:rsidRPr="00D3747D">
              <w:rPr>
                <w:rFonts w:eastAsia="Times New Roman"/>
                <w:color w:val="000000"/>
              </w:rPr>
              <w:t>Fe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EB03003" w14:textId="2C4325BF" w:rsidR="00914468" w:rsidRPr="00D3747D" w:rsidRDefault="00914468" w:rsidP="00BB59F0">
            <w:pPr>
              <w:jc w:val="center"/>
              <w:rPr>
                <w:rFonts w:eastAsia="Times New Roman"/>
              </w:rPr>
            </w:pPr>
            <w:r w:rsidRPr="00D3747D">
              <w:rPr>
                <w:rFonts w:eastAsia="Times New Roman"/>
                <w:color w:val="000000"/>
              </w:rPr>
              <w:t>4/4/4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82ECCAA" w14:textId="4D8DD99E" w:rsidR="00914468" w:rsidRPr="00D3747D" w:rsidRDefault="00914468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.r.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55776C8" w14:textId="49F2F461" w:rsidR="00914468" w:rsidRPr="00D3747D" w:rsidRDefault="00914468" w:rsidP="00BB59F0">
            <w:pPr>
              <w:jc w:val="center"/>
              <w:rPr>
                <w:lang w:val="en-US"/>
              </w:rPr>
            </w:pPr>
            <w:r w:rsidRPr="00D3747D">
              <w:rPr>
                <w:lang w:val="en-US"/>
              </w:rPr>
              <w:t>HSM, AD, D, V, FTT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774A6D5" w14:textId="19C9AA6D" w:rsidR="00914468" w:rsidRPr="00D3747D" w:rsidRDefault="00914468" w:rsidP="00BB59F0">
            <w:pPr>
              <w:jc w:val="center"/>
            </w:pPr>
            <w:r w:rsidRPr="00D3747D">
              <w:t>A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FE11A1E" w14:textId="416D71A7" w:rsidR="00914468" w:rsidRPr="00D3747D" w:rsidRDefault="00914468" w:rsidP="00BB59F0">
            <w:pPr>
              <w:jc w:val="center"/>
              <w:rPr>
                <w:lang w:val="en-US"/>
              </w:rPr>
            </w:pPr>
            <w:r w:rsidRPr="00D3747D">
              <w:rPr>
                <w:lang w:val="en-US"/>
              </w:rPr>
              <w:t>BMV</w:t>
            </w:r>
          </w:p>
          <w:p w14:paraId="4130FA7E" w14:textId="1EADE677" w:rsidR="00914468" w:rsidRPr="00D3747D" w:rsidRDefault="00914468" w:rsidP="00BB59F0">
            <w:pPr>
              <w:jc w:val="center"/>
              <w:rPr>
                <w:lang w:val="en-US"/>
              </w:rPr>
            </w:pPr>
            <w:r w:rsidRPr="00D3747D">
              <w:rPr>
                <w:lang w:val="en-US"/>
              </w:rPr>
              <w:t>PBF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29EEF8C8" w14:textId="49DEA3B7" w:rsidR="00914468" w:rsidRPr="00D3747D" w:rsidRDefault="00E07751" w:rsidP="00BB59F0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BB59F0">
              <w:t xml:space="preserve">LAL-D </w:t>
            </w:r>
            <w:r w:rsidR="00914468" w:rsidRPr="00D3747D">
              <w:rPr>
                <w:rFonts w:eastAsia="Times New Roman"/>
                <w:color w:val="000000"/>
                <w:lang w:val="en-US"/>
              </w:rPr>
              <w:t xml:space="preserve">(b) </w:t>
            </w:r>
            <w:r w:rsidR="00914468" w:rsidRPr="00D3747D">
              <w:rPr>
                <w:lang w:val="en-US"/>
              </w:rPr>
              <w:t>/ n.r.</w:t>
            </w:r>
          </w:p>
        </w:tc>
      </w:tr>
      <w:tr w:rsidR="00914468" w:rsidRPr="00D3747D" w14:paraId="30542E35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711DB091" w14:textId="0250583D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D3747D">
              <w:rPr>
                <w:rFonts w:eastAsia="Times New Roman"/>
                <w:color w:val="000000"/>
                <w:lang w:val="en-US"/>
              </w:rPr>
              <w:t>Shome DK et al, 2002 (Saudi Arabia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B0BADA7" w14:textId="0ED27151" w:rsidR="00914468" w:rsidRPr="00D3747D" w:rsidRDefault="00914468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232227E" w14:textId="1D0F44FD" w:rsidR="00914468" w:rsidRPr="00914468" w:rsidRDefault="00914468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Infantile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861F17F" w14:textId="21963E17" w:rsidR="00914468" w:rsidRPr="00D3747D" w:rsidRDefault="00914468" w:rsidP="00BB59F0">
            <w:pPr>
              <w:jc w:val="center"/>
              <w:rPr>
                <w:rFonts w:eastAsia="Times New Roman"/>
              </w:rPr>
            </w:pPr>
            <w:r w:rsidRPr="00D3747D">
              <w:rPr>
                <w:rFonts w:eastAsia="Times New Roman"/>
                <w:color w:val="000000"/>
              </w:rPr>
              <w:t>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07A780B" w14:textId="270BD0D4" w:rsidR="00914468" w:rsidRPr="00D3747D" w:rsidRDefault="00914468" w:rsidP="00BB59F0">
            <w:pPr>
              <w:jc w:val="center"/>
              <w:rPr>
                <w:rFonts w:eastAsia="Times New Roman"/>
              </w:rPr>
            </w:pPr>
            <w:r w:rsidRPr="00D3747D">
              <w:rPr>
                <w:rFonts w:eastAsia="Times New Roman"/>
                <w:color w:val="000000"/>
              </w:rPr>
              <w:t>0/2/4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55C25D9" w14:textId="55E2635B" w:rsidR="00914468" w:rsidRPr="00D3747D" w:rsidRDefault="00914468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.r.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CD59B74" w14:textId="11DDA7B6" w:rsidR="00914468" w:rsidRPr="00D3747D" w:rsidRDefault="00914468" w:rsidP="00BB59F0">
            <w:pPr>
              <w:jc w:val="center"/>
              <w:rPr>
                <w:lang w:val="en-US"/>
              </w:rPr>
            </w:pPr>
            <w:r w:rsidRPr="00D3747D">
              <w:rPr>
                <w:lang w:val="en-US"/>
              </w:rPr>
              <w:t>HM, AD, D,V, ST, FTT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9B978B2" w14:textId="314A189F" w:rsidR="00914468" w:rsidRPr="00D3747D" w:rsidRDefault="00914468" w:rsidP="00BB59F0">
            <w:pPr>
              <w:jc w:val="center"/>
            </w:pPr>
            <w:r w:rsidRPr="00D3747D">
              <w:t>ET, A, HSi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B58306A" w14:textId="56E888B4" w:rsidR="00914468" w:rsidRPr="00D3747D" w:rsidRDefault="00E07751" w:rsidP="00BB59F0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Normal bone marrow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2B4C7C95" w14:textId="0C491C6D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5% (b)</w:t>
            </w:r>
            <w:r w:rsidRPr="00D3747D">
              <w:t xml:space="preserve"> / n.r.</w:t>
            </w:r>
          </w:p>
        </w:tc>
      </w:tr>
      <w:tr w:rsidR="00914468" w:rsidRPr="00D3747D" w14:paraId="343B029A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5F1492AE" w14:textId="4D3CDD01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lastRenderedPageBreak/>
              <w:t>Silveira C. et al ,2007 (Spain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34BFB19" w14:textId="3A51DC42" w:rsidR="00914468" w:rsidRPr="00D3747D" w:rsidRDefault="00914468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86B752E" w14:textId="6A731065" w:rsidR="00914468" w:rsidRPr="00914468" w:rsidRDefault="00914468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Infantile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D7B21CE" w14:textId="672FE367" w:rsidR="00914468" w:rsidRPr="00D3747D" w:rsidRDefault="00914468" w:rsidP="00BB59F0">
            <w:pPr>
              <w:jc w:val="center"/>
              <w:rPr>
                <w:rFonts w:eastAsia="Times New Roman"/>
              </w:rPr>
            </w:pPr>
            <w:r w:rsidRPr="00D3747D">
              <w:rPr>
                <w:rFonts w:eastAsia="Times New Roman"/>
                <w:color w:val="000000"/>
              </w:rPr>
              <w:t>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7CCA93D" w14:textId="4129FB62" w:rsidR="00914468" w:rsidRPr="00D3747D" w:rsidRDefault="00914468" w:rsidP="00BB59F0">
            <w:pPr>
              <w:jc w:val="center"/>
              <w:rPr>
                <w:rFonts w:eastAsia="Times New Roman"/>
              </w:rPr>
            </w:pPr>
            <w:r w:rsidRPr="00D3747D">
              <w:rPr>
                <w:rFonts w:eastAsia="Times New Roman"/>
                <w:color w:val="000000"/>
              </w:rPr>
              <w:t>60/84</w:t>
            </w:r>
            <w:r w:rsidRPr="00D3747D">
              <w:t>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18554FD" w14:textId="2810F9BE" w:rsidR="00914468" w:rsidRPr="00D3747D" w:rsidRDefault="00914468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No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136EE51" w14:textId="6831034B" w:rsidR="00914468" w:rsidRPr="00D3747D" w:rsidRDefault="00914468" w:rsidP="00BB59F0">
            <w:pPr>
              <w:jc w:val="center"/>
            </w:pPr>
            <w:r w:rsidRPr="00D3747D">
              <w:t>HSM, V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36194AE" w14:textId="576A43E3" w:rsidR="00914468" w:rsidRPr="00D3747D" w:rsidRDefault="00914468" w:rsidP="00BB59F0">
            <w:pPr>
              <w:jc w:val="center"/>
            </w:pPr>
            <w:r w:rsidRPr="00D3747D">
              <w:t>BVL, ET, AC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191CFC6" w14:textId="14E0203A" w:rsidR="00914468" w:rsidRPr="00D3747D" w:rsidRDefault="00914468" w:rsidP="00BB59F0">
            <w:pPr>
              <w:jc w:val="center"/>
            </w:pPr>
            <w:r w:rsidRPr="00D3747D">
              <w:t>MVS, C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72474BFC" w14:textId="47D9A201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0,3% (c)</w:t>
            </w:r>
            <w:r w:rsidRPr="00D3747D">
              <w:t xml:space="preserve"> / n.r.</w:t>
            </w:r>
          </w:p>
        </w:tc>
      </w:tr>
      <w:tr w:rsidR="00914468" w:rsidRPr="00D3747D" w14:paraId="41280242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481D3DF4" w14:textId="4D89A285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Sonmez et al, 2013 (Turkey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4DE9940" w14:textId="7AC94940" w:rsidR="00914468" w:rsidRPr="00D3747D" w:rsidRDefault="00914468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66B0108" w14:textId="71E82AF7" w:rsidR="00914468" w:rsidRPr="00914468" w:rsidRDefault="00914468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Infantile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213549E" w14:textId="4619C668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AA1FA86" w14:textId="65DD6F87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1/4/4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314F1AC" w14:textId="4F21A8F7" w:rsidR="00914468" w:rsidRPr="00D3747D" w:rsidRDefault="00914468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Yes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9B05FDB" w14:textId="3F9D170C" w:rsidR="00914468" w:rsidRPr="00D3747D" w:rsidRDefault="00914468" w:rsidP="00BB59F0">
            <w:pPr>
              <w:jc w:val="center"/>
            </w:pPr>
            <w:r w:rsidRPr="00D3747D">
              <w:t>HSM, AD, FTT,</w:t>
            </w:r>
          </w:p>
          <w:p w14:paraId="13EF1E73" w14:textId="30E9D860" w:rsidR="00914468" w:rsidRPr="00D3747D" w:rsidRDefault="00914468" w:rsidP="00BB59F0">
            <w:pPr>
              <w:jc w:val="center"/>
            </w:pPr>
            <w:r w:rsidRPr="00D3747D">
              <w:t>Microcephaly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76FD51A" w14:textId="5B1E568B" w:rsidR="00914468" w:rsidRPr="00D3747D" w:rsidRDefault="00914468" w:rsidP="00BB59F0">
            <w:pPr>
              <w:jc w:val="center"/>
            </w:pPr>
            <w:r w:rsidRPr="00D3747D">
              <w:t>A, TR, ET, AC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84F308A" w14:textId="7540FC14" w:rsidR="00914468" w:rsidRPr="00D3747D" w:rsidRDefault="00914468" w:rsidP="00BB59F0">
            <w:pPr>
              <w:jc w:val="center"/>
            </w:pPr>
            <w:r w:rsidRPr="00D3747D">
              <w:t>BMV, HFC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54CFC0E5" w14:textId="51814BFA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15,1% (b)</w:t>
            </w:r>
            <w:r w:rsidRPr="00D3747D">
              <w:t xml:space="preserve"> / n.r.</w:t>
            </w:r>
          </w:p>
        </w:tc>
      </w:tr>
      <w:tr w:rsidR="0015443A" w:rsidRPr="001B0628" w14:paraId="57E57C99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299EE025" w14:textId="3176852F" w:rsidR="0015443A" w:rsidRPr="00D3747D" w:rsidRDefault="0015443A" w:rsidP="00BB59F0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D3747D">
              <w:rPr>
                <w:rFonts w:eastAsia="Times New Roman"/>
                <w:color w:val="000000"/>
                <w:lang w:val="en-US"/>
              </w:rPr>
              <w:t>Sreekantam S. et al, 2016 (England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F09BE3D" w14:textId="717BB3C7" w:rsidR="0015443A" w:rsidRPr="00D3747D" w:rsidRDefault="0015443A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603B8AF" w14:textId="65283818" w:rsidR="0015443A" w:rsidRPr="00914468" w:rsidRDefault="00914468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CESD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7D0E2F2" w14:textId="68C73792" w:rsidR="0015443A" w:rsidRPr="00D3747D" w:rsidRDefault="0015443A" w:rsidP="00BB59F0">
            <w:pPr>
              <w:jc w:val="center"/>
              <w:rPr>
                <w:rFonts w:eastAsia="Times New Roman"/>
              </w:rPr>
            </w:pPr>
            <w:r w:rsidRPr="00D3747D">
              <w:rPr>
                <w:rFonts w:eastAsia="Times New Roman"/>
                <w:color w:val="000000"/>
              </w:rPr>
              <w:t>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39F41CB" w14:textId="5BFF8B42" w:rsidR="0015443A" w:rsidRPr="00D3747D" w:rsidRDefault="0015443A" w:rsidP="00BB59F0">
            <w:pPr>
              <w:jc w:val="center"/>
              <w:rPr>
                <w:rFonts w:eastAsia="Times New Roman"/>
              </w:rPr>
            </w:pPr>
            <w:r w:rsidRPr="00D3747D">
              <w:rPr>
                <w:rFonts w:eastAsia="Times New Roman"/>
                <w:color w:val="000000"/>
              </w:rPr>
              <w:t>60/84</w:t>
            </w:r>
            <w:r w:rsidRPr="00D3747D">
              <w:t>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FABE774" w14:textId="6D162C7C" w:rsidR="0015443A" w:rsidRPr="00D3747D" w:rsidRDefault="0015443A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No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5DD159D" w14:textId="3A4CC345" w:rsidR="0015443A" w:rsidRPr="00D3747D" w:rsidRDefault="0015443A" w:rsidP="00BB59F0">
            <w:pPr>
              <w:jc w:val="center"/>
            </w:pPr>
            <w:r w:rsidRPr="00D3747D">
              <w:t>HSM, PHT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D931595" w14:textId="0CF2A0DF" w:rsidR="0015443A" w:rsidRPr="00D3747D" w:rsidRDefault="0015443A" w:rsidP="00BB59F0">
            <w:pPr>
              <w:jc w:val="center"/>
            </w:pPr>
            <w:r w:rsidRPr="00D3747D">
              <w:t>ET, HC, HTG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EAFC993" w14:textId="59136F25" w:rsidR="0015443A" w:rsidRPr="00D3747D" w:rsidRDefault="0015443A" w:rsidP="00BB59F0">
            <w:pPr>
              <w:jc w:val="center"/>
            </w:pPr>
            <w:r w:rsidRPr="00D3747D">
              <w:t>PBF, kV,C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72F48EF2" w14:textId="302E49FE" w:rsidR="0015443A" w:rsidRPr="00D3747D" w:rsidRDefault="0015443A" w:rsidP="00BB59F0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D3747D">
              <w:rPr>
                <w:rFonts w:eastAsia="Times New Roman"/>
                <w:color w:val="000000"/>
                <w:lang w:val="en-US"/>
              </w:rPr>
              <w:t>23% (b)</w:t>
            </w:r>
          </w:p>
          <w:p w14:paraId="023F77D9" w14:textId="7004C744" w:rsidR="0015443A" w:rsidRPr="00D3747D" w:rsidRDefault="0015443A" w:rsidP="00BB59F0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D3747D">
              <w:rPr>
                <w:rFonts w:eastAsia="Times New Roman"/>
                <w:color w:val="000000"/>
                <w:lang w:val="en-US"/>
              </w:rPr>
              <w:t>c.894G&gt;A / mutation on exon 6</w:t>
            </w:r>
          </w:p>
        </w:tc>
      </w:tr>
      <w:tr w:rsidR="00914468" w:rsidRPr="001B0628" w14:paraId="687B7BF6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5CCAE0E7" w14:textId="2DE89352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Stein et al, 2007 (Israel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E22D2F6" w14:textId="31ACD766" w:rsidR="00914468" w:rsidRPr="00D3747D" w:rsidRDefault="00914468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A9DB558" w14:textId="3259DD8D" w:rsidR="00914468" w:rsidRPr="00914468" w:rsidRDefault="00914468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Infantile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F42B527" w14:textId="01DFEE39" w:rsidR="00914468" w:rsidRPr="00D3747D" w:rsidRDefault="00914468" w:rsidP="00BB59F0">
            <w:pPr>
              <w:jc w:val="center"/>
              <w:rPr>
                <w:rFonts w:eastAsia="Times New Roman"/>
              </w:rPr>
            </w:pPr>
            <w:r w:rsidRPr="00D3747D">
              <w:rPr>
                <w:rFonts w:eastAsia="Times New Roman"/>
                <w:color w:val="000000"/>
              </w:rPr>
              <w:t>Fe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D2C7E3F" w14:textId="1749421D" w:rsidR="00914468" w:rsidRPr="00D3747D" w:rsidRDefault="00914468" w:rsidP="00BB59F0">
            <w:pPr>
              <w:jc w:val="center"/>
              <w:rPr>
                <w:rFonts w:eastAsia="Times New Roman"/>
              </w:rPr>
            </w:pPr>
            <w:r w:rsidRPr="00D3747D">
              <w:rPr>
                <w:rFonts w:eastAsia="Times New Roman"/>
                <w:color w:val="000000"/>
              </w:rPr>
              <w:t>0/1</w:t>
            </w:r>
            <w:r w:rsidRPr="00D3747D">
              <w:t>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EF41200" w14:textId="38D98EC2" w:rsidR="00914468" w:rsidRPr="00D3747D" w:rsidRDefault="00914468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Yes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342090D" w14:textId="288075AA" w:rsidR="00914468" w:rsidRPr="00D3747D" w:rsidRDefault="00914468" w:rsidP="00BB59F0">
            <w:pPr>
              <w:jc w:val="center"/>
            </w:pPr>
            <w:r w:rsidRPr="00D3747D">
              <w:t xml:space="preserve">Fetal </w:t>
            </w:r>
            <w:r w:rsidR="00E07751">
              <w:t>a</w:t>
            </w:r>
            <w:r w:rsidRPr="00D3747D">
              <w:t>scites, HM, D, V ,NS,FTT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76232AD" w14:textId="5023C18B" w:rsidR="00914468" w:rsidRPr="00D3747D" w:rsidRDefault="00914468" w:rsidP="00BB59F0">
            <w:pPr>
              <w:jc w:val="center"/>
            </w:pPr>
            <w:r w:rsidRPr="00D3747D">
              <w:t>AC, BVL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D3F19D3" w14:textId="0E2C95B9" w:rsidR="00914468" w:rsidRPr="00D3747D" w:rsidRDefault="00914468" w:rsidP="00BB59F0">
            <w:pPr>
              <w:jc w:val="center"/>
            </w:pPr>
            <w:r w:rsidRPr="00D3747D">
              <w:t>n.r.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00FEA66A" w14:textId="52F505F4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D3747D">
              <w:rPr>
                <w:rFonts w:eastAsia="Times New Roman"/>
                <w:color w:val="000000"/>
                <w:lang w:val="en-US"/>
              </w:rPr>
              <w:t>0% (b)  Doubly hetero-</w:t>
            </w:r>
          </w:p>
          <w:p w14:paraId="78296E5A" w14:textId="4442D513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D3747D">
              <w:rPr>
                <w:rFonts w:eastAsia="Times New Roman"/>
                <w:color w:val="000000"/>
                <w:lang w:val="en-US"/>
              </w:rPr>
              <w:t>zygous for 2 mutations, G-5R and C60V</w:t>
            </w:r>
          </w:p>
        </w:tc>
      </w:tr>
      <w:tr w:rsidR="00914468" w:rsidRPr="00D3747D" w14:paraId="7B99676F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231CCAFE" w14:textId="0C83AF97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Surve et al, 2005  (India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2A43DF4" w14:textId="4ED03281" w:rsidR="00914468" w:rsidRPr="00D3747D" w:rsidRDefault="00914468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5AC8B4F" w14:textId="2A027C62" w:rsidR="00914468" w:rsidRPr="00914468" w:rsidRDefault="00914468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Infantile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76929D9" w14:textId="740EDD32" w:rsidR="00914468" w:rsidRPr="00D3747D" w:rsidRDefault="00914468" w:rsidP="00BB59F0">
            <w:pPr>
              <w:jc w:val="center"/>
              <w:rPr>
                <w:rFonts w:eastAsia="Times New Roman"/>
              </w:rPr>
            </w:pPr>
            <w:r w:rsidRPr="00D3747D">
              <w:rPr>
                <w:rFonts w:eastAsia="Times New Roman"/>
                <w:color w:val="000000"/>
              </w:rPr>
              <w:t>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8771CA2" w14:textId="363FC4EE" w:rsidR="00914468" w:rsidRPr="00D3747D" w:rsidRDefault="00914468" w:rsidP="00BB59F0">
            <w:pPr>
              <w:jc w:val="center"/>
              <w:rPr>
                <w:rFonts w:eastAsia="Times New Roman"/>
              </w:rPr>
            </w:pPr>
            <w:r w:rsidRPr="00D3747D">
              <w:rPr>
                <w:rFonts w:eastAsia="Times New Roman"/>
                <w:color w:val="000000"/>
              </w:rPr>
              <w:t>1/n.r</w:t>
            </w:r>
            <w:r w:rsidRPr="00D3747D">
              <w:t>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C925289" w14:textId="13A7A294" w:rsidR="00914468" w:rsidRPr="00D3747D" w:rsidRDefault="00914468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No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DD4B452" w14:textId="705FBD6E" w:rsidR="00914468" w:rsidRPr="00D3747D" w:rsidRDefault="00914468" w:rsidP="00BB59F0">
            <w:pPr>
              <w:jc w:val="center"/>
            </w:pPr>
            <w:r w:rsidRPr="00D3747D">
              <w:t>HSM, AD, D, V, NS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41672DF" w14:textId="69B91D03" w:rsidR="00914468" w:rsidRPr="00D3747D" w:rsidRDefault="00914468" w:rsidP="00BB59F0">
            <w:pPr>
              <w:jc w:val="center"/>
            </w:pPr>
            <w:r w:rsidRPr="00D3747D">
              <w:t>A, AC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C41C0FB" w14:textId="599BBD39" w:rsidR="00914468" w:rsidRPr="00D3747D" w:rsidRDefault="00914468" w:rsidP="00BB59F0">
            <w:pPr>
              <w:jc w:val="center"/>
            </w:pPr>
            <w:r w:rsidRPr="00D3747D">
              <w:t>G, HLD, HS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07E1C6EF" w14:textId="5B4479AC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0% (c)</w:t>
            </w:r>
            <w:r w:rsidRPr="00D3747D">
              <w:t xml:space="preserve"> / n.r.</w:t>
            </w:r>
          </w:p>
        </w:tc>
      </w:tr>
      <w:tr w:rsidR="00914468" w:rsidRPr="00657D9B" w14:paraId="6F9155E2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6F74EA18" w14:textId="4E27F52E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Suzuki Y. et al, 1976 (Japan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3457D79" w14:textId="242E5F86" w:rsidR="00914468" w:rsidRPr="00D3747D" w:rsidRDefault="00914468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2DC9CF5" w14:textId="1CF63042" w:rsidR="00914468" w:rsidRPr="00914468" w:rsidRDefault="00914468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Infantile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47E362E" w14:textId="7959A857" w:rsidR="00914468" w:rsidRPr="00D3747D" w:rsidRDefault="00914468" w:rsidP="00BB59F0">
            <w:pPr>
              <w:jc w:val="center"/>
              <w:rPr>
                <w:rFonts w:eastAsia="Times New Roman"/>
              </w:rPr>
            </w:pPr>
            <w:r w:rsidRPr="00D3747D">
              <w:rPr>
                <w:rFonts w:eastAsia="Times New Roman"/>
                <w:color w:val="000000"/>
              </w:rPr>
              <w:t>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8F127A6" w14:textId="60DC533F" w:rsidR="00914468" w:rsidRPr="00D3747D" w:rsidRDefault="00914468" w:rsidP="00BB59F0">
            <w:pPr>
              <w:jc w:val="center"/>
              <w:rPr>
                <w:rFonts w:eastAsia="Times New Roman"/>
              </w:rPr>
            </w:pPr>
            <w:r w:rsidRPr="00D3747D">
              <w:rPr>
                <w:rFonts w:eastAsia="Times New Roman"/>
                <w:color w:val="000000"/>
              </w:rPr>
              <w:t>5/21</w:t>
            </w:r>
            <w:r w:rsidRPr="00D3747D">
              <w:t>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68AFA33" w14:textId="68D86164" w:rsidR="00914468" w:rsidRPr="00D3747D" w:rsidRDefault="00914468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No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EF40334" w14:textId="02E7FFB5" w:rsidR="00914468" w:rsidRPr="00D3747D" w:rsidRDefault="00914468" w:rsidP="00BB59F0">
            <w:pPr>
              <w:jc w:val="center"/>
            </w:pPr>
            <w:r w:rsidRPr="00D3747D">
              <w:t>HM, AD, D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22BA64D" w14:textId="200A86C0" w:rsidR="00914468" w:rsidRPr="00D3747D" w:rsidRDefault="00914468" w:rsidP="00BB59F0">
            <w:pPr>
              <w:jc w:val="center"/>
            </w:pPr>
            <w:r w:rsidRPr="00D3747D">
              <w:t>A, BVL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F97AB98" w14:textId="177AFEBF" w:rsidR="00914468" w:rsidRPr="00D3747D" w:rsidRDefault="00914468" w:rsidP="00BB59F0">
            <w:pPr>
              <w:jc w:val="center"/>
              <w:rPr>
                <w:lang w:val="en-US"/>
              </w:rPr>
            </w:pPr>
            <w:r w:rsidRPr="00D3747D">
              <w:rPr>
                <w:lang w:val="en-US"/>
              </w:rPr>
              <w:t>BMV HS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33C033D6" w14:textId="607D5959" w:rsidR="00914468" w:rsidRPr="00D3747D" w:rsidRDefault="00E07751" w:rsidP="00BB59F0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BB59F0">
              <w:t xml:space="preserve">LAL-D </w:t>
            </w:r>
            <w:r w:rsidR="00914468" w:rsidRPr="00D3747D">
              <w:rPr>
                <w:rFonts w:eastAsia="Times New Roman"/>
                <w:color w:val="000000"/>
                <w:lang w:val="en-US"/>
              </w:rPr>
              <w:t>(b)</w:t>
            </w:r>
            <w:r w:rsidR="00914468" w:rsidRPr="00D3747D">
              <w:rPr>
                <w:lang w:val="en-US"/>
              </w:rPr>
              <w:t xml:space="preserve"> / n.r.</w:t>
            </w:r>
          </w:p>
        </w:tc>
      </w:tr>
      <w:tr w:rsidR="00914468" w:rsidRPr="001B0628" w14:paraId="7E1BFCDD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0A9AE4B1" w14:textId="5A40668D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Tadiboyina et al, 2005  (Canada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3440E86" w14:textId="2213574C" w:rsidR="00914468" w:rsidRPr="00D3747D" w:rsidRDefault="00914468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DA86C08" w14:textId="320D5EA1" w:rsidR="00914468" w:rsidRPr="00914468" w:rsidRDefault="00914468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CESD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1451A85" w14:textId="224FB958" w:rsidR="00914468" w:rsidRPr="00D3747D" w:rsidRDefault="00914468" w:rsidP="00BB59F0">
            <w:pPr>
              <w:jc w:val="center"/>
              <w:rPr>
                <w:rFonts w:eastAsia="Times New Roman"/>
              </w:rPr>
            </w:pPr>
            <w:r w:rsidRPr="00D3747D">
              <w:rPr>
                <w:rFonts w:eastAsia="Times New Roman"/>
                <w:color w:val="000000"/>
              </w:rPr>
              <w:t>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31708DB" w14:textId="6BDFFE54" w:rsidR="00914468" w:rsidRPr="00D3747D" w:rsidRDefault="00914468" w:rsidP="00BB59F0">
            <w:pPr>
              <w:jc w:val="center"/>
              <w:rPr>
                <w:rFonts w:eastAsia="Times New Roman"/>
              </w:rPr>
            </w:pPr>
            <w:r w:rsidRPr="00D3747D">
              <w:rPr>
                <w:rFonts w:eastAsia="Times New Roman"/>
                <w:color w:val="000000"/>
              </w:rPr>
              <w:t>36/120</w:t>
            </w:r>
            <w:r w:rsidRPr="00D3747D">
              <w:t>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5BB774D" w14:textId="7F254CFA" w:rsidR="00914468" w:rsidRPr="00D3747D" w:rsidRDefault="00914468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No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FE278F5" w14:textId="63D24C86" w:rsidR="00914468" w:rsidRPr="00D3747D" w:rsidRDefault="00914468" w:rsidP="00BB59F0">
            <w:pPr>
              <w:jc w:val="center"/>
            </w:pPr>
            <w:r w:rsidRPr="00D3747D">
              <w:t>HSM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E47508E" w14:textId="005577AB" w:rsidR="00914468" w:rsidRPr="00D3747D" w:rsidRDefault="00914468" w:rsidP="00BB59F0">
            <w:pPr>
              <w:jc w:val="center"/>
            </w:pPr>
            <w:r w:rsidRPr="00D3747D">
              <w:t>HC, HTG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0EA33AD" w14:textId="5B34C263" w:rsidR="00914468" w:rsidRPr="00D3747D" w:rsidRDefault="00914468" w:rsidP="00BB59F0">
            <w:pPr>
              <w:jc w:val="center"/>
            </w:pPr>
            <w:r w:rsidRPr="00D3747D">
              <w:t>HLD, PBF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12FDDBB1" w14:textId="2FE1C39C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D3747D">
              <w:rPr>
                <w:rFonts w:eastAsia="Times New Roman"/>
                <w:color w:val="000000"/>
                <w:lang w:val="en-US"/>
              </w:rPr>
              <w:t>7% (b)</w:t>
            </w:r>
          </w:p>
          <w:p w14:paraId="0D25CC51" w14:textId="7AD95E66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D3747D">
              <w:rPr>
                <w:rFonts w:eastAsia="Times New Roman"/>
                <w:color w:val="000000"/>
                <w:lang w:val="en-US"/>
              </w:rPr>
              <w:t>T insertion in exon 6/ c.894G&gt;A</w:t>
            </w:r>
          </w:p>
        </w:tc>
      </w:tr>
      <w:tr w:rsidR="00914468" w:rsidRPr="00D3747D" w14:paraId="6E430E5C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266890EF" w14:textId="794DDD03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D3747D">
              <w:rPr>
                <w:rFonts w:eastAsia="Times New Roman"/>
                <w:color w:val="000000"/>
                <w:lang w:val="en-US"/>
              </w:rPr>
              <w:lastRenderedPageBreak/>
              <w:t>Tarantino et al, 1991 (A) (United States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48CDA4C" w14:textId="5B08BA40" w:rsidR="00914468" w:rsidRPr="00D3747D" w:rsidRDefault="00914468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D982D95" w14:textId="47DC15BC" w:rsidR="00914468" w:rsidRPr="00914468" w:rsidRDefault="00914468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CESD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2199966" w14:textId="207B4709" w:rsidR="00914468" w:rsidRPr="00D3747D" w:rsidRDefault="00914468" w:rsidP="00BB59F0">
            <w:pPr>
              <w:jc w:val="center"/>
              <w:rPr>
                <w:rFonts w:eastAsia="Times New Roman"/>
              </w:rPr>
            </w:pPr>
            <w:r w:rsidRPr="00D3747D">
              <w:rPr>
                <w:rFonts w:eastAsia="Times New Roman"/>
                <w:color w:val="000000"/>
              </w:rPr>
              <w:t>Fe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B1EC9F4" w14:textId="62A7C0DE" w:rsidR="00914468" w:rsidRPr="00D3747D" w:rsidRDefault="00914468" w:rsidP="00BB59F0">
            <w:pPr>
              <w:jc w:val="center"/>
              <w:rPr>
                <w:rFonts w:eastAsia="Times New Roman"/>
              </w:rPr>
            </w:pPr>
            <w:r w:rsidRPr="00D3747D">
              <w:rPr>
                <w:rFonts w:eastAsia="Times New Roman"/>
                <w:color w:val="000000"/>
              </w:rPr>
              <w:t>6/40</w:t>
            </w:r>
            <w:r w:rsidRPr="00D3747D">
              <w:t>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7365EB2" w14:textId="6A9EEDF4" w:rsidR="00914468" w:rsidRPr="00D3747D" w:rsidRDefault="00914468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Yes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6083BF0" w14:textId="15CE93F6" w:rsidR="00914468" w:rsidRPr="00D3747D" w:rsidRDefault="00914468" w:rsidP="00BB59F0">
            <w:pPr>
              <w:jc w:val="center"/>
            </w:pPr>
            <w:r w:rsidRPr="00D3747D">
              <w:t>HSM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4F05395" w14:textId="4E938707" w:rsidR="00914468" w:rsidRPr="00D3747D" w:rsidRDefault="00914468" w:rsidP="00BB59F0">
            <w:pPr>
              <w:jc w:val="center"/>
            </w:pPr>
            <w:r w:rsidRPr="00D3747D">
              <w:t>HC, HTG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2C35C77" w14:textId="12123FFC" w:rsidR="00914468" w:rsidRPr="00D3747D" w:rsidRDefault="00914468" w:rsidP="00BB59F0">
            <w:pPr>
              <w:jc w:val="center"/>
            </w:pPr>
            <w:r w:rsidRPr="00D3747D">
              <w:t>PBF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70970FB9" w14:textId="75BEC848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24% (c)</w:t>
            </w:r>
            <w:r w:rsidRPr="00D3747D">
              <w:t xml:space="preserve"> / n.r.</w:t>
            </w:r>
          </w:p>
        </w:tc>
      </w:tr>
      <w:tr w:rsidR="00914468" w:rsidRPr="00D3747D" w14:paraId="33D37C5E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08D3C223" w14:textId="2901F667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D3747D">
              <w:rPr>
                <w:rFonts w:eastAsia="Times New Roman"/>
                <w:color w:val="000000"/>
                <w:lang w:val="en-US"/>
              </w:rPr>
              <w:t>Tarantino et al, 1991(B) (United States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ECB6A2B" w14:textId="3E65BDE1" w:rsidR="00914468" w:rsidRPr="00D3747D" w:rsidRDefault="00914468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E8E814C" w14:textId="22EC9F79" w:rsidR="00914468" w:rsidRPr="00914468" w:rsidRDefault="00914468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CESD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C032B16" w14:textId="03C9ADB3" w:rsidR="00914468" w:rsidRPr="00D3747D" w:rsidRDefault="00914468" w:rsidP="00BB59F0">
            <w:pPr>
              <w:jc w:val="center"/>
              <w:rPr>
                <w:rFonts w:eastAsia="Times New Roman"/>
              </w:rPr>
            </w:pPr>
            <w:r w:rsidRPr="00D3747D">
              <w:rPr>
                <w:rFonts w:eastAsia="Times New Roman"/>
                <w:color w:val="000000"/>
              </w:rPr>
              <w:t>Fe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098A2BD" w14:textId="589EF26B" w:rsidR="00914468" w:rsidRPr="00D3747D" w:rsidRDefault="00914468" w:rsidP="00BB59F0">
            <w:pPr>
              <w:jc w:val="center"/>
              <w:rPr>
                <w:rFonts w:eastAsia="Times New Roman"/>
              </w:rPr>
            </w:pPr>
            <w:r w:rsidRPr="00D3747D">
              <w:rPr>
                <w:rFonts w:eastAsia="Times New Roman"/>
              </w:rPr>
              <w:t>n.r./204</w:t>
            </w:r>
            <w:r w:rsidRPr="00D3747D">
              <w:t>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AA80BE5" w14:textId="6D5C29D8" w:rsidR="00914468" w:rsidRPr="00D3747D" w:rsidRDefault="00914468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Yes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DDBEF80" w14:textId="27DD2A40" w:rsidR="00914468" w:rsidRPr="00D3747D" w:rsidRDefault="00914468" w:rsidP="00BB59F0">
            <w:pPr>
              <w:jc w:val="center"/>
            </w:pPr>
            <w:r w:rsidRPr="00D3747D">
              <w:t>HM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97FEAB4" w14:textId="57F0EA10" w:rsidR="00914468" w:rsidRPr="00D3747D" w:rsidRDefault="00914468" w:rsidP="00BB59F0">
            <w:pPr>
              <w:jc w:val="center"/>
            </w:pPr>
            <w:r w:rsidRPr="00D3747D">
              <w:t>HC, HTG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B5BAFC5" w14:textId="0004ED0C" w:rsidR="00914468" w:rsidRPr="00D3747D" w:rsidRDefault="00914468" w:rsidP="00BB59F0">
            <w:pPr>
              <w:jc w:val="center"/>
            </w:pPr>
            <w:r w:rsidRPr="00D3747D">
              <w:t>Not performed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6022D85E" w14:textId="00367946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4,3% (c)</w:t>
            </w:r>
            <w:r w:rsidRPr="00D3747D">
              <w:t xml:space="preserve"> / n.r.</w:t>
            </w:r>
          </w:p>
        </w:tc>
      </w:tr>
      <w:tr w:rsidR="00914468" w:rsidRPr="00D3747D" w14:paraId="51B2D066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42310C39" w14:textId="655CA684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Taurisano et al, 2014 (Italy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EAEC2B7" w14:textId="6032401F" w:rsidR="00914468" w:rsidRPr="00D3747D" w:rsidRDefault="00914468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39F15B4" w14:textId="352EA728" w:rsidR="00914468" w:rsidRPr="00914468" w:rsidRDefault="00914468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Infantile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9105416" w14:textId="481E21C7" w:rsidR="00914468" w:rsidRPr="00D3747D" w:rsidRDefault="00914468" w:rsidP="00BB59F0">
            <w:pPr>
              <w:jc w:val="center"/>
              <w:rPr>
                <w:rFonts w:eastAsia="Times New Roman"/>
              </w:rPr>
            </w:pPr>
            <w:r w:rsidRPr="00D3747D">
              <w:rPr>
                <w:rFonts w:eastAsia="Times New Roman"/>
                <w:color w:val="000000"/>
              </w:rPr>
              <w:t>Fe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276A495" w14:textId="30766704" w:rsidR="00914468" w:rsidRPr="00D3747D" w:rsidRDefault="00914468" w:rsidP="00BB59F0">
            <w:pPr>
              <w:jc w:val="center"/>
              <w:rPr>
                <w:rFonts w:eastAsia="Times New Roman"/>
              </w:rPr>
            </w:pPr>
            <w:r w:rsidRPr="00D3747D">
              <w:rPr>
                <w:rFonts w:eastAsia="Times New Roman"/>
              </w:rPr>
              <w:t>1/4/5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C94EB1A" w14:textId="6491FAFF" w:rsidR="00914468" w:rsidRPr="00D3747D" w:rsidRDefault="00914468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No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6DE0691" w14:textId="40C7D09A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D3747D">
              <w:rPr>
                <w:rFonts w:eastAsia="Times New Roman"/>
                <w:color w:val="000000"/>
                <w:lang w:val="en-US"/>
              </w:rPr>
              <w:t>HSM, AD, V, D, FTT, AS, HL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EAEC4C4" w14:textId="2430102E" w:rsidR="00914468" w:rsidRPr="00D3747D" w:rsidRDefault="00914468" w:rsidP="00BB59F0">
            <w:pPr>
              <w:jc w:val="center"/>
              <w:rPr>
                <w:lang w:val="en-US"/>
              </w:rPr>
            </w:pPr>
            <w:r w:rsidRPr="00D3747D">
              <w:rPr>
                <w:lang w:val="en-US"/>
              </w:rPr>
              <w:t>AC, ALF, ET, A , TR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4514E35" w14:textId="612D6F3A" w:rsidR="00914468" w:rsidRPr="00D3747D" w:rsidRDefault="00914468" w:rsidP="00BB59F0">
            <w:pPr>
              <w:jc w:val="center"/>
              <w:rPr>
                <w:lang w:val="en-US"/>
              </w:rPr>
            </w:pPr>
            <w:r w:rsidRPr="00D3747D">
              <w:rPr>
                <w:lang w:val="en-US"/>
              </w:rPr>
              <w:t>BMV, HFC</w:t>
            </w:r>
          </w:p>
          <w:p w14:paraId="31BF4FBF" w14:textId="2710E541" w:rsidR="00914468" w:rsidRPr="00D3747D" w:rsidRDefault="00914468" w:rsidP="00BB59F0">
            <w:pPr>
              <w:jc w:val="center"/>
              <w:rPr>
                <w:lang w:val="en-US"/>
              </w:rPr>
            </w:pPr>
            <w:r w:rsidRPr="00D3747D">
              <w:rPr>
                <w:lang w:val="en-US"/>
              </w:rPr>
              <w:t>: HLD, kV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369D7589" w14:textId="0E7C93F2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18% (b)</w:t>
            </w:r>
            <w:r w:rsidRPr="00D3747D">
              <w:t xml:space="preserve"> / n.r.</w:t>
            </w:r>
          </w:p>
        </w:tc>
      </w:tr>
      <w:tr w:rsidR="00914468" w:rsidRPr="00D3747D" w14:paraId="34CEA547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459E0216" w14:textId="30B9655F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Tinsa F. et al, 2018 (Tunisia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9C2D0FF" w14:textId="02D2C7DF" w:rsidR="00914468" w:rsidRPr="00D3747D" w:rsidRDefault="00914468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D8BA5C4" w14:textId="47EA1C22" w:rsidR="00914468" w:rsidRPr="00914468" w:rsidRDefault="00914468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Infantile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162FA9D" w14:textId="49846D07" w:rsidR="00914468" w:rsidRPr="00D3747D" w:rsidRDefault="00914468" w:rsidP="00BB59F0">
            <w:pPr>
              <w:jc w:val="center"/>
              <w:rPr>
                <w:rFonts w:eastAsia="Times New Roman"/>
              </w:rPr>
            </w:pPr>
            <w:r w:rsidRPr="00D3747D">
              <w:rPr>
                <w:rFonts w:eastAsia="Times New Roman"/>
                <w:color w:val="000000"/>
              </w:rPr>
              <w:t>Fe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D352B89" w14:textId="495AC51E" w:rsidR="00914468" w:rsidRPr="00D3747D" w:rsidRDefault="00914468" w:rsidP="00BB59F0">
            <w:pPr>
              <w:jc w:val="center"/>
              <w:rPr>
                <w:rFonts w:eastAsia="Times New Roman"/>
              </w:rPr>
            </w:pPr>
            <w:r w:rsidRPr="00D3747D">
              <w:rPr>
                <w:rFonts w:eastAsia="Times New Roman"/>
                <w:color w:val="000000"/>
              </w:rPr>
              <w:t>2/3/4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BD3D9B8" w14:textId="30E44119" w:rsidR="00914468" w:rsidRPr="00D3747D" w:rsidRDefault="00914468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Yes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35F861A" w14:textId="720CDF0C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 xml:space="preserve">HSM, AS, </w:t>
            </w:r>
            <w:r w:rsidRPr="00D3747D">
              <w:rPr>
                <w:color w:val="000000"/>
                <w:lang w:eastAsia="en-US"/>
              </w:rPr>
              <w:t>HL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2A8856A" w14:textId="6629D3B6" w:rsidR="00914468" w:rsidRPr="00D3747D" w:rsidRDefault="00914468" w:rsidP="00BB59F0">
            <w:pPr>
              <w:jc w:val="center"/>
            </w:pPr>
            <w:r w:rsidRPr="00D3747D">
              <w:t>AC, ET ,A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612F18C" w14:textId="4E37B8A4" w:rsidR="00914468" w:rsidRPr="00D3747D" w:rsidRDefault="00914468" w:rsidP="00BB59F0">
            <w:pPr>
              <w:jc w:val="center"/>
            </w:pPr>
            <w:r w:rsidRPr="00D3747D">
              <w:t>BMV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0EC6AC12" w14:textId="00077A0D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D3747D">
              <w:rPr>
                <w:rFonts w:eastAsia="Times New Roman"/>
                <w:color w:val="000000"/>
                <w:lang w:val="en-US"/>
              </w:rPr>
              <w:t>n.r./</w:t>
            </w:r>
          </w:p>
          <w:p w14:paraId="1BBCCB44" w14:textId="3336A51F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D3747D">
              <w:rPr>
                <w:rFonts w:eastAsia="Times New Roman"/>
                <w:color w:val="000000"/>
                <w:lang w:val="en-US"/>
              </w:rPr>
              <w:t>c.153C&gt;A/ c.153C&gt;A</w:t>
            </w:r>
          </w:p>
        </w:tc>
      </w:tr>
      <w:tr w:rsidR="0015443A" w:rsidRPr="00D3747D" w14:paraId="7023E4B6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3F09C1EE" w14:textId="60131CD6" w:rsidR="0015443A" w:rsidRPr="00D3747D" w:rsidRDefault="0015443A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Tommaso et al, 2018 (Brazil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4619B87" w14:textId="6B4A6AFC" w:rsidR="0015443A" w:rsidRPr="00D3747D" w:rsidRDefault="0015443A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8D731D2" w14:textId="747C4F89" w:rsidR="0015443A" w:rsidRPr="00914468" w:rsidRDefault="00914468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CESD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29F4A5C" w14:textId="4F3A6A39" w:rsidR="0015443A" w:rsidRPr="00D3747D" w:rsidRDefault="0015443A" w:rsidP="00BB59F0">
            <w:pPr>
              <w:jc w:val="center"/>
              <w:rPr>
                <w:rFonts w:eastAsia="Times New Roman"/>
              </w:rPr>
            </w:pPr>
            <w:r w:rsidRPr="00D3747D">
              <w:rPr>
                <w:rFonts w:eastAsia="Times New Roman"/>
                <w:color w:val="000000"/>
              </w:rPr>
              <w:t>Fe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3F49C0A" w14:textId="3005C72B" w:rsidR="0015443A" w:rsidRPr="00D3747D" w:rsidRDefault="0015443A" w:rsidP="00BB59F0">
            <w:pPr>
              <w:jc w:val="center"/>
              <w:rPr>
                <w:rFonts w:eastAsia="Times New Roman"/>
              </w:rPr>
            </w:pPr>
            <w:r w:rsidRPr="00D3747D">
              <w:rPr>
                <w:rFonts w:eastAsia="Times New Roman"/>
                <w:color w:val="000000"/>
              </w:rPr>
              <w:t>24</w:t>
            </w:r>
            <w:r w:rsidRPr="00D3747D">
              <w:t>/n.r. 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A1305C6" w14:textId="32289752" w:rsidR="0015443A" w:rsidRPr="00D3747D" w:rsidRDefault="0015443A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.r.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52ED571" w14:textId="735875D8" w:rsidR="0015443A" w:rsidRPr="00D3747D" w:rsidRDefault="0015443A" w:rsidP="00BB59F0">
            <w:pPr>
              <w:jc w:val="center"/>
            </w:pPr>
            <w:r w:rsidRPr="00D3747D">
              <w:t>HM, AD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0BF1FC7" w14:textId="13425D07" w:rsidR="0015443A" w:rsidRPr="00D3747D" w:rsidRDefault="0015443A" w:rsidP="00BB59F0">
            <w:pPr>
              <w:jc w:val="center"/>
            </w:pPr>
            <w:r w:rsidRPr="00D3747D">
              <w:t>ET, HC, HTG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F32D2F6" w14:textId="4AB3571A" w:rsidR="0015443A" w:rsidRPr="00D3747D" w:rsidRDefault="0015443A" w:rsidP="00BB59F0">
            <w:pPr>
              <w:jc w:val="center"/>
              <w:rPr>
                <w:lang w:val="en-US"/>
              </w:rPr>
            </w:pPr>
            <w:r w:rsidRPr="00D3747D">
              <w:rPr>
                <w:lang w:val="en-US"/>
              </w:rPr>
              <w:t>HLD, HS, MVS,kv, BRC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45EEAB06" w14:textId="5865AF5A" w:rsidR="0015443A" w:rsidRPr="00D3747D" w:rsidRDefault="0015443A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2,5% (b)</w:t>
            </w:r>
            <w:r w:rsidRPr="00D3747D">
              <w:t xml:space="preserve"> / n.r.</w:t>
            </w:r>
          </w:p>
        </w:tc>
      </w:tr>
      <w:tr w:rsidR="00914468" w:rsidRPr="00D3747D" w14:paraId="5F13C973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515759C3" w14:textId="33EE9566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D3747D">
              <w:rPr>
                <w:rFonts w:eastAsia="Times New Roman"/>
                <w:lang w:val="en-US"/>
              </w:rPr>
              <w:t>Tolar et al, 2009 (A) (United States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F1B74CB" w14:textId="20F72F80" w:rsidR="00914468" w:rsidRPr="00D3747D" w:rsidRDefault="00914468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0D8CD5C" w14:textId="45C941A9" w:rsidR="00914468" w:rsidRPr="00914468" w:rsidRDefault="00914468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Infantile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84B057C" w14:textId="0976DF31" w:rsidR="00914468" w:rsidRPr="00D3747D" w:rsidRDefault="00914468" w:rsidP="00BB59F0">
            <w:pPr>
              <w:jc w:val="center"/>
              <w:rPr>
                <w:rFonts w:eastAsia="Times New Roman"/>
              </w:rPr>
            </w:pPr>
            <w:r w:rsidRPr="00D3747D">
              <w:rPr>
                <w:rFonts w:eastAsia="Times New Roman"/>
              </w:rPr>
              <w:t>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11E2F54" w14:textId="7BCB4F51" w:rsidR="00914468" w:rsidRPr="00D3747D" w:rsidRDefault="00914468" w:rsidP="00BB59F0">
            <w:pPr>
              <w:jc w:val="center"/>
              <w:rPr>
                <w:rFonts w:eastAsia="Times New Roman"/>
              </w:rPr>
            </w:pPr>
            <w:r w:rsidRPr="00D3747D">
              <w:rPr>
                <w:rFonts w:eastAsia="Times New Roman"/>
              </w:rPr>
              <w:t>1.5/2/5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E0A75B7" w14:textId="5A42048C" w:rsidR="00914468" w:rsidRPr="00D3747D" w:rsidRDefault="00914468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.r.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0E59638" w14:textId="375BEC5A" w:rsidR="00914468" w:rsidRPr="00D3747D" w:rsidRDefault="00914468" w:rsidP="00BB59F0">
            <w:pPr>
              <w:jc w:val="center"/>
            </w:pPr>
            <w:r w:rsidRPr="00D3747D">
              <w:t>FTT, ST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2C0DF79" w14:textId="79A5EC37" w:rsidR="00914468" w:rsidRPr="00D3747D" w:rsidRDefault="00914468" w:rsidP="00BB59F0">
            <w:pPr>
              <w:jc w:val="center"/>
            </w:pPr>
            <w:r w:rsidRPr="00D3747D">
              <w:t>AC, HSi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C4A0BD6" w14:textId="5D214D05" w:rsidR="00914468" w:rsidRPr="00D3747D" w:rsidRDefault="00914468" w:rsidP="00BB59F0">
            <w:pPr>
              <w:jc w:val="center"/>
              <w:rPr>
                <w:lang w:val="en-US"/>
              </w:rPr>
            </w:pPr>
            <w:r w:rsidRPr="00D3747D">
              <w:rPr>
                <w:lang w:val="en-US"/>
              </w:rPr>
              <w:t>HLD, MVS, kV, BRC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02B118DF" w14:textId="6AB61974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</w:rPr>
              <w:t>6</w:t>
            </w:r>
            <w:r w:rsidRPr="00D3747D">
              <w:rPr>
                <w:rFonts w:eastAsia="Times New Roman"/>
                <w:color w:val="000000"/>
              </w:rPr>
              <w:t>% (b)</w:t>
            </w:r>
            <w:r w:rsidRPr="00D3747D">
              <w:t xml:space="preserve"> / n.r.</w:t>
            </w:r>
          </w:p>
        </w:tc>
      </w:tr>
      <w:tr w:rsidR="00914468" w:rsidRPr="00D3747D" w14:paraId="44D9FACB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7ECAE563" w14:textId="0D7ADB78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D3747D">
              <w:rPr>
                <w:rFonts w:eastAsia="Times New Roman"/>
                <w:lang w:val="en-US"/>
              </w:rPr>
              <w:t>Tolar et al, 2009 (B) (United States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8CEF230" w14:textId="247D8F44" w:rsidR="00914468" w:rsidRPr="00D3747D" w:rsidRDefault="00914468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BBFFB1E" w14:textId="57E58CB9" w:rsidR="00914468" w:rsidRPr="00914468" w:rsidRDefault="00914468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Infantile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F11A88E" w14:textId="7C24D508" w:rsidR="00914468" w:rsidRPr="00D3747D" w:rsidRDefault="00914468" w:rsidP="00BB59F0">
            <w:pPr>
              <w:jc w:val="center"/>
              <w:rPr>
                <w:rFonts w:eastAsia="Times New Roman"/>
              </w:rPr>
            </w:pPr>
            <w:r w:rsidRPr="00D3747D">
              <w:rPr>
                <w:rFonts w:eastAsia="Times New Roman"/>
              </w:rPr>
              <w:t>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37C36C4" w14:textId="18D47980" w:rsidR="00914468" w:rsidRPr="00D3747D" w:rsidRDefault="00914468" w:rsidP="00BB59F0">
            <w:pPr>
              <w:jc w:val="center"/>
              <w:rPr>
                <w:rFonts w:eastAsia="Times New Roman"/>
              </w:rPr>
            </w:pPr>
            <w:r w:rsidRPr="00D3747D">
              <w:rPr>
                <w:rFonts w:eastAsia="Times New Roman"/>
              </w:rPr>
              <w:t>12/17 /27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F4DB53F" w14:textId="31B54DF2" w:rsidR="00914468" w:rsidRPr="00D3747D" w:rsidRDefault="00914468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.r.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3DDF6E6" w14:textId="7AB34DAF" w:rsidR="00914468" w:rsidRPr="00D3747D" w:rsidRDefault="00914468" w:rsidP="00BB59F0">
            <w:pPr>
              <w:jc w:val="center"/>
            </w:pPr>
            <w:r w:rsidRPr="00D3747D">
              <w:t>HM, D, ST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5559B3D" w14:textId="6D63F7EF" w:rsidR="00914468" w:rsidRPr="00D3747D" w:rsidRDefault="00914468" w:rsidP="00BB59F0">
            <w:pPr>
              <w:jc w:val="center"/>
            </w:pPr>
            <w:r w:rsidRPr="00D3747D">
              <w:t>HSi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0314A28" w14:textId="6194AB15" w:rsidR="00914468" w:rsidRPr="00D3747D" w:rsidRDefault="00914468" w:rsidP="00BB59F0">
            <w:pPr>
              <w:jc w:val="center"/>
            </w:pPr>
            <w:r w:rsidRPr="00D3747D">
              <w:t>PBF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54F7E35B" w14:textId="53E56D44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</w:rPr>
              <w:t>3,8</w:t>
            </w:r>
            <w:r w:rsidRPr="00D3747D">
              <w:rPr>
                <w:rFonts w:eastAsia="Times New Roman"/>
                <w:color w:val="000000"/>
              </w:rPr>
              <w:t>% (b)</w:t>
            </w:r>
            <w:r w:rsidRPr="00D3747D">
              <w:t xml:space="preserve"> / n.r.</w:t>
            </w:r>
          </w:p>
        </w:tc>
      </w:tr>
      <w:tr w:rsidR="00914468" w:rsidRPr="00D3747D" w14:paraId="6CBFC6C8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08234F16" w14:textId="6A7C02D7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D3747D">
              <w:rPr>
                <w:rFonts w:eastAsia="Times New Roman"/>
                <w:lang w:val="en-US"/>
              </w:rPr>
              <w:lastRenderedPageBreak/>
              <w:t>Tolar et al, 2009 (C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D9DC520" w14:textId="7FEDF273" w:rsidR="00914468" w:rsidRPr="00D3747D" w:rsidRDefault="00914468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56D43DD" w14:textId="179CF8B5" w:rsidR="00914468" w:rsidRPr="00914468" w:rsidRDefault="00914468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Infantile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BD17A6E" w14:textId="1F9BCC0F" w:rsidR="00914468" w:rsidRPr="00D3747D" w:rsidRDefault="00914468" w:rsidP="00BB59F0">
            <w:pPr>
              <w:jc w:val="center"/>
              <w:rPr>
                <w:rFonts w:eastAsia="Times New Roman"/>
              </w:rPr>
            </w:pPr>
            <w:r w:rsidRPr="00D3747D">
              <w:rPr>
                <w:rFonts w:eastAsia="Times New Roman"/>
              </w:rPr>
              <w:t>Fe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E52C59F" w14:textId="41AEE204" w:rsidR="00914468" w:rsidRPr="00D3747D" w:rsidRDefault="00914468" w:rsidP="00BB59F0">
            <w:pPr>
              <w:jc w:val="center"/>
              <w:rPr>
                <w:rFonts w:eastAsia="Times New Roman"/>
              </w:rPr>
            </w:pPr>
            <w:r w:rsidRPr="00D3747D">
              <w:rPr>
                <w:rFonts w:eastAsia="Times New Roman"/>
              </w:rPr>
              <w:t>1/1</w:t>
            </w:r>
            <w:r w:rsidRPr="00D3747D">
              <w:t>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87441C0" w14:textId="137C03A6" w:rsidR="00914468" w:rsidRPr="00D3747D" w:rsidRDefault="00914468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.r.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9C4C532" w14:textId="453DBF2C" w:rsidR="00914468" w:rsidRPr="00D3747D" w:rsidRDefault="00914468" w:rsidP="00BB59F0">
            <w:pPr>
              <w:jc w:val="center"/>
            </w:pPr>
            <w:r w:rsidRPr="00D3747D">
              <w:t>HSM, D, ST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CCDED20" w14:textId="2F2B72B4" w:rsidR="00914468" w:rsidRPr="00D3747D" w:rsidRDefault="00914468" w:rsidP="00BB59F0">
            <w:pPr>
              <w:jc w:val="center"/>
            </w:pPr>
            <w:r w:rsidRPr="00D3747D">
              <w:t>HSi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30EB5ED" w14:textId="3918F573" w:rsidR="00914468" w:rsidRPr="00D3747D" w:rsidRDefault="00914468" w:rsidP="00BB59F0">
            <w:pPr>
              <w:jc w:val="center"/>
            </w:pPr>
            <w:r w:rsidRPr="00D3747D">
              <w:t>n.r.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225D34D0" w14:textId="73C58413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</w:rPr>
              <w:t>12,5</w:t>
            </w:r>
            <w:r w:rsidRPr="00D3747D">
              <w:rPr>
                <w:rFonts w:eastAsia="Times New Roman"/>
                <w:color w:val="000000"/>
              </w:rPr>
              <w:t xml:space="preserve">% (b) </w:t>
            </w:r>
            <w:r w:rsidRPr="00D3747D">
              <w:t>/ n.r.</w:t>
            </w:r>
          </w:p>
        </w:tc>
      </w:tr>
      <w:tr w:rsidR="00914468" w:rsidRPr="00D3747D" w14:paraId="12D16294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6A8496BF" w14:textId="6912FB05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D3747D">
              <w:rPr>
                <w:rFonts w:eastAsia="Times New Roman"/>
                <w:color w:val="000000"/>
                <w:lang w:val="en-US"/>
              </w:rPr>
              <w:t xml:space="preserve">Ťoukálková et al, </w:t>
            </w:r>
            <w:r w:rsidRPr="00D3747D">
              <w:rPr>
                <w:rFonts w:eastAsia="Times New Roman"/>
                <w:lang w:val="en-US"/>
              </w:rPr>
              <w:t>2017 (</w:t>
            </w:r>
            <w:r w:rsidRPr="00D3747D">
              <w:rPr>
                <w:rFonts w:eastAsia="Times New Roman"/>
                <w:color w:val="000000"/>
                <w:lang w:val="en-US"/>
              </w:rPr>
              <w:t>Czech Republic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B98011D" w14:textId="667B224E" w:rsidR="00914468" w:rsidRPr="00D3747D" w:rsidRDefault="00914468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4401522" w14:textId="2AE8029F" w:rsidR="00914468" w:rsidRPr="00914468" w:rsidRDefault="00914468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CESD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9777A3E" w14:textId="35F7638D" w:rsidR="00914468" w:rsidRPr="00D3747D" w:rsidRDefault="00914468" w:rsidP="00BB59F0">
            <w:pPr>
              <w:jc w:val="center"/>
              <w:rPr>
                <w:rFonts w:eastAsia="Times New Roman"/>
              </w:rPr>
            </w:pPr>
            <w:r w:rsidRPr="00D3747D">
              <w:rPr>
                <w:rFonts w:eastAsia="Times New Roman"/>
              </w:rPr>
              <w:t>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7995B89" w14:textId="5420482D" w:rsidR="00914468" w:rsidRPr="00D3747D" w:rsidRDefault="00914468" w:rsidP="00BB59F0">
            <w:pPr>
              <w:jc w:val="center"/>
              <w:rPr>
                <w:rFonts w:eastAsia="Times New Roman"/>
              </w:rPr>
            </w:pPr>
            <w:r w:rsidRPr="00D3747D">
              <w:rPr>
                <w:rFonts w:eastAsia="Times New Roman"/>
              </w:rPr>
              <w:t>84/156</w:t>
            </w:r>
            <w:r w:rsidRPr="00D3747D">
              <w:t>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1598DC3" w14:textId="17A4BCC4" w:rsidR="00914468" w:rsidRPr="00D3747D" w:rsidRDefault="00914468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.r.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E940AD5" w14:textId="765922E6" w:rsidR="00914468" w:rsidRPr="00D3747D" w:rsidRDefault="00914468" w:rsidP="00BB59F0">
            <w:pPr>
              <w:jc w:val="center"/>
            </w:pPr>
            <w:r w:rsidRPr="00D3747D">
              <w:t>IF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07038FC" w14:textId="08AABA33" w:rsidR="00914468" w:rsidRPr="00D3747D" w:rsidRDefault="00914468" w:rsidP="00BB59F0">
            <w:pPr>
              <w:jc w:val="center"/>
            </w:pPr>
            <w:r w:rsidRPr="00D3747D">
              <w:t>HC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C4710CF" w14:textId="1F741E8C" w:rsidR="00914468" w:rsidRPr="00D3747D" w:rsidRDefault="00914468" w:rsidP="00BB59F0">
            <w:pPr>
              <w:jc w:val="center"/>
            </w:pPr>
            <w:r w:rsidRPr="00D3747D">
              <w:t>HLD, MVS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5EF908BF" w14:textId="7F6BCCB9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</w:rPr>
              <w:t>10</w:t>
            </w:r>
            <w:r w:rsidRPr="00D3747D">
              <w:rPr>
                <w:rFonts w:eastAsia="Times New Roman"/>
                <w:color w:val="000000"/>
              </w:rPr>
              <w:t>% (b)</w:t>
            </w:r>
            <w:r w:rsidRPr="00D3747D">
              <w:t xml:space="preserve"> / n.r.</w:t>
            </w:r>
          </w:p>
        </w:tc>
      </w:tr>
      <w:tr w:rsidR="00914468" w:rsidRPr="00D3747D" w14:paraId="64EA09AA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677CACD9" w14:textId="57AB3C30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D3747D">
              <w:rPr>
                <w:rFonts w:eastAsia="Times New Roman"/>
                <w:color w:val="000000"/>
                <w:lang w:val="en-US"/>
              </w:rPr>
              <w:t>Tylki-Szy-</w:t>
            </w:r>
          </w:p>
          <w:p w14:paraId="6DEE2E1A" w14:textId="5F30E61C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D3747D">
              <w:rPr>
                <w:rFonts w:eastAsia="Times New Roman"/>
                <w:color w:val="000000"/>
                <w:lang w:val="en-US"/>
              </w:rPr>
              <w:t>mańska1997 (A) (Poland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56B96A0" w14:textId="1CE00658" w:rsidR="00914468" w:rsidRPr="00D3747D" w:rsidRDefault="00914468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BA79988" w14:textId="18F51A3D" w:rsidR="00914468" w:rsidRPr="00914468" w:rsidRDefault="00914468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CESD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7B9F869" w14:textId="5F931D4A" w:rsidR="00914468" w:rsidRPr="00D3747D" w:rsidRDefault="00914468" w:rsidP="00BB59F0">
            <w:pPr>
              <w:jc w:val="center"/>
              <w:rPr>
                <w:rFonts w:eastAsia="Times New Roman"/>
              </w:rPr>
            </w:pPr>
            <w:r w:rsidRPr="00D3747D">
              <w:rPr>
                <w:rFonts w:eastAsia="Times New Roman"/>
                <w:color w:val="000000"/>
              </w:rPr>
              <w:t>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47B8D50" w14:textId="230469D1" w:rsidR="00914468" w:rsidRPr="00D3747D" w:rsidRDefault="00914468" w:rsidP="00BB59F0">
            <w:pPr>
              <w:jc w:val="center"/>
              <w:rPr>
                <w:rFonts w:eastAsia="Times New Roman"/>
              </w:rPr>
            </w:pPr>
            <w:r w:rsidRPr="00D3747D">
              <w:rPr>
                <w:rFonts w:eastAsia="Times New Roman"/>
                <w:color w:val="000000"/>
              </w:rPr>
              <w:t>69</w:t>
            </w:r>
            <w:r w:rsidRPr="00D3747D">
              <w:t>/n.r. 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2E9269B" w14:textId="25EA6D4B" w:rsidR="00914468" w:rsidRPr="00D3747D" w:rsidRDefault="00914468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.r.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53FE91E" w14:textId="7C536DE6" w:rsidR="00914468" w:rsidRPr="00D3747D" w:rsidRDefault="00914468" w:rsidP="00BB59F0">
            <w:pPr>
              <w:jc w:val="center"/>
            </w:pPr>
            <w:r w:rsidRPr="00D3747D">
              <w:t>HSM, AP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FDEF08C" w14:textId="4BD513D9" w:rsidR="00914468" w:rsidRPr="00D3747D" w:rsidRDefault="00914468" w:rsidP="00BB59F0">
            <w:pPr>
              <w:jc w:val="center"/>
            </w:pPr>
            <w:r w:rsidRPr="00D3747D">
              <w:t>ET, HC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6BF2418" w14:textId="44C49323" w:rsidR="00914468" w:rsidRPr="00D3747D" w:rsidRDefault="00914468" w:rsidP="00BB59F0">
            <w:pPr>
              <w:jc w:val="center"/>
            </w:pPr>
            <w:r w:rsidRPr="00D3747D">
              <w:t>kV, C, BRC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499143FC" w14:textId="59A86E5F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</w:rPr>
              <w:t>30,2</w:t>
            </w:r>
            <w:r w:rsidRPr="00D3747D">
              <w:rPr>
                <w:rFonts w:eastAsia="Times New Roman"/>
                <w:color w:val="000000"/>
              </w:rPr>
              <w:t>% (b)</w:t>
            </w:r>
            <w:r w:rsidRPr="00D3747D">
              <w:t xml:space="preserve"> / n.r.</w:t>
            </w:r>
          </w:p>
        </w:tc>
      </w:tr>
      <w:tr w:rsidR="00914468" w:rsidRPr="00D3747D" w14:paraId="5C596545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01E88296" w14:textId="5A0EA355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D3747D">
              <w:rPr>
                <w:rFonts w:eastAsia="Times New Roman"/>
                <w:color w:val="000000"/>
                <w:lang w:val="en-US"/>
              </w:rPr>
              <w:t>Tylki-Szy-mańska1997 (B) (Poland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FE6589B" w14:textId="59138B59" w:rsidR="00914468" w:rsidRPr="00D3747D" w:rsidRDefault="00914468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8239202" w14:textId="0CEF130A" w:rsidR="00914468" w:rsidRPr="00914468" w:rsidRDefault="00914468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CESD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7A5422D" w14:textId="4AE3FA30" w:rsidR="00914468" w:rsidRPr="00D3747D" w:rsidRDefault="00914468" w:rsidP="00BB59F0">
            <w:pPr>
              <w:jc w:val="center"/>
              <w:rPr>
                <w:rFonts w:eastAsia="Times New Roman"/>
              </w:rPr>
            </w:pPr>
            <w:r w:rsidRPr="00D3747D">
              <w:rPr>
                <w:rFonts w:eastAsia="Times New Roman"/>
                <w:color w:val="000000"/>
              </w:rPr>
              <w:t>Fe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9E87DF5" w14:textId="1CBE3E79" w:rsidR="00914468" w:rsidRPr="00D3747D" w:rsidRDefault="00914468" w:rsidP="00BB59F0">
            <w:pPr>
              <w:jc w:val="center"/>
              <w:rPr>
                <w:rFonts w:eastAsia="Times New Roman"/>
              </w:rPr>
            </w:pPr>
            <w:r w:rsidRPr="00D3747D">
              <w:rPr>
                <w:rFonts w:eastAsia="Times New Roman"/>
                <w:color w:val="000000"/>
              </w:rPr>
              <w:t>25</w:t>
            </w:r>
            <w:r w:rsidRPr="00D3747D">
              <w:t>/n.r. 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734F007" w14:textId="2D6F91AA" w:rsidR="00914468" w:rsidRPr="00D3747D" w:rsidRDefault="00914468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.r.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D00FFCA" w14:textId="216B4406" w:rsidR="00914468" w:rsidRPr="00D3747D" w:rsidRDefault="00914468" w:rsidP="00BB59F0">
            <w:pPr>
              <w:jc w:val="center"/>
            </w:pPr>
            <w:r w:rsidRPr="00D3747D">
              <w:t>HM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A61D241" w14:textId="178866E6" w:rsidR="00914468" w:rsidRPr="00D3747D" w:rsidRDefault="00914468" w:rsidP="00BB59F0">
            <w:pPr>
              <w:jc w:val="center"/>
            </w:pPr>
            <w:r w:rsidRPr="00D3747D">
              <w:t>HC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5CBFAC6" w14:textId="444D7AFC" w:rsidR="00914468" w:rsidRPr="00D3747D" w:rsidRDefault="00914468" w:rsidP="00BB59F0">
            <w:pPr>
              <w:jc w:val="center"/>
            </w:pPr>
            <w:r w:rsidRPr="00D3747D">
              <w:t>PBF, kV, BRC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08A92768" w14:textId="4DEB195A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</w:rPr>
              <w:t>25,6</w:t>
            </w:r>
            <w:r w:rsidRPr="00D3747D">
              <w:rPr>
                <w:rFonts w:eastAsia="Times New Roman"/>
                <w:color w:val="000000"/>
              </w:rPr>
              <w:t>% (b)</w:t>
            </w:r>
            <w:r w:rsidRPr="00D3747D">
              <w:t xml:space="preserve"> / n.r.</w:t>
            </w:r>
          </w:p>
        </w:tc>
      </w:tr>
      <w:tr w:rsidR="00914468" w:rsidRPr="00D3747D" w14:paraId="75844D21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609E1CBD" w14:textId="77777777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D3747D">
              <w:rPr>
                <w:rFonts w:eastAsia="Times New Roman"/>
                <w:color w:val="000000"/>
                <w:lang w:val="en-US"/>
              </w:rPr>
              <w:t>Tylki-Szy-</w:t>
            </w:r>
          </w:p>
          <w:p w14:paraId="0332E203" w14:textId="790F19C9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D3747D">
              <w:rPr>
                <w:rFonts w:eastAsia="Times New Roman"/>
                <w:color w:val="000000"/>
                <w:lang w:val="en-US"/>
              </w:rPr>
              <w:t>mańska1997 (C) (Poland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2155086" w14:textId="6A8B52B2" w:rsidR="00914468" w:rsidRPr="00D3747D" w:rsidRDefault="00914468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AF47D70" w14:textId="5207E2AE" w:rsidR="00914468" w:rsidRPr="00914468" w:rsidRDefault="00914468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CESD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07CF9EB" w14:textId="0F13ED23" w:rsidR="00914468" w:rsidRPr="00D3747D" w:rsidRDefault="00914468" w:rsidP="00BB59F0">
            <w:pPr>
              <w:jc w:val="center"/>
              <w:rPr>
                <w:rFonts w:eastAsia="Times New Roman"/>
              </w:rPr>
            </w:pPr>
            <w:r w:rsidRPr="00D3747D">
              <w:rPr>
                <w:rFonts w:eastAsia="Times New Roman"/>
                <w:color w:val="000000"/>
              </w:rPr>
              <w:t>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58C8A1B" w14:textId="49D9D665" w:rsidR="00914468" w:rsidRPr="00D3747D" w:rsidRDefault="00914468" w:rsidP="00BB59F0">
            <w:pPr>
              <w:jc w:val="center"/>
              <w:rPr>
                <w:rFonts w:eastAsia="Times New Roman"/>
              </w:rPr>
            </w:pPr>
            <w:r w:rsidRPr="00D3747D">
              <w:rPr>
                <w:rFonts w:eastAsia="Times New Roman"/>
                <w:color w:val="000000"/>
              </w:rPr>
              <w:t>67</w:t>
            </w:r>
            <w:r w:rsidRPr="00D3747D">
              <w:t>/n.r. 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B9B1090" w14:textId="2C34022C" w:rsidR="00914468" w:rsidRPr="00D3747D" w:rsidRDefault="00914468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.r.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CC85532" w14:textId="336D2BFA" w:rsidR="00914468" w:rsidRPr="00D3747D" w:rsidRDefault="00914468" w:rsidP="00BB59F0">
            <w:pPr>
              <w:jc w:val="center"/>
            </w:pPr>
            <w:r w:rsidRPr="00D3747D">
              <w:t>HSM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C7959F8" w14:textId="66E03C7A" w:rsidR="00914468" w:rsidRPr="00D3747D" w:rsidRDefault="00914468" w:rsidP="00BB59F0">
            <w:pPr>
              <w:jc w:val="center"/>
            </w:pPr>
            <w:r w:rsidRPr="00D3747D">
              <w:t>HC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67D7435" w14:textId="6B73E425" w:rsidR="00914468" w:rsidRPr="00D3747D" w:rsidRDefault="00914468" w:rsidP="00BB59F0">
            <w:pPr>
              <w:jc w:val="center"/>
            </w:pPr>
            <w:r w:rsidRPr="00D3747D">
              <w:t>BRC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0599BA14" w14:textId="44178635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</w:rPr>
              <w:t>0,6</w:t>
            </w:r>
            <w:r w:rsidRPr="00D3747D">
              <w:rPr>
                <w:rFonts w:eastAsia="Times New Roman"/>
                <w:color w:val="000000"/>
              </w:rPr>
              <w:t>% (b)</w:t>
            </w:r>
            <w:r w:rsidRPr="00D3747D">
              <w:t xml:space="preserve"> / n.r.</w:t>
            </w:r>
          </w:p>
        </w:tc>
      </w:tr>
      <w:tr w:rsidR="00914468" w:rsidRPr="00D3747D" w14:paraId="01063C5B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36A6E31D" w14:textId="77777777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D3747D">
              <w:rPr>
                <w:rFonts w:eastAsia="Times New Roman"/>
                <w:color w:val="000000"/>
                <w:lang w:val="en-US"/>
              </w:rPr>
              <w:t>Tylki-Szy-</w:t>
            </w:r>
          </w:p>
          <w:p w14:paraId="5DD69320" w14:textId="304FF638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D3747D">
              <w:rPr>
                <w:rFonts w:eastAsia="Times New Roman"/>
                <w:color w:val="000000"/>
                <w:lang w:val="en-US"/>
              </w:rPr>
              <w:t>mańska1997 (D) (Poland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BD7165C" w14:textId="0B6C2713" w:rsidR="00914468" w:rsidRPr="00D3747D" w:rsidRDefault="00914468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1F8CAE0" w14:textId="201AD31B" w:rsidR="00914468" w:rsidRPr="00914468" w:rsidRDefault="00914468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CESD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08BCCB1" w14:textId="7D8D0127" w:rsidR="00914468" w:rsidRPr="00D3747D" w:rsidRDefault="00914468" w:rsidP="00BB59F0">
            <w:pPr>
              <w:jc w:val="center"/>
              <w:rPr>
                <w:rFonts w:eastAsia="Times New Roman"/>
              </w:rPr>
            </w:pPr>
            <w:r w:rsidRPr="00D3747D">
              <w:rPr>
                <w:rFonts w:eastAsia="Times New Roman"/>
                <w:color w:val="000000"/>
              </w:rPr>
              <w:t>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E38698F" w14:textId="01A944E0" w:rsidR="00914468" w:rsidRPr="00D3747D" w:rsidRDefault="00914468" w:rsidP="00BB59F0">
            <w:pPr>
              <w:jc w:val="center"/>
              <w:rPr>
                <w:rFonts w:eastAsia="Times New Roman"/>
              </w:rPr>
            </w:pPr>
            <w:r w:rsidRPr="00D3747D">
              <w:rPr>
                <w:rFonts w:eastAsia="Times New Roman"/>
                <w:color w:val="000000"/>
              </w:rPr>
              <w:t>129</w:t>
            </w:r>
            <w:r w:rsidRPr="00D3747D">
              <w:t>/n.r. 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53662D3" w14:textId="62441C89" w:rsidR="00914468" w:rsidRPr="00D3747D" w:rsidRDefault="00914468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.r.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E021605" w14:textId="27AC03A5" w:rsidR="00914468" w:rsidRPr="00D3747D" w:rsidRDefault="00914468" w:rsidP="00BB59F0">
            <w:pPr>
              <w:jc w:val="center"/>
            </w:pPr>
            <w:r w:rsidRPr="00D3747D">
              <w:t>HSM, AP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1138094" w14:textId="75EC33A0" w:rsidR="00914468" w:rsidRPr="00D3747D" w:rsidRDefault="00914468" w:rsidP="00BB59F0">
            <w:pPr>
              <w:jc w:val="center"/>
            </w:pPr>
            <w:r w:rsidRPr="00D3747D">
              <w:t>n.r.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438818A" w14:textId="0D8D0457" w:rsidR="00914468" w:rsidRPr="00D3747D" w:rsidRDefault="00914468" w:rsidP="00BB59F0">
            <w:pPr>
              <w:jc w:val="center"/>
            </w:pPr>
            <w:r w:rsidRPr="00D3747D">
              <w:t>n.r.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12D49935" w14:textId="553D89DD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</w:rPr>
              <w:t>25,6</w:t>
            </w:r>
            <w:r w:rsidRPr="00D3747D">
              <w:rPr>
                <w:rFonts w:eastAsia="Times New Roman"/>
                <w:color w:val="000000"/>
              </w:rPr>
              <w:t>% (b)</w:t>
            </w:r>
            <w:r w:rsidRPr="00D3747D">
              <w:t xml:space="preserve"> / n.r.</w:t>
            </w:r>
          </w:p>
        </w:tc>
      </w:tr>
      <w:tr w:rsidR="00914468" w:rsidRPr="00D3747D" w14:paraId="0B1535EE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17DEC5D9" w14:textId="77777777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Tylki-Szy-</w:t>
            </w:r>
          </w:p>
          <w:p w14:paraId="7B4D84E8" w14:textId="18714292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mańska1997 (E) (Poland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7F0B27D" w14:textId="2B807068" w:rsidR="00914468" w:rsidRPr="00D3747D" w:rsidRDefault="00914468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48EBADA" w14:textId="0E9E6DDD" w:rsidR="00914468" w:rsidRPr="00914468" w:rsidRDefault="00914468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CESD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2A30FB1" w14:textId="2B5EF946" w:rsidR="00914468" w:rsidRPr="00D3747D" w:rsidRDefault="00914468" w:rsidP="00BB59F0">
            <w:pPr>
              <w:jc w:val="center"/>
              <w:rPr>
                <w:rFonts w:eastAsia="Times New Roman"/>
              </w:rPr>
            </w:pPr>
            <w:r w:rsidRPr="00D3747D">
              <w:rPr>
                <w:rFonts w:eastAsia="Times New Roman"/>
                <w:color w:val="000000"/>
              </w:rPr>
              <w:t>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49DD29E" w14:textId="735EE430" w:rsidR="00914468" w:rsidRPr="00D3747D" w:rsidRDefault="00914468" w:rsidP="00BB59F0">
            <w:pPr>
              <w:jc w:val="center"/>
              <w:rPr>
                <w:rFonts w:eastAsia="Times New Roman"/>
              </w:rPr>
            </w:pPr>
            <w:r w:rsidRPr="00D3747D">
              <w:rPr>
                <w:rFonts w:eastAsia="Times New Roman"/>
                <w:color w:val="000000"/>
              </w:rPr>
              <w:t>156</w:t>
            </w:r>
            <w:r w:rsidRPr="00D3747D">
              <w:t>/n.r. 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5A5BEA8" w14:textId="6A07A9B4" w:rsidR="00914468" w:rsidRPr="00D3747D" w:rsidRDefault="00914468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.r.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9CC49E2" w14:textId="1F84B6FD" w:rsidR="00914468" w:rsidRPr="00D3747D" w:rsidRDefault="00914468" w:rsidP="00BB59F0">
            <w:pPr>
              <w:jc w:val="center"/>
            </w:pPr>
            <w:r w:rsidRPr="00D3747D">
              <w:t>HSM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D3B4782" w14:textId="01857FE8" w:rsidR="00914468" w:rsidRPr="00D3747D" w:rsidRDefault="00914468" w:rsidP="00BB59F0">
            <w:pPr>
              <w:jc w:val="center"/>
            </w:pPr>
            <w:r w:rsidRPr="00D3747D">
              <w:t>n.r.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63308FD" w14:textId="58044E09" w:rsidR="00914468" w:rsidRPr="00D3747D" w:rsidRDefault="00914468" w:rsidP="00BB59F0">
            <w:pPr>
              <w:jc w:val="center"/>
            </w:pPr>
            <w:r w:rsidRPr="00D3747D">
              <w:t>PBF, kV, BRC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486CA57B" w14:textId="6400F8A5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</w:rPr>
              <w:t>10,9</w:t>
            </w:r>
            <w:r w:rsidRPr="00D3747D">
              <w:rPr>
                <w:rFonts w:eastAsia="Times New Roman"/>
                <w:color w:val="000000"/>
              </w:rPr>
              <w:t>% (b)</w:t>
            </w:r>
            <w:r w:rsidRPr="00D3747D">
              <w:t xml:space="preserve"> / n.r.</w:t>
            </w:r>
          </w:p>
        </w:tc>
      </w:tr>
      <w:tr w:rsidR="00914468" w:rsidRPr="00D3747D" w14:paraId="6FAFB4FD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26718291" w14:textId="77777777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D3747D">
              <w:rPr>
                <w:rFonts w:eastAsia="Times New Roman"/>
                <w:color w:val="000000"/>
                <w:lang w:val="en-US"/>
              </w:rPr>
              <w:lastRenderedPageBreak/>
              <w:t>Tylki-Szy-</w:t>
            </w:r>
          </w:p>
          <w:p w14:paraId="6264877B" w14:textId="1A331AA2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D3747D">
              <w:rPr>
                <w:rFonts w:eastAsia="Times New Roman"/>
                <w:color w:val="000000"/>
                <w:lang w:val="en-US"/>
              </w:rPr>
              <w:t>mańska1997 (F) (Poland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5AE54B9" w14:textId="3689734C" w:rsidR="00914468" w:rsidRPr="00D3747D" w:rsidRDefault="00914468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2BEAD57" w14:textId="1E911979" w:rsidR="00914468" w:rsidRPr="00914468" w:rsidRDefault="00914468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CESD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80C9076" w14:textId="5B5B2AD1" w:rsidR="00914468" w:rsidRPr="00D3747D" w:rsidRDefault="00914468" w:rsidP="00BB59F0">
            <w:pPr>
              <w:jc w:val="center"/>
              <w:rPr>
                <w:rFonts w:eastAsia="Times New Roman"/>
              </w:rPr>
            </w:pPr>
            <w:r w:rsidRPr="00D3747D">
              <w:rPr>
                <w:rFonts w:eastAsia="Times New Roman"/>
                <w:color w:val="000000"/>
              </w:rPr>
              <w:t>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50EDF00" w14:textId="1991EE19" w:rsidR="00914468" w:rsidRPr="00D3747D" w:rsidRDefault="00914468" w:rsidP="00BB59F0">
            <w:pPr>
              <w:jc w:val="center"/>
              <w:rPr>
                <w:rFonts w:eastAsia="Times New Roman"/>
              </w:rPr>
            </w:pPr>
            <w:r w:rsidRPr="00D3747D">
              <w:rPr>
                <w:rFonts w:eastAsia="Times New Roman"/>
                <w:color w:val="000000"/>
              </w:rPr>
              <w:t>25</w:t>
            </w:r>
            <w:r w:rsidRPr="00D3747D">
              <w:t>/n.r. 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68DDE90" w14:textId="43065AD9" w:rsidR="00914468" w:rsidRPr="00D3747D" w:rsidRDefault="00914468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.r.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6FE302B" w14:textId="416CDB61" w:rsidR="00914468" w:rsidRPr="00D3747D" w:rsidRDefault="00914468" w:rsidP="00BB59F0">
            <w:pPr>
              <w:jc w:val="center"/>
            </w:pPr>
            <w:r w:rsidRPr="00D3747D">
              <w:t>HSM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08AB877" w14:textId="437CF3A1" w:rsidR="00914468" w:rsidRPr="00D3747D" w:rsidRDefault="00914468" w:rsidP="00BB59F0">
            <w:pPr>
              <w:jc w:val="center"/>
            </w:pPr>
            <w:r w:rsidRPr="00D3747D">
              <w:t>ET, HC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4D374B7" w14:textId="38328D01" w:rsidR="00914468" w:rsidRPr="00D3747D" w:rsidRDefault="00914468" w:rsidP="00BB59F0">
            <w:pPr>
              <w:jc w:val="center"/>
            </w:pPr>
            <w:r w:rsidRPr="00D3747D">
              <w:t>kV, C, BRC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33A22D46" w14:textId="4FE284CD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</w:rPr>
              <w:t>26,9</w:t>
            </w:r>
            <w:r w:rsidRPr="00D3747D">
              <w:rPr>
                <w:rFonts w:eastAsia="Times New Roman"/>
                <w:color w:val="000000"/>
              </w:rPr>
              <w:t>% (b)</w:t>
            </w:r>
            <w:r w:rsidRPr="00D3747D">
              <w:t xml:space="preserve"> / n.r.</w:t>
            </w:r>
          </w:p>
        </w:tc>
      </w:tr>
      <w:tr w:rsidR="00914468" w:rsidRPr="00D3747D" w14:paraId="76FFC78A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270123AC" w14:textId="77777777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D3747D">
              <w:rPr>
                <w:rFonts w:eastAsia="Times New Roman"/>
                <w:color w:val="000000"/>
                <w:lang w:val="en-US"/>
              </w:rPr>
              <w:t>Tylki-Szy-</w:t>
            </w:r>
          </w:p>
          <w:p w14:paraId="62F2E06F" w14:textId="573BFA65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D3747D">
              <w:rPr>
                <w:rFonts w:eastAsia="Times New Roman"/>
                <w:color w:val="000000"/>
                <w:lang w:val="en-US"/>
              </w:rPr>
              <w:t>mańska1997 (G) (Poland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A98FE1C" w14:textId="24E3806B" w:rsidR="00914468" w:rsidRPr="00D3747D" w:rsidRDefault="00914468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A53CC52" w14:textId="1B3C8D76" w:rsidR="00914468" w:rsidRPr="00914468" w:rsidRDefault="00914468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CESD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BD2446D" w14:textId="67674749" w:rsidR="00914468" w:rsidRPr="00D3747D" w:rsidRDefault="00914468" w:rsidP="00BB59F0">
            <w:pPr>
              <w:jc w:val="center"/>
              <w:rPr>
                <w:rFonts w:eastAsia="Times New Roman"/>
              </w:rPr>
            </w:pPr>
            <w:r w:rsidRPr="00D3747D">
              <w:rPr>
                <w:rFonts w:eastAsia="Times New Roman"/>
                <w:color w:val="000000"/>
              </w:rPr>
              <w:t>Fe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C97CCE3" w14:textId="32B50AAC" w:rsidR="00914468" w:rsidRPr="00D3747D" w:rsidRDefault="00914468" w:rsidP="00BB59F0">
            <w:pPr>
              <w:jc w:val="center"/>
              <w:rPr>
                <w:rFonts w:eastAsia="Times New Roman"/>
              </w:rPr>
            </w:pPr>
            <w:r w:rsidRPr="00D3747D">
              <w:rPr>
                <w:rFonts w:eastAsia="Times New Roman"/>
                <w:color w:val="000000"/>
              </w:rPr>
              <w:t>118</w:t>
            </w:r>
            <w:r w:rsidRPr="00D3747D">
              <w:t>/n.r. 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69BD84A" w14:textId="65D8055B" w:rsidR="00914468" w:rsidRPr="00D3747D" w:rsidRDefault="00914468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.r.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369DFC1" w14:textId="0828FF6B" w:rsidR="00914468" w:rsidRPr="00D3747D" w:rsidRDefault="00914468" w:rsidP="00BB59F0">
            <w:pPr>
              <w:jc w:val="center"/>
            </w:pPr>
            <w:r w:rsidRPr="00D3747D">
              <w:t>HSM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FB9D311" w14:textId="2B9B4321" w:rsidR="00914468" w:rsidRPr="00D3747D" w:rsidRDefault="00914468" w:rsidP="00BB59F0">
            <w:pPr>
              <w:jc w:val="center"/>
            </w:pPr>
            <w:r w:rsidRPr="00D3747D">
              <w:t>HC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6E318DA" w14:textId="0658421F" w:rsidR="00914468" w:rsidRPr="00D3747D" w:rsidRDefault="00914468" w:rsidP="00BB59F0">
            <w:pPr>
              <w:jc w:val="center"/>
            </w:pPr>
            <w:r w:rsidRPr="00D3747D">
              <w:t>HS, MVS, kv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7C73869A" w14:textId="6336CD9A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</w:rPr>
              <w:t>14,2</w:t>
            </w:r>
            <w:r w:rsidRPr="00D3747D">
              <w:rPr>
                <w:rFonts w:eastAsia="Times New Roman"/>
                <w:color w:val="000000"/>
              </w:rPr>
              <w:t>% (b)</w:t>
            </w:r>
            <w:r w:rsidRPr="00D3747D">
              <w:t xml:space="preserve"> / n.r.</w:t>
            </w:r>
          </w:p>
        </w:tc>
      </w:tr>
      <w:tr w:rsidR="00914468" w:rsidRPr="00D3747D" w14:paraId="79CF09E2" w14:textId="77777777" w:rsidTr="00BB59F0">
        <w:trPr>
          <w:cantSplit/>
          <w:trHeight w:val="1302"/>
        </w:trPr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60AE27D2" w14:textId="27F9B317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>
              <w:rPr>
                <w:rFonts w:eastAsia="Times New Roman"/>
                <w:color w:val="000000"/>
                <w:lang w:val="en-US"/>
              </w:rPr>
              <w:t>Valayanno-pou</w:t>
            </w:r>
            <w:r w:rsidRPr="00D3747D">
              <w:rPr>
                <w:rFonts w:eastAsia="Times New Roman"/>
                <w:color w:val="000000"/>
                <w:lang w:val="en-US"/>
              </w:rPr>
              <w:t>los et al, 2017 (A) (United States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43A8C1E" w14:textId="254FAB78" w:rsidR="00914468" w:rsidRPr="00D3747D" w:rsidRDefault="00914468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DC3E2EC" w14:textId="0E34BE32" w:rsidR="00914468" w:rsidRPr="00914468" w:rsidRDefault="00914468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CESD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EE51DCD" w14:textId="6810C47B" w:rsidR="00914468" w:rsidRPr="00D3747D" w:rsidRDefault="00914468" w:rsidP="00BB59F0">
            <w:pPr>
              <w:jc w:val="center"/>
              <w:rPr>
                <w:rFonts w:eastAsia="Times New Roman"/>
              </w:rPr>
            </w:pPr>
            <w:r w:rsidRPr="00D3747D">
              <w:rPr>
                <w:rFonts w:eastAsia="Times New Roman"/>
                <w:color w:val="000000"/>
              </w:rPr>
              <w:t>Fe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6B4FF71" w14:textId="40A52F7D" w:rsidR="00914468" w:rsidRPr="00D3747D" w:rsidRDefault="00914468" w:rsidP="00BB59F0">
            <w:pPr>
              <w:jc w:val="center"/>
              <w:rPr>
                <w:rFonts w:eastAsia="Times New Roman"/>
              </w:rPr>
            </w:pPr>
            <w:r w:rsidRPr="00D3747D">
              <w:rPr>
                <w:rFonts w:eastAsia="Times New Roman"/>
              </w:rPr>
              <w:t>n.r./132</w:t>
            </w:r>
            <w:r w:rsidRPr="00D3747D">
              <w:t>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8B84DD9" w14:textId="4F69F60A" w:rsidR="00914468" w:rsidRPr="00D3747D" w:rsidRDefault="00914468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.r.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D18B8BD" w14:textId="1A936A8A" w:rsidR="00914468" w:rsidRPr="00D3747D" w:rsidRDefault="00914468" w:rsidP="00BB59F0">
            <w:pPr>
              <w:jc w:val="center"/>
            </w:pPr>
            <w:r w:rsidRPr="00D3747D">
              <w:t>HSM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873D5BF" w14:textId="7E6B0215" w:rsidR="00914468" w:rsidRPr="00D3747D" w:rsidRDefault="00914468" w:rsidP="00BB59F0">
            <w:pPr>
              <w:jc w:val="center"/>
            </w:pPr>
            <w:r w:rsidRPr="00D3747D">
              <w:t>ET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EDBC4DF" w14:textId="02ED622D" w:rsidR="00914468" w:rsidRPr="00D3747D" w:rsidRDefault="00914468" w:rsidP="00BB59F0">
            <w:pPr>
              <w:jc w:val="center"/>
            </w:pPr>
            <w:r w:rsidRPr="00D3747D">
              <w:t>PBF, MVS, kv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15ADFE99" w14:textId="77777777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D3747D">
              <w:rPr>
                <w:rFonts w:eastAsia="Times New Roman"/>
                <w:color w:val="000000"/>
                <w:lang w:val="en-US"/>
              </w:rPr>
              <w:t>&lt;0.05% (c)</w:t>
            </w:r>
          </w:p>
          <w:p w14:paraId="5CCE84F1" w14:textId="1E1F74B6" w:rsidR="00914468" w:rsidRPr="00D3747D" w:rsidRDefault="00914468" w:rsidP="00BB59F0">
            <w:pPr>
              <w:jc w:val="center"/>
              <w:rPr>
                <w:rFonts w:eastAsia="Times New Roman"/>
              </w:rPr>
            </w:pPr>
            <w:r w:rsidRPr="00D3747D">
              <w:rPr>
                <w:rFonts w:eastAsia="Times New Roman"/>
                <w:color w:val="000000"/>
                <w:lang w:val="en-US"/>
              </w:rPr>
              <w:t>c.894G&gt;A/ c.894G&gt;A</w:t>
            </w:r>
          </w:p>
        </w:tc>
      </w:tr>
      <w:tr w:rsidR="00914468" w:rsidRPr="00D3747D" w14:paraId="1C21364A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6067AA56" w14:textId="5F1E70B3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>
              <w:rPr>
                <w:rFonts w:eastAsia="Times New Roman"/>
                <w:color w:val="000000"/>
                <w:lang w:val="en-US"/>
              </w:rPr>
              <w:t>Valayanno-pou</w:t>
            </w:r>
            <w:r w:rsidRPr="00D3747D">
              <w:rPr>
                <w:rFonts w:eastAsia="Times New Roman"/>
                <w:color w:val="000000"/>
                <w:lang w:val="en-US"/>
              </w:rPr>
              <w:t>los et al, 2017 (B) (United States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3FE8B13" w14:textId="3A259EB9" w:rsidR="00914468" w:rsidRPr="00D3747D" w:rsidRDefault="00914468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22603DF" w14:textId="49CD1092" w:rsidR="00914468" w:rsidRPr="00914468" w:rsidRDefault="00914468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CESD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76F3F75" w14:textId="70A0CBF8" w:rsidR="00914468" w:rsidRPr="00D3747D" w:rsidRDefault="00914468" w:rsidP="00BB59F0">
            <w:pPr>
              <w:jc w:val="center"/>
              <w:rPr>
                <w:rFonts w:eastAsia="Times New Roman"/>
              </w:rPr>
            </w:pPr>
            <w:r w:rsidRPr="00D3747D">
              <w:rPr>
                <w:rFonts w:eastAsia="Times New Roman"/>
                <w:color w:val="000000"/>
              </w:rPr>
              <w:t>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1E21CE2" w14:textId="43B1526D" w:rsidR="00914468" w:rsidRPr="00D3747D" w:rsidRDefault="00914468" w:rsidP="00BB59F0">
            <w:pPr>
              <w:jc w:val="center"/>
              <w:rPr>
                <w:rFonts w:eastAsia="Times New Roman"/>
              </w:rPr>
            </w:pPr>
            <w:r w:rsidRPr="00D3747D">
              <w:rPr>
                <w:rFonts w:eastAsia="Times New Roman"/>
                <w:color w:val="000000"/>
              </w:rPr>
              <w:t>8 /108</w:t>
            </w:r>
            <w:r w:rsidRPr="00D3747D">
              <w:t>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A7AEF78" w14:textId="2F10C483" w:rsidR="00914468" w:rsidRPr="00D3747D" w:rsidRDefault="00914468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.r.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8FB4412" w14:textId="51B7A31D" w:rsidR="00914468" w:rsidRPr="00D3747D" w:rsidRDefault="00914468" w:rsidP="00BB59F0">
            <w:pPr>
              <w:jc w:val="center"/>
            </w:pPr>
            <w:r w:rsidRPr="00D3747D">
              <w:t>HSM, ST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A6F44CD" w14:textId="0CF97777" w:rsidR="00914468" w:rsidRPr="00D3747D" w:rsidRDefault="00914468" w:rsidP="00BB59F0">
            <w:pPr>
              <w:jc w:val="center"/>
            </w:pPr>
            <w:r w:rsidRPr="00D3747D">
              <w:t>HC, HSi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9AF3348" w14:textId="7988A7A4" w:rsidR="00914468" w:rsidRPr="00D3747D" w:rsidRDefault="00914468" w:rsidP="00BB59F0">
            <w:pPr>
              <w:jc w:val="center"/>
            </w:pPr>
            <w:r w:rsidRPr="00D3747D">
              <w:t>n.r.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5AFB4BF7" w14:textId="39E1F61A" w:rsidR="00914468" w:rsidRPr="00D3747D" w:rsidRDefault="00914468" w:rsidP="00BB59F0">
            <w:pPr>
              <w:jc w:val="center"/>
            </w:pPr>
            <w:r w:rsidRPr="00D3747D">
              <w:rPr>
                <w:rFonts w:eastAsia="Times New Roman"/>
              </w:rPr>
              <w:t>32,3</w:t>
            </w:r>
            <w:r w:rsidRPr="00D3747D">
              <w:rPr>
                <w:rFonts w:eastAsia="Times New Roman"/>
                <w:color w:val="000000"/>
              </w:rPr>
              <w:t>% (b)</w:t>
            </w:r>
            <w:r w:rsidRPr="00D3747D">
              <w:t xml:space="preserve"> /</w:t>
            </w:r>
          </w:p>
          <w:p w14:paraId="53C087A9" w14:textId="759E29E7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  <w:lang w:val="en-US"/>
              </w:rPr>
              <w:t>c.894G&gt;A/ c.894G&gt;A</w:t>
            </w:r>
          </w:p>
        </w:tc>
      </w:tr>
      <w:tr w:rsidR="0015443A" w:rsidRPr="001B0628" w14:paraId="32E42313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01821021" w14:textId="0280BE64" w:rsidR="0015443A" w:rsidRPr="00D3747D" w:rsidRDefault="0015443A" w:rsidP="00BB59F0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>
              <w:rPr>
                <w:rFonts w:eastAsia="Times New Roman"/>
                <w:color w:val="000000"/>
                <w:lang w:val="en-US"/>
              </w:rPr>
              <w:t>Valayanno-pou</w:t>
            </w:r>
            <w:r w:rsidRPr="00D3747D">
              <w:rPr>
                <w:rFonts w:eastAsia="Times New Roman"/>
                <w:color w:val="000000"/>
                <w:lang w:val="en-US"/>
              </w:rPr>
              <w:t>los et al</w:t>
            </w:r>
            <w:r>
              <w:rPr>
                <w:rFonts w:eastAsia="Times New Roman"/>
                <w:color w:val="000000"/>
                <w:lang w:val="en-US"/>
              </w:rPr>
              <w:t xml:space="preserve">, </w:t>
            </w:r>
            <w:r w:rsidRPr="00D3747D">
              <w:rPr>
                <w:rFonts w:eastAsia="Times New Roman"/>
                <w:color w:val="000000"/>
                <w:lang w:val="en-US"/>
              </w:rPr>
              <w:t>2017 (C) (United States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5B17BFB" w14:textId="4B602EF7" w:rsidR="0015443A" w:rsidRPr="00D3747D" w:rsidRDefault="0015443A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299AA69" w14:textId="6E48F739" w:rsidR="0015443A" w:rsidRPr="00914468" w:rsidRDefault="00914468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Infantile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C2B4C85" w14:textId="07DF9808" w:rsidR="0015443A" w:rsidRPr="00D3747D" w:rsidRDefault="0015443A" w:rsidP="00BB59F0">
            <w:pPr>
              <w:jc w:val="center"/>
              <w:rPr>
                <w:rFonts w:eastAsia="Times New Roman"/>
              </w:rPr>
            </w:pPr>
            <w:r w:rsidRPr="00D3747D">
              <w:rPr>
                <w:rFonts w:eastAsia="Times New Roman"/>
                <w:color w:val="000000"/>
              </w:rPr>
              <w:t>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4236402" w14:textId="77FF2F42" w:rsidR="0015443A" w:rsidRPr="00D3747D" w:rsidRDefault="0015443A" w:rsidP="00BB59F0">
            <w:pPr>
              <w:jc w:val="center"/>
              <w:rPr>
                <w:rFonts w:eastAsia="Times New Roman"/>
              </w:rPr>
            </w:pPr>
            <w:r w:rsidRPr="00D3747D">
              <w:rPr>
                <w:rFonts w:eastAsia="Times New Roman"/>
                <w:color w:val="000000"/>
              </w:rPr>
              <w:t>0 / n.r.</w:t>
            </w:r>
            <w:r w:rsidRPr="00D3747D">
              <w:t xml:space="preserve"> 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CC06476" w14:textId="314F9821" w:rsidR="0015443A" w:rsidRPr="00D3747D" w:rsidRDefault="0015443A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.r.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77CCFF9" w14:textId="451E8EDA" w:rsidR="0015443A" w:rsidRPr="00D3747D" w:rsidRDefault="0015443A" w:rsidP="00BB59F0">
            <w:pPr>
              <w:jc w:val="center"/>
            </w:pPr>
            <w:r w:rsidRPr="00D3747D">
              <w:t>HSM, AD, D, V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A437C9E" w14:textId="2C015AFE" w:rsidR="0015443A" w:rsidRPr="00D3747D" w:rsidRDefault="0015443A" w:rsidP="00BB59F0">
            <w:pPr>
              <w:jc w:val="center"/>
            </w:pPr>
            <w:r w:rsidRPr="00D3747D">
              <w:t>AC, ET, HTG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A108839" w14:textId="00EC41C0" w:rsidR="0015443A" w:rsidRPr="00D3747D" w:rsidRDefault="0015443A" w:rsidP="00BB59F0">
            <w:pPr>
              <w:jc w:val="center"/>
            </w:pPr>
            <w:r w:rsidRPr="00D3747D">
              <w:t>HS, PBF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0DFCB623" w14:textId="5B40C848" w:rsidR="0015443A" w:rsidRPr="00D3747D" w:rsidRDefault="0015443A" w:rsidP="00BB59F0">
            <w:pPr>
              <w:jc w:val="center"/>
              <w:rPr>
                <w:lang w:val="en-US"/>
              </w:rPr>
            </w:pPr>
            <w:r w:rsidRPr="00D3747D">
              <w:rPr>
                <w:rFonts w:eastAsia="Times New Roman"/>
                <w:lang w:val="en-US"/>
              </w:rPr>
              <w:t xml:space="preserve">7% </w:t>
            </w:r>
            <w:r w:rsidRPr="00D3747D">
              <w:rPr>
                <w:rFonts w:eastAsia="Times New Roman"/>
                <w:color w:val="000000"/>
                <w:lang w:val="en-US"/>
              </w:rPr>
              <w:t>(c)</w:t>
            </w:r>
            <w:r w:rsidRPr="00D3747D">
              <w:rPr>
                <w:lang w:val="en-US"/>
              </w:rPr>
              <w:t xml:space="preserve"> / Heterozygous mutations in exon 5</w:t>
            </w:r>
          </w:p>
        </w:tc>
      </w:tr>
      <w:tr w:rsidR="00914468" w:rsidRPr="00D3747D" w14:paraId="4488E199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69DB7BFD" w14:textId="560C7BE2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>
              <w:rPr>
                <w:rFonts w:eastAsia="Times New Roman"/>
                <w:color w:val="000000"/>
                <w:lang w:val="en-US"/>
              </w:rPr>
              <w:t>Valayanno-pou</w:t>
            </w:r>
            <w:r w:rsidRPr="00D3747D">
              <w:rPr>
                <w:rFonts w:eastAsia="Times New Roman"/>
                <w:color w:val="000000"/>
                <w:lang w:val="en-US"/>
              </w:rPr>
              <w:t>los et al, 2017 (D) (United States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4308E8D" w14:textId="66A1CD09" w:rsidR="00914468" w:rsidRPr="00D3747D" w:rsidRDefault="00914468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1E1DB10" w14:textId="1BDA56BD" w:rsidR="00914468" w:rsidRPr="00914468" w:rsidRDefault="00914468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CESD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09DB494" w14:textId="2A6E37A0" w:rsidR="00914468" w:rsidRPr="00D3747D" w:rsidRDefault="00914468" w:rsidP="00BB59F0">
            <w:pPr>
              <w:jc w:val="center"/>
              <w:rPr>
                <w:rFonts w:eastAsia="Times New Roman"/>
              </w:rPr>
            </w:pPr>
            <w:r w:rsidRPr="00D3747D">
              <w:rPr>
                <w:rFonts w:eastAsia="Times New Roman"/>
                <w:color w:val="000000"/>
              </w:rPr>
              <w:t>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D255B58" w14:textId="02FBF6CA" w:rsidR="00914468" w:rsidRPr="00D3747D" w:rsidRDefault="00914468" w:rsidP="00BB59F0">
            <w:pPr>
              <w:jc w:val="center"/>
              <w:rPr>
                <w:rFonts w:eastAsia="Times New Roman"/>
              </w:rPr>
            </w:pPr>
            <w:r w:rsidRPr="00D3747D">
              <w:rPr>
                <w:rFonts w:eastAsia="Times New Roman"/>
                <w:color w:val="000000"/>
              </w:rPr>
              <w:t>156</w:t>
            </w:r>
            <w:r w:rsidRPr="00D3747D">
              <w:t>/n.r. 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D2E270C" w14:textId="558BE8DA" w:rsidR="00914468" w:rsidRPr="00D3747D" w:rsidRDefault="00914468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.r.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D0D5180" w14:textId="54CE33D9" w:rsidR="00914468" w:rsidRPr="00D3747D" w:rsidRDefault="00914468" w:rsidP="00BB59F0">
            <w:pPr>
              <w:jc w:val="center"/>
            </w:pPr>
            <w:r w:rsidRPr="00D3747D">
              <w:t>IF, HM,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2FC600E" w14:textId="44D965D8" w:rsidR="00914468" w:rsidRPr="00D3747D" w:rsidRDefault="00914468" w:rsidP="00BB59F0">
            <w:pPr>
              <w:jc w:val="center"/>
            </w:pPr>
            <w:r w:rsidRPr="00D3747D">
              <w:t>ET, HC, HTG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6FE0101" w14:textId="0A943FE9" w:rsidR="00914468" w:rsidRPr="00D3747D" w:rsidRDefault="00914468" w:rsidP="00BB59F0">
            <w:pPr>
              <w:jc w:val="center"/>
            </w:pPr>
            <w:r w:rsidRPr="00D3747D">
              <w:t>n.r.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142402B7" w14:textId="0DA8E9FA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</w:rPr>
              <w:t>2,8</w:t>
            </w:r>
            <w:r w:rsidRPr="00D3747D">
              <w:rPr>
                <w:rFonts w:eastAsia="Times New Roman"/>
                <w:color w:val="000000"/>
              </w:rPr>
              <w:t>% (b)</w:t>
            </w:r>
            <w:r w:rsidRPr="00D3747D">
              <w:t xml:space="preserve"> / n.r.</w:t>
            </w:r>
          </w:p>
        </w:tc>
      </w:tr>
      <w:tr w:rsidR="00914468" w:rsidRPr="00D3747D" w14:paraId="7B22354C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3E2F05AD" w14:textId="2CF983FB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Van Erum,</w:t>
            </w:r>
          </w:p>
          <w:p w14:paraId="39C68D1B" w14:textId="3CC2CCD1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1988(Belgium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12015CF" w14:textId="6843BDCA" w:rsidR="00914468" w:rsidRPr="00D3747D" w:rsidRDefault="00914468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6125C1D" w14:textId="00E4CFAE" w:rsidR="00914468" w:rsidRPr="00914468" w:rsidRDefault="00914468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CESD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9648CEA" w14:textId="26FA4C0D" w:rsidR="00914468" w:rsidRPr="00D3747D" w:rsidRDefault="00914468" w:rsidP="00BB59F0">
            <w:pPr>
              <w:jc w:val="center"/>
              <w:rPr>
                <w:rFonts w:eastAsia="Times New Roman"/>
              </w:rPr>
            </w:pPr>
            <w:r w:rsidRPr="00D3747D">
              <w:rPr>
                <w:rFonts w:eastAsia="Times New Roman"/>
                <w:color w:val="000000"/>
              </w:rPr>
              <w:t>Fe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17ED8AE" w14:textId="3D076911" w:rsidR="00914468" w:rsidRPr="00D3747D" w:rsidRDefault="00914468" w:rsidP="00BB59F0">
            <w:pPr>
              <w:jc w:val="center"/>
              <w:rPr>
                <w:rFonts w:eastAsia="Times New Roman"/>
              </w:rPr>
            </w:pPr>
            <w:r w:rsidRPr="00D3747D">
              <w:rPr>
                <w:rFonts w:eastAsia="Times New Roman"/>
                <w:color w:val="000000"/>
              </w:rPr>
              <w:t>24/ 48</w:t>
            </w:r>
            <w:r w:rsidRPr="00D3747D">
              <w:t>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A4B65B9" w14:textId="0AE8D9C3" w:rsidR="00914468" w:rsidRPr="00D3747D" w:rsidRDefault="00914468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No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ACE3618" w14:textId="3808F090" w:rsidR="00914468" w:rsidRPr="00D3747D" w:rsidRDefault="00914468" w:rsidP="00BB59F0">
            <w:pPr>
              <w:jc w:val="center"/>
            </w:pPr>
            <w:r w:rsidRPr="00D3747D">
              <w:t>HM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3FE2EAE" w14:textId="438D169B" w:rsidR="00914468" w:rsidRPr="00D3747D" w:rsidRDefault="00914468" w:rsidP="00BB59F0">
            <w:pPr>
              <w:jc w:val="center"/>
            </w:pPr>
            <w:r w:rsidRPr="00D3747D">
              <w:t>ET, HC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9519BB5" w14:textId="746479ED" w:rsidR="00914468" w:rsidRPr="00D3747D" w:rsidRDefault="00914468" w:rsidP="00BB59F0">
            <w:pPr>
              <w:jc w:val="center"/>
            </w:pPr>
            <w:r w:rsidRPr="00D3747D">
              <w:t>n.r.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18A7DEFC" w14:textId="315CDD5D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</w:rPr>
              <w:t xml:space="preserve">0% </w:t>
            </w:r>
            <w:r w:rsidRPr="00D3747D">
              <w:rPr>
                <w:rFonts w:eastAsia="Times New Roman"/>
                <w:color w:val="000000"/>
              </w:rPr>
              <w:t>(c)</w:t>
            </w:r>
            <w:r w:rsidRPr="00D3747D">
              <w:t xml:space="preserve"> / n.r.</w:t>
            </w:r>
          </w:p>
        </w:tc>
      </w:tr>
      <w:tr w:rsidR="00914468" w:rsidRPr="00D3747D" w14:paraId="4DD71CD5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292FD96B" w14:textId="2F408E2F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lastRenderedPageBreak/>
              <w:t>Wang TR, 1989 (Taiwan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BB49698" w14:textId="09D4E154" w:rsidR="00914468" w:rsidRPr="00D3747D" w:rsidRDefault="00914468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B915519" w14:textId="749E5EB1" w:rsidR="00914468" w:rsidRPr="00914468" w:rsidRDefault="00914468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Infantile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17A8889" w14:textId="26A725A3" w:rsidR="00914468" w:rsidRPr="00D3747D" w:rsidRDefault="00914468" w:rsidP="00BB59F0">
            <w:pPr>
              <w:jc w:val="center"/>
              <w:rPr>
                <w:rFonts w:eastAsia="Times New Roman"/>
              </w:rPr>
            </w:pPr>
            <w:r w:rsidRPr="00D3747D">
              <w:rPr>
                <w:rFonts w:eastAsia="Times New Roman"/>
              </w:rPr>
              <w:t>n.r.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4D4AB2F" w14:textId="77166039" w:rsidR="00914468" w:rsidRPr="00D3747D" w:rsidRDefault="00914468" w:rsidP="00BB59F0">
            <w:pPr>
              <w:jc w:val="center"/>
              <w:rPr>
                <w:rFonts w:eastAsia="Times New Roman"/>
              </w:rPr>
            </w:pPr>
            <w:r w:rsidRPr="00D3747D">
              <w:rPr>
                <w:rFonts w:eastAsia="Times New Roman"/>
                <w:color w:val="000000"/>
              </w:rPr>
              <w:t>0 / 2/2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DB82BDA" w14:textId="10F8E265" w:rsidR="00914468" w:rsidRPr="00D3747D" w:rsidRDefault="00914468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No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C63D954" w14:textId="7816EEDA" w:rsidR="00914468" w:rsidRPr="00D3747D" w:rsidRDefault="00914468" w:rsidP="00BB59F0">
            <w:pPr>
              <w:jc w:val="center"/>
            </w:pPr>
            <w:r w:rsidRPr="00D3747D">
              <w:t>HSM, AD, FTT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D951B3F" w14:textId="6A88D672" w:rsidR="00914468" w:rsidRPr="00D3747D" w:rsidRDefault="00914468" w:rsidP="00BB59F0">
            <w:pPr>
              <w:jc w:val="center"/>
            </w:pPr>
            <w:r w:rsidRPr="00D3747D">
              <w:t>AC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C430E6A" w14:textId="02A32212" w:rsidR="00914468" w:rsidRPr="00D3747D" w:rsidRDefault="00914468" w:rsidP="00BB59F0">
            <w:pPr>
              <w:jc w:val="center"/>
            </w:pPr>
            <w:r w:rsidRPr="00D3747D">
              <w:t>BMV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49E0BD9D" w14:textId="1EE59709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</w:rPr>
              <w:t>14,5</w:t>
            </w:r>
            <w:r w:rsidRPr="00D3747D">
              <w:rPr>
                <w:rFonts w:eastAsia="Times New Roman"/>
                <w:color w:val="000000"/>
              </w:rPr>
              <w:t>% (b)</w:t>
            </w:r>
            <w:r w:rsidRPr="00D3747D">
              <w:t xml:space="preserve"> / n.r.</w:t>
            </w:r>
          </w:p>
        </w:tc>
      </w:tr>
      <w:tr w:rsidR="00914468" w:rsidRPr="001179C6" w14:paraId="0FB42FBB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33B3AAAB" w14:textId="77777777" w:rsidR="00B112FB" w:rsidRDefault="00914468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Yanir et al, 2013(A)</w:t>
            </w:r>
          </w:p>
          <w:p w14:paraId="6C54B68B" w14:textId="5ECE843B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(Israel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8EBDCAC" w14:textId="46D4F90E" w:rsidR="00914468" w:rsidRPr="00D3747D" w:rsidRDefault="00914468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6F6866E" w14:textId="53BA4684" w:rsidR="00914468" w:rsidRPr="00914468" w:rsidRDefault="00914468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Infantile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A901F5F" w14:textId="37B1AD69" w:rsidR="00914468" w:rsidRPr="00D3747D" w:rsidRDefault="00914468" w:rsidP="00BB59F0">
            <w:pPr>
              <w:jc w:val="center"/>
              <w:rPr>
                <w:rFonts w:eastAsia="Times New Roman"/>
              </w:rPr>
            </w:pPr>
            <w:r w:rsidRPr="00D3747D">
              <w:rPr>
                <w:rFonts w:eastAsia="Times New Roman"/>
                <w:color w:val="000000"/>
              </w:rPr>
              <w:t>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61071A1" w14:textId="587AB8F4" w:rsidR="00914468" w:rsidRPr="00D3747D" w:rsidRDefault="00914468" w:rsidP="00BB59F0">
            <w:pPr>
              <w:jc w:val="center"/>
              <w:rPr>
                <w:rFonts w:eastAsia="Times New Roman"/>
              </w:rPr>
            </w:pPr>
            <w:r w:rsidRPr="00D3747D">
              <w:rPr>
                <w:rFonts w:eastAsia="Times New Roman"/>
                <w:color w:val="000000"/>
              </w:rPr>
              <w:t>1 /n.r./72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FE3F978" w14:textId="5964A182" w:rsidR="00914468" w:rsidRPr="00D3747D" w:rsidRDefault="00914468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.r.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410CC0E" w14:textId="155BE7A6" w:rsidR="00914468" w:rsidRPr="00D3747D" w:rsidRDefault="00914468" w:rsidP="00BB59F0">
            <w:pPr>
              <w:jc w:val="center"/>
              <w:rPr>
                <w:lang w:val="en-US"/>
              </w:rPr>
            </w:pPr>
            <w:r w:rsidRPr="00D3747D">
              <w:rPr>
                <w:lang w:val="en-US"/>
              </w:rPr>
              <w:t>HSM, D, V, FTT, ST, C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3710ABC" w14:textId="22C9ECB2" w:rsidR="00914468" w:rsidRPr="00D3747D" w:rsidRDefault="00914468" w:rsidP="00BB59F0">
            <w:pPr>
              <w:jc w:val="center"/>
            </w:pPr>
            <w:r w:rsidRPr="00D3747D">
              <w:t>HSi, AC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2B57304" w14:textId="4DA66059" w:rsidR="00914468" w:rsidRPr="00D3747D" w:rsidRDefault="00914468" w:rsidP="00BB59F0">
            <w:pPr>
              <w:jc w:val="center"/>
            </w:pPr>
            <w:r w:rsidRPr="00D3747D">
              <w:t>n.r.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0593BC87" w14:textId="462EB368" w:rsidR="00914468" w:rsidRPr="00A907E2" w:rsidRDefault="00914468" w:rsidP="004D6AF8">
            <w:pPr>
              <w:widowControl w:val="0"/>
              <w:autoSpaceDE w:val="0"/>
              <w:autoSpaceDN w:val="0"/>
              <w:adjustRightInd w:val="0"/>
              <w:spacing w:after="240"/>
              <w:jc w:val="center"/>
              <w:rPr>
                <w:rFonts w:eastAsia="Times New Roman"/>
                <w:color w:val="000000"/>
                <w:lang w:val="en-US"/>
              </w:rPr>
            </w:pPr>
            <w:r w:rsidRPr="00D3747D">
              <w:rPr>
                <w:rFonts w:eastAsia="Times New Roman"/>
                <w:lang w:val="en-US"/>
              </w:rPr>
              <w:t>10</w:t>
            </w:r>
            <w:r w:rsidRPr="00D3747D">
              <w:rPr>
                <w:rFonts w:eastAsia="Times New Roman"/>
                <w:color w:val="000000"/>
                <w:lang w:val="en-US"/>
              </w:rPr>
              <w:t xml:space="preserve">% </w:t>
            </w:r>
            <w:r>
              <w:rPr>
                <w:rFonts w:eastAsia="Times New Roman"/>
                <w:color w:val="000000"/>
                <w:lang w:val="en-US"/>
              </w:rPr>
              <w:t xml:space="preserve">(b) </w:t>
            </w:r>
            <w:r w:rsidRPr="00D3747D">
              <w:rPr>
                <w:color w:val="000000"/>
                <w:lang w:val="en-US" w:eastAsia="en-US"/>
              </w:rPr>
              <w:t>Mi</w:t>
            </w:r>
            <w:r>
              <w:rPr>
                <w:color w:val="000000"/>
                <w:lang w:val="en-US" w:eastAsia="en-US"/>
              </w:rPr>
              <w:t>ssen</w:t>
            </w:r>
            <w:r w:rsidR="004D6AF8">
              <w:rPr>
                <w:color w:val="000000"/>
                <w:lang w:val="en-US" w:eastAsia="en-US"/>
              </w:rPr>
              <w:t>s</w:t>
            </w:r>
            <w:r>
              <w:rPr>
                <w:color w:val="000000"/>
                <w:lang w:val="en-US" w:eastAsia="en-US"/>
              </w:rPr>
              <w:t>e mutation</w:t>
            </w:r>
          </w:p>
        </w:tc>
      </w:tr>
      <w:tr w:rsidR="00914468" w:rsidRPr="00657D9B" w14:paraId="1C87C646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3FEDC6F6" w14:textId="77777777" w:rsidR="00B112FB" w:rsidRDefault="00914468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Yanir et al, 2013(B)</w:t>
            </w:r>
          </w:p>
          <w:p w14:paraId="533FAB63" w14:textId="0EA736CB" w:rsidR="00914468" w:rsidRPr="00D3747D" w:rsidRDefault="00914468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(Israel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C9ED5D9" w14:textId="310C14EC" w:rsidR="00914468" w:rsidRPr="00D3747D" w:rsidRDefault="00914468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CBFE458" w14:textId="6C14E4E2" w:rsidR="00914468" w:rsidRPr="00914468" w:rsidRDefault="00914468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Infantile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8A7A8AF" w14:textId="2D768503" w:rsidR="00914468" w:rsidRPr="00D3747D" w:rsidRDefault="00914468" w:rsidP="00BB59F0">
            <w:pPr>
              <w:jc w:val="center"/>
              <w:rPr>
                <w:rFonts w:eastAsia="Times New Roman"/>
              </w:rPr>
            </w:pPr>
            <w:r w:rsidRPr="00D3747D">
              <w:rPr>
                <w:rFonts w:eastAsia="Times New Roman"/>
                <w:color w:val="000000"/>
              </w:rPr>
              <w:t>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2FF1B91" w14:textId="76B34B34" w:rsidR="00914468" w:rsidRPr="00D3747D" w:rsidRDefault="00914468" w:rsidP="00BB59F0">
            <w:pPr>
              <w:jc w:val="center"/>
              <w:rPr>
                <w:rFonts w:eastAsia="Times New Roman"/>
              </w:rPr>
            </w:pPr>
            <w:r w:rsidRPr="00D3747D">
              <w:rPr>
                <w:rFonts w:eastAsia="Times New Roman"/>
                <w:color w:val="000000"/>
              </w:rPr>
              <w:t>0.5 / 0.5</w:t>
            </w:r>
            <w:r w:rsidRPr="00D3747D">
              <w:t>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FD142EB" w14:textId="0494D631" w:rsidR="00914468" w:rsidRPr="00D3747D" w:rsidRDefault="00914468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.r.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98A3514" w14:textId="4BFDB573" w:rsidR="00914468" w:rsidRPr="00D3747D" w:rsidRDefault="00914468" w:rsidP="00BB59F0">
            <w:pPr>
              <w:jc w:val="center"/>
            </w:pPr>
            <w:r w:rsidRPr="00D3747D">
              <w:t>HSM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623051F" w14:textId="5F2D8494" w:rsidR="00914468" w:rsidRPr="00D3747D" w:rsidRDefault="00914468" w:rsidP="00BB59F0">
            <w:pPr>
              <w:jc w:val="center"/>
            </w:pPr>
            <w:r w:rsidRPr="00D3747D">
              <w:t>n.r.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88873B1" w14:textId="70440D49" w:rsidR="00914468" w:rsidRPr="00D3747D" w:rsidRDefault="00914468" w:rsidP="00BB59F0">
            <w:pPr>
              <w:jc w:val="center"/>
            </w:pPr>
            <w:r w:rsidRPr="00D3747D">
              <w:t>n.r.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3B71EC6C" w14:textId="5E81D945" w:rsidR="00914468" w:rsidRPr="00D3747D" w:rsidRDefault="00E07751" w:rsidP="00BB59F0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BB59F0">
              <w:t xml:space="preserve">LAL-D </w:t>
            </w:r>
            <w:r w:rsidR="00914468" w:rsidRPr="00D3747D">
              <w:rPr>
                <w:rFonts w:eastAsia="Times New Roman"/>
                <w:color w:val="000000"/>
                <w:lang w:val="en-US"/>
              </w:rPr>
              <w:t>(b)</w:t>
            </w:r>
            <w:r w:rsidR="00914468" w:rsidRPr="00D3747D">
              <w:rPr>
                <w:lang w:val="en-US"/>
              </w:rPr>
              <w:t xml:space="preserve"> / n.r.</w:t>
            </w:r>
          </w:p>
        </w:tc>
      </w:tr>
      <w:tr w:rsidR="0015443A" w:rsidRPr="00D3747D" w14:paraId="606302CB" w14:textId="77777777" w:rsidTr="00BB59F0">
        <w:trPr>
          <w:cantSplit/>
          <w:trHeight w:val="1134"/>
        </w:trPr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55C59C3B" w14:textId="3B7DEE97" w:rsidR="0015443A" w:rsidRPr="00D3747D" w:rsidRDefault="0015443A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Zharkova et al, 2019 (Russia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90758DB" w14:textId="003612BA" w:rsidR="0015443A" w:rsidRPr="00D3747D" w:rsidRDefault="0015443A" w:rsidP="00BB59F0">
            <w:pPr>
              <w:jc w:val="center"/>
            </w:pPr>
            <w:r w:rsidRPr="00D3747D">
              <w:t>Case Rep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7790F48" w14:textId="0E1FCA49" w:rsidR="0015443A" w:rsidRPr="00914468" w:rsidRDefault="00914468" w:rsidP="00BB59F0">
            <w:pPr>
              <w:jc w:val="center"/>
              <w:rPr>
                <w:color w:val="5B9BD5" w:themeColor="accent1"/>
              </w:rPr>
            </w:pPr>
            <w:r w:rsidRPr="00914468">
              <w:rPr>
                <w:color w:val="5B9BD5" w:themeColor="accent1"/>
              </w:rPr>
              <w:t>CESD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A4C4200" w14:textId="04281258" w:rsidR="0015443A" w:rsidRPr="00D3747D" w:rsidRDefault="0015443A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Female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A8CFC26" w14:textId="7365A5E6" w:rsidR="0015443A" w:rsidRPr="00D3747D" w:rsidRDefault="0015443A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204/216/n.r.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DB22B46" w14:textId="10547431" w:rsidR="0015443A" w:rsidRPr="00D3747D" w:rsidRDefault="0015443A" w:rsidP="00BB59F0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/>
              </w:rPr>
            </w:pPr>
            <w:r w:rsidRPr="00D3747D">
              <w:rPr>
                <w:color w:val="000000"/>
              </w:rPr>
              <w:t>n.r.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7C653B8" w14:textId="6010A8A8" w:rsidR="0015443A" w:rsidRPr="00D3747D" w:rsidRDefault="0015443A" w:rsidP="00BB59F0">
            <w:pPr>
              <w:jc w:val="center"/>
              <w:rPr>
                <w:rFonts w:eastAsia="Times New Roman"/>
              </w:rPr>
            </w:pPr>
            <w:r w:rsidRPr="00D3747D">
              <w:t>HSM,</w:t>
            </w:r>
          </w:p>
          <w:p w14:paraId="2B494DC8" w14:textId="77E9D155" w:rsidR="0015443A" w:rsidRPr="00D3747D" w:rsidRDefault="0015443A" w:rsidP="00BB59F0">
            <w:pPr>
              <w:jc w:val="center"/>
              <w:rPr>
                <w:rFonts w:eastAsia="Times New Roman"/>
              </w:rPr>
            </w:pPr>
            <w:r w:rsidRPr="00D3747D">
              <w:rPr>
                <w:rFonts w:eastAsia="Times New Roman"/>
              </w:rPr>
              <w:t>Systemic Atherosclerosis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639AEF3" w14:textId="325238B5" w:rsidR="0015443A" w:rsidRPr="00D3747D" w:rsidRDefault="0015443A" w:rsidP="00BB59F0">
            <w:pPr>
              <w:jc w:val="center"/>
            </w:pPr>
            <w:r w:rsidRPr="00D3747D">
              <w:t>ET, HC, HTG, HSi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DF96A15" w14:textId="68F5E148" w:rsidR="0015443A" w:rsidRPr="00D3747D" w:rsidRDefault="0015443A" w:rsidP="00BB59F0">
            <w:pPr>
              <w:jc w:val="center"/>
              <w:rPr>
                <w:lang w:val="en-US"/>
              </w:rPr>
            </w:pPr>
            <w:r w:rsidRPr="00D3747D">
              <w:rPr>
                <w:lang w:val="en-US"/>
              </w:rPr>
              <w:t>Liver: BRC, HS, KL, MVS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608B9459" w14:textId="77777777" w:rsidR="0015443A" w:rsidRDefault="0015443A" w:rsidP="00BB59F0">
            <w:pPr>
              <w:jc w:val="center"/>
              <w:rPr>
                <w:rFonts w:eastAsia="Times New Roman"/>
                <w:color w:val="000000"/>
              </w:rPr>
            </w:pPr>
            <w:r w:rsidRPr="00D3747D">
              <w:rPr>
                <w:rFonts w:eastAsia="Times New Roman"/>
                <w:color w:val="000000"/>
              </w:rPr>
              <w:t>0,25% (a) /c.894G&gt;A/</w:t>
            </w:r>
          </w:p>
          <w:p w14:paraId="51630FD3" w14:textId="32256B21" w:rsidR="0015443A" w:rsidRPr="00D3747D" w:rsidRDefault="0015443A" w:rsidP="00BB59F0">
            <w:pPr>
              <w:jc w:val="center"/>
              <w:rPr>
                <w:rFonts w:eastAsia="Times New Roman"/>
              </w:rPr>
            </w:pPr>
            <w:r w:rsidRPr="00D3747D">
              <w:rPr>
                <w:rFonts w:eastAsia="Times New Roman"/>
                <w:color w:val="000000"/>
              </w:rPr>
              <w:t>c.796G&gt;T</w:t>
            </w:r>
          </w:p>
        </w:tc>
      </w:tr>
    </w:tbl>
    <w:p w14:paraId="4112E599" w14:textId="77777777" w:rsidR="0040716F" w:rsidRDefault="00D14D5A" w:rsidP="0040716F">
      <w:pPr>
        <w:ind w:left="-284" w:right="-616"/>
        <w:jc w:val="both"/>
        <w:rPr>
          <w:lang w:val="en-US"/>
        </w:rPr>
      </w:pPr>
      <w:r w:rsidRPr="00A44D46">
        <w:rPr>
          <w:lang w:val="en-US"/>
        </w:rPr>
        <w:t xml:space="preserve">Abbreviations: </w:t>
      </w:r>
    </w:p>
    <w:p w14:paraId="143D72CB" w14:textId="5AB2E7F4" w:rsidR="00A44D46" w:rsidRPr="00A44D46" w:rsidRDefault="00A44D46" w:rsidP="0040716F">
      <w:pPr>
        <w:ind w:left="-284" w:right="-616"/>
        <w:jc w:val="both"/>
        <w:rPr>
          <w:lang w:val="en-US"/>
        </w:rPr>
      </w:pPr>
      <w:r>
        <w:rPr>
          <w:lang w:val="en-US"/>
        </w:rPr>
        <w:t xml:space="preserve">LAL-D, </w:t>
      </w:r>
      <w:r w:rsidRPr="00B76E14">
        <w:rPr>
          <w:rStyle w:val="Nenhum"/>
          <w:color w:val="000000" w:themeColor="text1"/>
          <w:u w:color="A6A6A6"/>
          <w:shd w:val="clear" w:color="auto" w:fill="FFFFFF"/>
          <w:lang w:val="en-US"/>
        </w:rPr>
        <w:t xml:space="preserve">Lysosomal acid lipase </w:t>
      </w:r>
      <w:r w:rsidR="004D6AF8" w:rsidRPr="00B76E14">
        <w:rPr>
          <w:rStyle w:val="Nenhum"/>
          <w:color w:val="000000" w:themeColor="text1"/>
          <w:u w:color="A6A6A6"/>
          <w:shd w:val="clear" w:color="auto" w:fill="FFFFFF"/>
          <w:lang w:val="en-US"/>
        </w:rPr>
        <w:t>deficiency</w:t>
      </w:r>
      <w:r w:rsidR="004D6AF8">
        <w:rPr>
          <w:rStyle w:val="Nenhum"/>
          <w:color w:val="000000" w:themeColor="text1"/>
          <w:u w:color="A6A6A6"/>
          <w:shd w:val="clear" w:color="auto" w:fill="FFFFFF"/>
          <w:lang w:val="en-US"/>
        </w:rPr>
        <w:t>;</w:t>
      </w:r>
      <w:r>
        <w:rPr>
          <w:rStyle w:val="Nenhum"/>
          <w:color w:val="000000" w:themeColor="text1"/>
          <w:u w:color="A6A6A6"/>
          <w:shd w:val="clear" w:color="auto" w:fill="FFFFFF"/>
          <w:lang w:val="en-US"/>
        </w:rPr>
        <w:t xml:space="preserve"> CESD, </w:t>
      </w:r>
      <w:r w:rsidRPr="00B76E14">
        <w:rPr>
          <w:rStyle w:val="Nenhum"/>
          <w:color w:val="000000" w:themeColor="text1"/>
          <w:u w:color="A6A6A6"/>
          <w:shd w:val="clear" w:color="auto" w:fill="FFFFFF"/>
          <w:lang w:val="en-US"/>
        </w:rPr>
        <w:t>cholesteryl ester storage disease</w:t>
      </w:r>
      <w:r>
        <w:rPr>
          <w:rStyle w:val="Nenhum"/>
          <w:color w:val="000000" w:themeColor="text1"/>
          <w:u w:color="A6A6A6"/>
          <w:shd w:val="clear" w:color="auto" w:fill="FFFFFF"/>
          <w:lang w:val="en-US"/>
        </w:rPr>
        <w:t>.</w:t>
      </w:r>
    </w:p>
    <w:p w14:paraId="255C695F" w14:textId="13F8A419" w:rsidR="00E07751" w:rsidRPr="00A44D46" w:rsidRDefault="00D14D5A" w:rsidP="0040716F">
      <w:pPr>
        <w:ind w:left="-284" w:right="-616"/>
        <w:jc w:val="both"/>
        <w:rPr>
          <w:lang w:val="en-US"/>
        </w:rPr>
      </w:pPr>
      <w:r w:rsidRPr="00A44D46">
        <w:rPr>
          <w:lang w:val="en-US"/>
        </w:rPr>
        <w:t>Clinical manifestations: HM, hepatomegaly; HSM, hepatosplenomegaly;  SM splenomegaly; AI, adrenal insufficiency ; FTT, failure to thrive; AC, adrenal calcifications; AD, abdominal distension; AP, abdominal pain; AS,</w:t>
      </w:r>
      <w:r w:rsidR="004D6AF8">
        <w:rPr>
          <w:lang w:val="en-US"/>
        </w:rPr>
        <w:t xml:space="preserve"> </w:t>
      </w:r>
      <w:r w:rsidRPr="00A44D46">
        <w:rPr>
          <w:lang w:val="en-US"/>
        </w:rPr>
        <w:t>ascite</w:t>
      </w:r>
      <w:r w:rsidR="00E07751" w:rsidRPr="00A44D46">
        <w:rPr>
          <w:lang w:val="en-US"/>
        </w:rPr>
        <w:t>s</w:t>
      </w:r>
      <w:r w:rsidRPr="00A44D46">
        <w:rPr>
          <w:lang w:val="en-US"/>
        </w:rPr>
        <w:t>; D, diarrhea; ST, steatorrhea;</w:t>
      </w:r>
      <w:r w:rsidR="004D6AF8">
        <w:rPr>
          <w:lang w:val="en-US"/>
        </w:rPr>
        <w:t xml:space="preserve"> </w:t>
      </w:r>
      <w:r w:rsidRPr="00A44D46">
        <w:rPr>
          <w:lang w:val="en-US"/>
        </w:rPr>
        <w:t>V vomits; J</w:t>
      </w:r>
      <w:r w:rsidR="00E07751" w:rsidRPr="00A44D46">
        <w:rPr>
          <w:lang w:val="en-US"/>
        </w:rPr>
        <w:t>,</w:t>
      </w:r>
      <w:r w:rsidRPr="00A44D46">
        <w:rPr>
          <w:lang w:val="en-US"/>
        </w:rPr>
        <w:t xml:space="preserve"> jaundice; EV, esophageal varices; UH, umbilical hernia; IH inguinal hernia; IF : incidental finding intraoperative; PHT, portal hypertension; NS neurological </w:t>
      </w:r>
      <w:r w:rsidR="004D6AF8" w:rsidRPr="00A44D46">
        <w:rPr>
          <w:lang w:val="en-US"/>
        </w:rPr>
        <w:t>symptoms</w:t>
      </w:r>
      <w:r w:rsidRPr="00A44D46">
        <w:rPr>
          <w:lang w:val="en-US"/>
        </w:rPr>
        <w:t xml:space="preserve">; SH, systemic </w:t>
      </w:r>
      <w:r w:rsidR="00E07751" w:rsidRPr="00A44D46">
        <w:rPr>
          <w:lang w:val="en-US"/>
        </w:rPr>
        <w:t xml:space="preserve">arterial </w:t>
      </w:r>
      <w:r w:rsidRPr="00A44D46">
        <w:rPr>
          <w:lang w:val="en-US"/>
        </w:rPr>
        <w:t>hypertension</w:t>
      </w:r>
      <w:r w:rsidR="001142E7">
        <w:rPr>
          <w:lang w:val="en-US"/>
        </w:rPr>
        <w:t xml:space="preserve">; </w:t>
      </w:r>
      <w:r w:rsidRPr="00A44D46">
        <w:rPr>
          <w:lang w:val="en-US"/>
        </w:rPr>
        <w:t>HL Hemophagocy</w:t>
      </w:r>
      <w:bookmarkStart w:id="0" w:name="_GoBack"/>
      <w:bookmarkEnd w:id="0"/>
      <w:r w:rsidRPr="00A44D46">
        <w:rPr>
          <w:lang w:val="en-US"/>
        </w:rPr>
        <w:t xml:space="preserve">tic </w:t>
      </w:r>
      <w:r w:rsidR="004D6AF8" w:rsidRPr="001B0628">
        <w:rPr>
          <w:color w:val="5B9BD5" w:themeColor="accent1"/>
          <w:lang w:val="en-US"/>
        </w:rPr>
        <w:t>Lymphohistiocytosis</w:t>
      </w:r>
    </w:p>
    <w:p w14:paraId="59551361" w14:textId="6843692C" w:rsidR="00E07751" w:rsidRPr="00A44D46" w:rsidRDefault="00D14D5A" w:rsidP="004D6AF8">
      <w:pPr>
        <w:ind w:left="-284" w:right="-616"/>
        <w:jc w:val="both"/>
        <w:rPr>
          <w:lang w:val="en-US"/>
        </w:rPr>
      </w:pPr>
      <w:r w:rsidRPr="00A44D46">
        <w:rPr>
          <w:lang w:val="en-US"/>
        </w:rPr>
        <w:t xml:space="preserve">Laboratory findings: A, anemia; TR </w:t>
      </w:r>
      <w:r w:rsidR="004D6AF8" w:rsidRPr="00A44D46">
        <w:rPr>
          <w:color w:val="5B9BD5" w:themeColor="accent1"/>
          <w:lang w:val="en-US"/>
        </w:rPr>
        <w:t>thrombocytopenia</w:t>
      </w:r>
      <w:r w:rsidRPr="00A44D46">
        <w:rPr>
          <w:lang w:val="en-US"/>
        </w:rPr>
        <w:t xml:space="preserve"> ; ALF, abnormal liver function; HC, high cholesterol; HTG, hypertriglyceridemia; LH</w:t>
      </w:r>
      <w:r w:rsidR="00E07751" w:rsidRPr="00A44D46">
        <w:rPr>
          <w:lang w:val="en-US"/>
        </w:rPr>
        <w:t>,</w:t>
      </w:r>
      <w:r w:rsidRPr="00A44D46">
        <w:rPr>
          <w:lang w:val="en-US"/>
        </w:rPr>
        <w:t xml:space="preserve"> low HDL; ET, elevated transaminases.; BVL, peripheral blood showed vacuolated lymphocyte; DYS dyslipidemia. HSi hepatic </w:t>
      </w:r>
      <w:r w:rsidR="00E07751" w:rsidRPr="00A44D46">
        <w:rPr>
          <w:lang w:val="en-US"/>
        </w:rPr>
        <w:t>s</w:t>
      </w:r>
      <w:r w:rsidRPr="00A44D46">
        <w:rPr>
          <w:lang w:val="en-US"/>
        </w:rPr>
        <w:t>teatosis in image studies</w:t>
      </w:r>
      <w:r w:rsidR="00E07751" w:rsidRPr="00A44D46">
        <w:rPr>
          <w:lang w:val="en-US"/>
        </w:rPr>
        <w:t>.</w:t>
      </w:r>
    </w:p>
    <w:p w14:paraId="2E3BCD8E" w14:textId="0F65B931" w:rsidR="00CE5D4C" w:rsidRPr="00A44D46" w:rsidRDefault="00673B95" w:rsidP="0040716F">
      <w:pPr>
        <w:ind w:left="-284" w:right="-616"/>
        <w:jc w:val="both"/>
        <w:rPr>
          <w:lang w:val="en-US"/>
        </w:rPr>
      </w:pPr>
      <w:r>
        <w:rPr>
          <w:lang w:val="en-US"/>
        </w:rPr>
        <w:t xml:space="preserve">Anatomic </w:t>
      </w:r>
      <w:r w:rsidR="00D14D5A" w:rsidRPr="00A44D46">
        <w:rPr>
          <w:lang w:val="en-US"/>
        </w:rPr>
        <w:t>patholog</w:t>
      </w:r>
      <w:r w:rsidR="00E07751" w:rsidRPr="00A44D46">
        <w:rPr>
          <w:lang w:val="en-US"/>
        </w:rPr>
        <w:t>y tissue</w:t>
      </w:r>
      <w:r w:rsidR="00D14D5A" w:rsidRPr="00A44D46">
        <w:rPr>
          <w:lang w:val="en-US"/>
        </w:rPr>
        <w:t>:</w:t>
      </w:r>
      <w:r w:rsidR="00CE5D4C" w:rsidRPr="00A44D46">
        <w:rPr>
          <w:lang w:val="en-US"/>
        </w:rPr>
        <w:t xml:space="preserve"> DU, histiocytes vacuoles filled with lipidic material in lamina p</w:t>
      </w:r>
      <w:r w:rsidR="00A44D46">
        <w:rPr>
          <w:lang w:val="en-US"/>
        </w:rPr>
        <w:t>ro</w:t>
      </w:r>
      <w:r w:rsidR="00CE5D4C" w:rsidRPr="00A44D46">
        <w:rPr>
          <w:lang w:val="en-US"/>
        </w:rPr>
        <w:t>pria of duodenum;</w:t>
      </w:r>
      <w:r w:rsidR="00D14D5A" w:rsidRPr="00A44D46">
        <w:rPr>
          <w:lang w:val="en-US"/>
        </w:rPr>
        <w:t xml:space="preserve"> FC, foam</w:t>
      </w:r>
      <w:r w:rsidR="00A44D46">
        <w:rPr>
          <w:lang w:val="en-US"/>
        </w:rPr>
        <w:t>y</w:t>
      </w:r>
      <w:r w:rsidR="00D14D5A" w:rsidRPr="00A44D46">
        <w:rPr>
          <w:lang w:val="en-US"/>
        </w:rPr>
        <w:t xml:space="preserve"> cells; BMV, bone marrow vacuolization, foamy macrophages;</w:t>
      </w:r>
      <w:r w:rsidR="00A44D46">
        <w:rPr>
          <w:lang w:val="en-US"/>
        </w:rPr>
        <w:t xml:space="preserve"> </w:t>
      </w:r>
      <w:r w:rsidR="00D14D5A" w:rsidRPr="00A44D46">
        <w:rPr>
          <w:lang w:val="en-US"/>
        </w:rPr>
        <w:t>HFC hemophagocytosis; BRC, birefringent</w:t>
      </w:r>
      <w:r w:rsidR="00A44D46">
        <w:rPr>
          <w:lang w:val="en-US"/>
        </w:rPr>
        <w:t xml:space="preserve"> </w:t>
      </w:r>
      <w:r w:rsidR="00D14D5A" w:rsidRPr="00A44D46">
        <w:rPr>
          <w:lang w:val="en-US"/>
        </w:rPr>
        <w:t>crystals/clefts; C, cirrhosis; F, fibrosis; G, intracytoplasmic glycogen;</w:t>
      </w:r>
      <w:r w:rsidR="00A44D46">
        <w:rPr>
          <w:lang w:val="en-US"/>
        </w:rPr>
        <w:t xml:space="preserve"> </w:t>
      </w:r>
      <w:r w:rsidR="00D14D5A" w:rsidRPr="00A44D46">
        <w:rPr>
          <w:lang w:val="en-US"/>
        </w:rPr>
        <w:t>kV, Kupffer cell vacuolization; HLD, hepatocyte lipid deposition; HS, hepatic steatosis;</w:t>
      </w:r>
      <w:r w:rsidR="00A44D46" w:rsidRPr="00A44D46">
        <w:rPr>
          <w:lang w:val="en-US"/>
        </w:rPr>
        <w:t xml:space="preserve"> MVS, microvesicular steatosis</w:t>
      </w:r>
      <w:r w:rsidR="00D14D5A" w:rsidRPr="00A44D46">
        <w:rPr>
          <w:lang w:val="en-US"/>
        </w:rPr>
        <w:t xml:space="preserve"> HV, hepatocyte vacuolization; KL, Kupffer cell lipid deposition; MBL,</w:t>
      </w:r>
      <w:r>
        <w:rPr>
          <w:lang w:val="en-US"/>
        </w:rPr>
        <w:t xml:space="preserve"> </w:t>
      </w:r>
      <w:r w:rsidR="00D14D5A" w:rsidRPr="00A44D46">
        <w:rPr>
          <w:lang w:val="en-US"/>
        </w:rPr>
        <w:t>membrane bound lipid; MVS, microvesicular steatosis;</w:t>
      </w:r>
      <w:r>
        <w:rPr>
          <w:lang w:val="en-US"/>
        </w:rPr>
        <w:t xml:space="preserve"> </w:t>
      </w:r>
      <w:r w:rsidR="00D14D5A" w:rsidRPr="00A44D46">
        <w:rPr>
          <w:lang w:val="en-US"/>
        </w:rPr>
        <w:t>PBF, portal-to-portal</w:t>
      </w:r>
      <w:r w:rsidR="00A44D46">
        <w:rPr>
          <w:lang w:val="en-US"/>
        </w:rPr>
        <w:t xml:space="preserve"> </w:t>
      </w:r>
      <w:r w:rsidR="00D14D5A" w:rsidRPr="00A44D46">
        <w:rPr>
          <w:lang w:val="en-US"/>
        </w:rPr>
        <w:t xml:space="preserve">bridging fibrosis; PI, portal inflammation; </w:t>
      </w:r>
    </w:p>
    <w:p w14:paraId="18DBADD4" w14:textId="193D44AE" w:rsidR="003B1C25" w:rsidRPr="00D3747D" w:rsidRDefault="00D14D5A" w:rsidP="0040716F">
      <w:pPr>
        <w:ind w:left="-284" w:right="-616"/>
        <w:jc w:val="both"/>
        <w:rPr>
          <w:lang w:val="en-US"/>
        </w:rPr>
      </w:pPr>
      <w:r w:rsidRPr="00A44D46">
        <w:rPr>
          <w:lang w:val="en-US"/>
        </w:rPr>
        <w:t xml:space="preserve">LAL activity of reference value (a) on dried blood spots, (b) on peripheral blood leukocytes, (c) on </w:t>
      </w:r>
      <w:r w:rsidR="00673B95" w:rsidRPr="001B0628">
        <w:rPr>
          <w:color w:val="5B9BD5" w:themeColor="accent1"/>
          <w:lang w:val="en-US"/>
        </w:rPr>
        <w:t>fibroblasts</w:t>
      </w:r>
      <w:r w:rsidR="00673B95" w:rsidRPr="00673B95">
        <w:rPr>
          <w:lang w:val="en-US"/>
        </w:rPr>
        <w:t xml:space="preserve"> </w:t>
      </w:r>
      <w:r w:rsidRPr="00A44D46">
        <w:rPr>
          <w:lang w:val="en-US"/>
        </w:rPr>
        <w:t>n.r.,</w:t>
      </w:r>
      <w:r w:rsidR="00673B95">
        <w:rPr>
          <w:lang w:val="en-US"/>
        </w:rPr>
        <w:t xml:space="preserve"> </w:t>
      </w:r>
      <w:r w:rsidRPr="00A44D46">
        <w:rPr>
          <w:lang w:val="en-US"/>
        </w:rPr>
        <w:t>not repo</w:t>
      </w:r>
      <w:r w:rsidR="00A44D46">
        <w:rPr>
          <w:lang w:val="en-US"/>
        </w:rPr>
        <w:t>rted.</w:t>
      </w:r>
    </w:p>
    <w:p w14:paraId="3D4350A4" w14:textId="78A04F12" w:rsidR="004D651C" w:rsidRPr="00D3747D" w:rsidRDefault="004D651C" w:rsidP="00BC38B7">
      <w:pPr>
        <w:ind w:left="-1134" w:right="859"/>
        <w:jc w:val="center"/>
        <w:rPr>
          <w:color w:val="FF0000"/>
          <w:lang w:val="en-US"/>
        </w:rPr>
      </w:pPr>
    </w:p>
    <w:sectPr w:rsidR="004D651C" w:rsidRPr="00D3747D" w:rsidSect="000669B4">
      <w:pgSz w:w="16820" w:h="11900" w:orient="landscape"/>
      <w:pgMar w:top="1417" w:right="1701" w:bottom="1417" w:left="1701" w:header="283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C17CC04" w14:textId="77777777" w:rsidR="005966E7" w:rsidRDefault="005966E7" w:rsidP="00F64C9D">
      <w:r>
        <w:separator/>
      </w:r>
    </w:p>
  </w:endnote>
  <w:endnote w:type="continuationSeparator" w:id="0">
    <w:p w14:paraId="404159F9" w14:textId="77777777" w:rsidR="005966E7" w:rsidRDefault="005966E7" w:rsidP="00F64C9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Segoe UI">
    <w:altName w:val="Calibri"/>
    <w:panose1 w:val="020B0604020202020204"/>
    <w:charset w:val="00"/>
    <w:family w:val="swiss"/>
    <w:pitch w:val="variable"/>
    <w:sig w:usb0="E10022FF" w:usb1="C000E47F" w:usb2="00000029" w:usb3="00000000" w:csb0="000001D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7841BD8" w14:textId="77777777" w:rsidR="005966E7" w:rsidRDefault="005966E7" w:rsidP="00F64C9D">
      <w:r>
        <w:separator/>
      </w:r>
    </w:p>
  </w:footnote>
  <w:footnote w:type="continuationSeparator" w:id="0">
    <w:p w14:paraId="2597E6B3" w14:textId="77777777" w:rsidR="005966E7" w:rsidRDefault="005966E7" w:rsidP="00F64C9D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000001"/>
    <w:multiLevelType w:val="hybridMultilevel"/>
    <w:tmpl w:val="00000001"/>
    <w:lvl w:ilvl="0" w:tplc="00000001">
      <w:start w:val="471"/>
      <w:numFmt w:val="bullet"/>
      <w:lvlText w:val=".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" w15:restartNumberingAfterBreak="0">
    <w:nsid w:val="2E8E3F67"/>
    <w:multiLevelType w:val="hybridMultilevel"/>
    <w:tmpl w:val="1898F47A"/>
    <w:lvl w:ilvl="0" w:tplc="0416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" w15:restartNumberingAfterBreak="0">
    <w:nsid w:val="59985A4C"/>
    <w:multiLevelType w:val="hybridMultilevel"/>
    <w:tmpl w:val="E19EEB6C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687B1010"/>
    <w:multiLevelType w:val="hybridMultilevel"/>
    <w:tmpl w:val="F02C53C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3"/>
  </w:num>
  <w:num w:numId="2">
    <w:abstractNumId w:val="2"/>
  </w:num>
  <w:num w:numId="3">
    <w:abstractNumId w:val="1"/>
  </w:num>
  <w:num w:numId="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47"/>
  <w:defaultTabStop w:val="708"/>
  <w:hyphenationZone w:val="425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0&lt;/ScanUnformatted&gt;&lt;ScanChanges&gt;0&lt;/ScanChanges&gt;&lt;Suspended&gt;0&lt;/Suspended&gt;&lt;/ENInstantFormat&gt;"/>
    <w:docVar w:name="EN.Layout" w:val="&lt;ENLayout&gt;&lt;Style&gt;Vancouver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</w:docVars>
  <w:rsids>
    <w:rsidRoot w:val="0019239F"/>
    <w:rsid w:val="000014C1"/>
    <w:rsid w:val="000034A8"/>
    <w:rsid w:val="00003B6D"/>
    <w:rsid w:val="0001243A"/>
    <w:rsid w:val="000204DF"/>
    <w:rsid w:val="000266E4"/>
    <w:rsid w:val="00026D02"/>
    <w:rsid w:val="000333E5"/>
    <w:rsid w:val="00035216"/>
    <w:rsid w:val="000363C2"/>
    <w:rsid w:val="00036A53"/>
    <w:rsid w:val="000370BE"/>
    <w:rsid w:val="00037A65"/>
    <w:rsid w:val="000410A8"/>
    <w:rsid w:val="00041E1D"/>
    <w:rsid w:val="000428E7"/>
    <w:rsid w:val="000444DB"/>
    <w:rsid w:val="00047AC3"/>
    <w:rsid w:val="00051D8F"/>
    <w:rsid w:val="00053567"/>
    <w:rsid w:val="000541F6"/>
    <w:rsid w:val="0005644A"/>
    <w:rsid w:val="0006012A"/>
    <w:rsid w:val="000602E0"/>
    <w:rsid w:val="00060594"/>
    <w:rsid w:val="0006067F"/>
    <w:rsid w:val="000612D3"/>
    <w:rsid w:val="000646F4"/>
    <w:rsid w:val="00065564"/>
    <w:rsid w:val="000669B4"/>
    <w:rsid w:val="0006730A"/>
    <w:rsid w:val="00072119"/>
    <w:rsid w:val="0007243D"/>
    <w:rsid w:val="00073133"/>
    <w:rsid w:val="0007392C"/>
    <w:rsid w:val="00073ED1"/>
    <w:rsid w:val="00074185"/>
    <w:rsid w:val="000765BE"/>
    <w:rsid w:val="000819F4"/>
    <w:rsid w:val="00083036"/>
    <w:rsid w:val="00084AC3"/>
    <w:rsid w:val="00084DEC"/>
    <w:rsid w:val="00085C1C"/>
    <w:rsid w:val="00087597"/>
    <w:rsid w:val="00092141"/>
    <w:rsid w:val="00092CCC"/>
    <w:rsid w:val="0009301C"/>
    <w:rsid w:val="000930BA"/>
    <w:rsid w:val="00093648"/>
    <w:rsid w:val="0009535D"/>
    <w:rsid w:val="00096D7C"/>
    <w:rsid w:val="000A22DD"/>
    <w:rsid w:val="000A3DFB"/>
    <w:rsid w:val="000A4CE5"/>
    <w:rsid w:val="000A7102"/>
    <w:rsid w:val="000B058A"/>
    <w:rsid w:val="000B05A6"/>
    <w:rsid w:val="000B1036"/>
    <w:rsid w:val="000B18B2"/>
    <w:rsid w:val="000B19B4"/>
    <w:rsid w:val="000B1D3B"/>
    <w:rsid w:val="000B2343"/>
    <w:rsid w:val="000B35B3"/>
    <w:rsid w:val="000B57D9"/>
    <w:rsid w:val="000B5DE3"/>
    <w:rsid w:val="000B6DC2"/>
    <w:rsid w:val="000B73B2"/>
    <w:rsid w:val="000C27C1"/>
    <w:rsid w:val="000C4D6A"/>
    <w:rsid w:val="000C5769"/>
    <w:rsid w:val="000C57B3"/>
    <w:rsid w:val="000C774F"/>
    <w:rsid w:val="000D12C5"/>
    <w:rsid w:val="000D30C0"/>
    <w:rsid w:val="000D34C4"/>
    <w:rsid w:val="000D34FD"/>
    <w:rsid w:val="000D6F81"/>
    <w:rsid w:val="000D70EC"/>
    <w:rsid w:val="000E0F24"/>
    <w:rsid w:val="000E20AD"/>
    <w:rsid w:val="000E4B5F"/>
    <w:rsid w:val="000E6ECD"/>
    <w:rsid w:val="000E7803"/>
    <w:rsid w:val="000F34FD"/>
    <w:rsid w:val="000F36C0"/>
    <w:rsid w:val="000F3DF9"/>
    <w:rsid w:val="000F799E"/>
    <w:rsid w:val="0010037A"/>
    <w:rsid w:val="00101211"/>
    <w:rsid w:val="00101CE4"/>
    <w:rsid w:val="001052A0"/>
    <w:rsid w:val="00107861"/>
    <w:rsid w:val="00110973"/>
    <w:rsid w:val="00111568"/>
    <w:rsid w:val="00111A66"/>
    <w:rsid w:val="00112732"/>
    <w:rsid w:val="0011402C"/>
    <w:rsid w:val="001142E7"/>
    <w:rsid w:val="00114ED3"/>
    <w:rsid w:val="001179C6"/>
    <w:rsid w:val="00120207"/>
    <w:rsid w:val="00121BBF"/>
    <w:rsid w:val="00122989"/>
    <w:rsid w:val="00123C30"/>
    <w:rsid w:val="001261DE"/>
    <w:rsid w:val="00126B16"/>
    <w:rsid w:val="001330AB"/>
    <w:rsid w:val="00133982"/>
    <w:rsid w:val="00134A55"/>
    <w:rsid w:val="00135060"/>
    <w:rsid w:val="00140533"/>
    <w:rsid w:val="00142283"/>
    <w:rsid w:val="001426C9"/>
    <w:rsid w:val="001429C1"/>
    <w:rsid w:val="00146FA7"/>
    <w:rsid w:val="0015443A"/>
    <w:rsid w:val="00154DA0"/>
    <w:rsid w:val="00155120"/>
    <w:rsid w:val="00156EFE"/>
    <w:rsid w:val="00157140"/>
    <w:rsid w:val="00161D9C"/>
    <w:rsid w:val="00162C46"/>
    <w:rsid w:val="00162E09"/>
    <w:rsid w:val="0016394C"/>
    <w:rsid w:val="00163A05"/>
    <w:rsid w:val="00171361"/>
    <w:rsid w:val="00174D43"/>
    <w:rsid w:val="00181B70"/>
    <w:rsid w:val="00182F98"/>
    <w:rsid w:val="00187854"/>
    <w:rsid w:val="001912D7"/>
    <w:rsid w:val="00191920"/>
    <w:rsid w:val="0019239F"/>
    <w:rsid w:val="00192EA5"/>
    <w:rsid w:val="00193E72"/>
    <w:rsid w:val="001A057C"/>
    <w:rsid w:val="001A1D97"/>
    <w:rsid w:val="001A64EA"/>
    <w:rsid w:val="001A7563"/>
    <w:rsid w:val="001A77C1"/>
    <w:rsid w:val="001B04DF"/>
    <w:rsid w:val="001B0628"/>
    <w:rsid w:val="001B3BA3"/>
    <w:rsid w:val="001B3F77"/>
    <w:rsid w:val="001B6104"/>
    <w:rsid w:val="001B7976"/>
    <w:rsid w:val="001B7E5C"/>
    <w:rsid w:val="001C00A1"/>
    <w:rsid w:val="001C15A4"/>
    <w:rsid w:val="001C19DE"/>
    <w:rsid w:val="001C29F8"/>
    <w:rsid w:val="001C3ADD"/>
    <w:rsid w:val="001C52FF"/>
    <w:rsid w:val="001C6D62"/>
    <w:rsid w:val="001D0A51"/>
    <w:rsid w:val="001D1BFD"/>
    <w:rsid w:val="001D2395"/>
    <w:rsid w:val="001D7652"/>
    <w:rsid w:val="001D7C66"/>
    <w:rsid w:val="001E136B"/>
    <w:rsid w:val="001E2143"/>
    <w:rsid w:val="001E25C3"/>
    <w:rsid w:val="001E32DA"/>
    <w:rsid w:val="001E5639"/>
    <w:rsid w:val="001E67F4"/>
    <w:rsid w:val="001F1E0A"/>
    <w:rsid w:val="002010B3"/>
    <w:rsid w:val="002030F3"/>
    <w:rsid w:val="002031F4"/>
    <w:rsid w:val="00204353"/>
    <w:rsid w:val="002054CD"/>
    <w:rsid w:val="00210C1B"/>
    <w:rsid w:val="00212BF9"/>
    <w:rsid w:val="00213C10"/>
    <w:rsid w:val="002144D0"/>
    <w:rsid w:val="00214AF0"/>
    <w:rsid w:val="00214B32"/>
    <w:rsid w:val="002175D1"/>
    <w:rsid w:val="00217A21"/>
    <w:rsid w:val="0022142E"/>
    <w:rsid w:val="002258F8"/>
    <w:rsid w:val="00225E7A"/>
    <w:rsid w:val="002265A9"/>
    <w:rsid w:val="002265BC"/>
    <w:rsid w:val="00226E92"/>
    <w:rsid w:val="00227CE4"/>
    <w:rsid w:val="00231CC1"/>
    <w:rsid w:val="00232817"/>
    <w:rsid w:val="0023426C"/>
    <w:rsid w:val="00234C6E"/>
    <w:rsid w:val="00236032"/>
    <w:rsid w:val="00237475"/>
    <w:rsid w:val="00237B6F"/>
    <w:rsid w:val="0024227D"/>
    <w:rsid w:val="00242542"/>
    <w:rsid w:val="00242A3B"/>
    <w:rsid w:val="00243010"/>
    <w:rsid w:val="0024324A"/>
    <w:rsid w:val="00245B45"/>
    <w:rsid w:val="00245FE6"/>
    <w:rsid w:val="00246A69"/>
    <w:rsid w:val="00247BB5"/>
    <w:rsid w:val="00251F20"/>
    <w:rsid w:val="00252A4D"/>
    <w:rsid w:val="00254E8B"/>
    <w:rsid w:val="00255CD6"/>
    <w:rsid w:val="002562B2"/>
    <w:rsid w:val="002565B5"/>
    <w:rsid w:val="00260182"/>
    <w:rsid w:val="0026060F"/>
    <w:rsid w:val="002627C9"/>
    <w:rsid w:val="002627CB"/>
    <w:rsid w:val="00263E47"/>
    <w:rsid w:val="00265EA0"/>
    <w:rsid w:val="00272049"/>
    <w:rsid w:val="0027290C"/>
    <w:rsid w:val="002773A9"/>
    <w:rsid w:val="002807E1"/>
    <w:rsid w:val="00281151"/>
    <w:rsid w:val="00281F1B"/>
    <w:rsid w:val="00283665"/>
    <w:rsid w:val="00285611"/>
    <w:rsid w:val="0028567A"/>
    <w:rsid w:val="002911B5"/>
    <w:rsid w:val="002911E6"/>
    <w:rsid w:val="0029341A"/>
    <w:rsid w:val="00293E23"/>
    <w:rsid w:val="00297F80"/>
    <w:rsid w:val="002A4598"/>
    <w:rsid w:val="002A6763"/>
    <w:rsid w:val="002A7FF5"/>
    <w:rsid w:val="002B178E"/>
    <w:rsid w:val="002B2686"/>
    <w:rsid w:val="002B2DAB"/>
    <w:rsid w:val="002B50C2"/>
    <w:rsid w:val="002B629A"/>
    <w:rsid w:val="002B7FEE"/>
    <w:rsid w:val="002C1D1F"/>
    <w:rsid w:val="002C2440"/>
    <w:rsid w:val="002C57F7"/>
    <w:rsid w:val="002D1043"/>
    <w:rsid w:val="002D1E76"/>
    <w:rsid w:val="002D2E8A"/>
    <w:rsid w:val="002D4D47"/>
    <w:rsid w:val="002D50A4"/>
    <w:rsid w:val="002D51D7"/>
    <w:rsid w:val="002D6AD4"/>
    <w:rsid w:val="002D7610"/>
    <w:rsid w:val="002E0DCD"/>
    <w:rsid w:val="002E1AC1"/>
    <w:rsid w:val="002E28A1"/>
    <w:rsid w:val="002F077D"/>
    <w:rsid w:val="002F1996"/>
    <w:rsid w:val="002F2831"/>
    <w:rsid w:val="002F2D21"/>
    <w:rsid w:val="002F31D2"/>
    <w:rsid w:val="002F659B"/>
    <w:rsid w:val="002F65CA"/>
    <w:rsid w:val="002F6611"/>
    <w:rsid w:val="003004E8"/>
    <w:rsid w:val="0030064F"/>
    <w:rsid w:val="00302D50"/>
    <w:rsid w:val="003032AA"/>
    <w:rsid w:val="003047D6"/>
    <w:rsid w:val="00304F45"/>
    <w:rsid w:val="00304F67"/>
    <w:rsid w:val="003076F7"/>
    <w:rsid w:val="003079A2"/>
    <w:rsid w:val="00307BDE"/>
    <w:rsid w:val="0031037E"/>
    <w:rsid w:val="00310976"/>
    <w:rsid w:val="00311363"/>
    <w:rsid w:val="003132E6"/>
    <w:rsid w:val="003134FD"/>
    <w:rsid w:val="0031373F"/>
    <w:rsid w:val="00313D5E"/>
    <w:rsid w:val="00317D7F"/>
    <w:rsid w:val="003211AF"/>
    <w:rsid w:val="00323558"/>
    <w:rsid w:val="00327394"/>
    <w:rsid w:val="00330B09"/>
    <w:rsid w:val="00330D5F"/>
    <w:rsid w:val="00332A59"/>
    <w:rsid w:val="00333E29"/>
    <w:rsid w:val="00334392"/>
    <w:rsid w:val="00334AE9"/>
    <w:rsid w:val="00334DAC"/>
    <w:rsid w:val="00340256"/>
    <w:rsid w:val="0034038D"/>
    <w:rsid w:val="00341D21"/>
    <w:rsid w:val="00342C5B"/>
    <w:rsid w:val="003514FF"/>
    <w:rsid w:val="00353110"/>
    <w:rsid w:val="00354A8B"/>
    <w:rsid w:val="00354B1E"/>
    <w:rsid w:val="003550C2"/>
    <w:rsid w:val="0035558B"/>
    <w:rsid w:val="00360969"/>
    <w:rsid w:val="00362363"/>
    <w:rsid w:val="003645B9"/>
    <w:rsid w:val="0036497A"/>
    <w:rsid w:val="003661EE"/>
    <w:rsid w:val="00370254"/>
    <w:rsid w:val="00370587"/>
    <w:rsid w:val="00371211"/>
    <w:rsid w:val="0037655B"/>
    <w:rsid w:val="00377D9B"/>
    <w:rsid w:val="00380BCA"/>
    <w:rsid w:val="00381AB7"/>
    <w:rsid w:val="003841FC"/>
    <w:rsid w:val="00384CEB"/>
    <w:rsid w:val="003878F6"/>
    <w:rsid w:val="00390A72"/>
    <w:rsid w:val="00391243"/>
    <w:rsid w:val="0039183B"/>
    <w:rsid w:val="003925D8"/>
    <w:rsid w:val="00392CFD"/>
    <w:rsid w:val="00395405"/>
    <w:rsid w:val="00396976"/>
    <w:rsid w:val="003A2284"/>
    <w:rsid w:val="003A2C39"/>
    <w:rsid w:val="003A32C5"/>
    <w:rsid w:val="003A3BA6"/>
    <w:rsid w:val="003A3D75"/>
    <w:rsid w:val="003A5AB7"/>
    <w:rsid w:val="003B00C6"/>
    <w:rsid w:val="003B02F6"/>
    <w:rsid w:val="003B090F"/>
    <w:rsid w:val="003B1010"/>
    <w:rsid w:val="003B1C25"/>
    <w:rsid w:val="003B6A8E"/>
    <w:rsid w:val="003B7D34"/>
    <w:rsid w:val="003C01B5"/>
    <w:rsid w:val="003C1CAE"/>
    <w:rsid w:val="003C1D64"/>
    <w:rsid w:val="003C2B73"/>
    <w:rsid w:val="003C355E"/>
    <w:rsid w:val="003C521D"/>
    <w:rsid w:val="003C68E2"/>
    <w:rsid w:val="003C73F3"/>
    <w:rsid w:val="003C7ADC"/>
    <w:rsid w:val="003D4A11"/>
    <w:rsid w:val="003D71B7"/>
    <w:rsid w:val="003E1340"/>
    <w:rsid w:val="003E297E"/>
    <w:rsid w:val="003E2EE0"/>
    <w:rsid w:val="003E40DF"/>
    <w:rsid w:val="003E4F30"/>
    <w:rsid w:val="003F1618"/>
    <w:rsid w:val="003F17E8"/>
    <w:rsid w:val="003F3AFD"/>
    <w:rsid w:val="003F51F7"/>
    <w:rsid w:val="004039A7"/>
    <w:rsid w:val="00405A87"/>
    <w:rsid w:val="00406139"/>
    <w:rsid w:val="0040716F"/>
    <w:rsid w:val="00412B85"/>
    <w:rsid w:val="004164DE"/>
    <w:rsid w:val="004210F4"/>
    <w:rsid w:val="00421DB3"/>
    <w:rsid w:val="00430B62"/>
    <w:rsid w:val="00431391"/>
    <w:rsid w:val="00432B9D"/>
    <w:rsid w:val="0043607F"/>
    <w:rsid w:val="004361F8"/>
    <w:rsid w:val="00436737"/>
    <w:rsid w:val="0044159D"/>
    <w:rsid w:val="004441D5"/>
    <w:rsid w:val="0044544E"/>
    <w:rsid w:val="00445662"/>
    <w:rsid w:val="0044711E"/>
    <w:rsid w:val="00451663"/>
    <w:rsid w:val="00452EA1"/>
    <w:rsid w:val="0045656E"/>
    <w:rsid w:val="004568BA"/>
    <w:rsid w:val="004568F5"/>
    <w:rsid w:val="004600A1"/>
    <w:rsid w:val="00461042"/>
    <w:rsid w:val="00461B77"/>
    <w:rsid w:val="00462631"/>
    <w:rsid w:val="00466B44"/>
    <w:rsid w:val="0047269A"/>
    <w:rsid w:val="0047427A"/>
    <w:rsid w:val="00480FB2"/>
    <w:rsid w:val="00483FD6"/>
    <w:rsid w:val="004858B0"/>
    <w:rsid w:val="004910BB"/>
    <w:rsid w:val="004921C5"/>
    <w:rsid w:val="00492983"/>
    <w:rsid w:val="0049306E"/>
    <w:rsid w:val="00493FCA"/>
    <w:rsid w:val="00495120"/>
    <w:rsid w:val="00497919"/>
    <w:rsid w:val="00497B5D"/>
    <w:rsid w:val="004A1533"/>
    <w:rsid w:val="004A161D"/>
    <w:rsid w:val="004A49D9"/>
    <w:rsid w:val="004B029F"/>
    <w:rsid w:val="004B0AE4"/>
    <w:rsid w:val="004B1F39"/>
    <w:rsid w:val="004B4842"/>
    <w:rsid w:val="004B7B8D"/>
    <w:rsid w:val="004C05BE"/>
    <w:rsid w:val="004C0B4E"/>
    <w:rsid w:val="004C0FB6"/>
    <w:rsid w:val="004C1170"/>
    <w:rsid w:val="004C26EB"/>
    <w:rsid w:val="004C3DDF"/>
    <w:rsid w:val="004C42D3"/>
    <w:rsid w:val="004C45E8"/>
    <w:rsid w:val="004C4FE1"/>
    <w:rsid w:val="004C716C"/>
    <w:rsid w:val="004C7E99"/>
    <w:rsid w:val="004D0440"/>
    <w:rsid w:val="004D36E3"/>
    <w:rsid w:val="004D4020"/>
    <w:rsid w:val="004D46F9"/>
    <w:rsid w:val="004D5263"/>
    <w:rsid w:val="004D651C"/>
    <w:rsid w:val="004D6AF8"/>
    <w:rsid w:val="004E1621"/>
    <w:rsid w:val="004E2678"/>
    <w:rsid w:val="004E53FD"/>
    <w:rsid w:val="004E589E"/>
    <w:rsid w:val="004F1B36"/>
    <w:rsid w:val="004F4C30"/>
    <w:rsid w:val="00500D59"/>
    <w:rsid w:val="005020BE"/>
    <w:rsid w:val="00504C2C"/>
    <w:rsid w:val="00511617"/>
    <w:rsid w:val="005135A4"/>
    <w:rsid w:val="005139BF"/>
    <w:rsid w:val="00514D6C"/>
    <w:rsid w:val="0052002D"/>
    <w:rsid w:val="00520B50"/>
    <w:rsid w:val="00522746"/>
    <w:rsid w:val="00522E2B"/>
    <w:rsid w:val="00522F9E"/>
    <w:rsid w:val="00523D0E"/>
    <w:rsid w:val="0052518A"/>
    <w:rsid w:val="00525DAB"/>
    <w:rsid w:val="00531FCB"/>
    <w:rsid w:val="005323A7"/>
    <w:rsid w:val="0053294B"/>
    <w:rsid w:val="00532BCF"/>
    <w:rsid w:val="00534408"/>
    <w:rsid w:val="00536D8A"/>
    <w:rsid w:val="00536E2C"/>
    <w:rsid w:val="00537A7B"/>
    <w:rsid w:val="00540F3B"/>
    <w:rsid w:val="00541D90"/>
    <w:rsid w:val="00542325"/>
    <w:rsid w:val="00543125"/>
    <w:rsid w:val="00545CCF"/>
    <w:rsid w:val="00545E44"/>
    <w:rsid w:val="00550643"/>
    <w:rsid w:val="0055418D"/>
    <w:rsid w:val="0055522B"/>
    <w:rsid w:val="005602E0"/>
    <w:rsid w:val="00564C0F"/>
    <w:rsid w:val="00566980"/>
    <w:rsid w:val="00572A26"/>
    <w:rsid w:val="0057567C"/>
    <w:rsid w:val="005756ED"/>
    <w:rsid w:val="00575952"/>
    <w:rsid w:val="005764F5"/>
    <w:rsid w:val="00577255"/>
    <w:rsid w:val="005805DF"/>
    <w:rsid w:val="00580749"/>
    <w:rsid w:val="00580ED9"/>
    <w:rsid w:val="00581152"/>
    <w:rsid w:val="00582675"/>
    <w:rsid w:val="005826B8"/>
    <w:rsid w:val="00583078"/>
    <w:rsid w:val="00583F1D"/>
    <w:rsid w:val="00586F40"/>
    <w:rsid w:val="00591546"/>
    <w:rsid w:val="00591D4E"/>
    <w:rsid w:val="00594DE0"/>
    <w:rsid w:val="005966E7"/>
    <w:rsid w:val="00596C59"/>
    <w:rsid w:val="005975AB"/>
    <w:rsid w:val="005A04DE"/>
    <w:rsid w:val="005A25BF"/>
    <w:rsid w:val="005A3F03"/>
    <w:rsid w:val="005A49A6"/>
    <w:rsid w:val="005A4E94"/>
    <w:rsid w:val="005A6154"/>
    <w:rsid w:val="005B20A2"/>
    <w:rsid w:val="005B3B4E"/>
    <w:rsid w:val="005B3D6A"/>
    <w:rsid w:val="005B4DB0"/>
    <w:rsid w:val="005B5D3B"/>
    <w:rsid w:val="005B7512"/>
    <w:rsid w:val="005C0C26"/>
    <w:rsid w:val="005C1A2B"/>
    <w:rsid w:val="005C2CC1"/>
    <w:rsid w:val="005C3387"/>
    <w:rsid w:val="005C374F"/>
    <w:rsid w:val="005C5F6D"/>
    <w:rsid w:val="005C6A04"/>
    <w:rsid w:val="005D0929"/>
    <w:rsid w:val="005D2AD2"/>
    <w:rsid w:val="005D5C97"/>
    <w:rsid w:val="005D7FC5"/>
    <w:rsid w:val="005E0E0F"/>
    <w:rsid w:val="005E1B5C"/>
    <w:rsid w:val="005E28BB"/>
    <w:rsid w:val="005E3153"/>
    <w:rsid w:val="005E66D7"/>
    <w:rsid w:val="005F28CF"/>
    <w:rsid w:val="005F3B3B"/>
    <w:rsid w:val="005F6390"/>
    <w:rsid w:val="005F77E3"/>
    <w:rsid w:val="00601683"/>
    <w:rsid w:val="0060217D"/>
    <w:rsid w:val="0060252C"/>
    <w:rsid w:val="00603F9D"/>
    <w:rsid w:val="00606454"/>
    <w:rsid w:val="006135CD"/>
    <w:rsid w:val="00614D9E"/>
    <w:rsid w:val="0061539B"/>
    <w:rsid w:val="006226E9"/>
    <w:rsid w:val="00622D37"/>
    <w:rsid w:val="0062423F"/>
    <w:rsid w:val="00624FD3"/>
    <w:rsid w:val="00625505"/>
    <w:rsid w:val="00630752"/>
    <w:rsid w:val="00630821"/>
    <w:rsid w:val="00634E85"/>
    <w:rsid w:val="006364CA"/>
    <w:rsid w:val="00643CD3"/>
    <w:rsid w:val="00645AD0"/>
    <w:rsid w:val="006525D2"/>
    <w:rsid w:val="00652E6F"/>
    <w:rsid w:val="0065386D"/>
    <w:rsid w:val="00654E14"/>
    <w:rsid w:val="006564ED"/>
    <w:rsid w:val="006568FB"/>
    <w:rsid w:val="00657001"/>
    <w:rsid w:val="0065728D"/>
    <w:rsid w:val="00657485"/>
    <w:rsid w:val="006574D0"/>
    <w:rsid w:val="00657D9B"/>
    <w:rsid w:val="00662E84"/>
    <w:rsid w:val="006654AB"/>
    <w:rsid w:val="00665E78"/>
    <w:rsid w:val="00667B55"/>
    <w:rsid w:val="006701C1"/>
    <w:rsid w:val="0067211A"/>
    <w:rsid w:val="00673B95"/>
    <w:rsid w:val="00674731"/>
    <w:rsid w:val="00675EC7"/>
    <w:rsid w:val="00680BA2"/>
    <w:rsid w:val="00680DE5"/>
    <w:rsid w:val="00682D0D"/>
    <w:rsid w:val="006878C6"/>
    <w:rsid w:val="00690A3F"/>
    <w:rsid w:val="00693960"/>
    <w:rsid w:val="006A0124"/>
    <w:rsid w:val="006A0346"/>
    <w:rsid w:val="006A53DC"/>
    <w:rsid w:val="006A66F1"/>
    <w:rsid w:val="006B408F"/>
    <w:rsid w:val="006B57F6"/>
    <w:rsid w:val="006B6E9B"/>
    <w:rsid w:val="006B7F75"/>
    <w:rsid w:val="006C1249"/>
    <w:rsid w:val="006C2E44"/>
    <w:rsid w:val="006C5AF1"/>
    <w:rsid w:val="006C6F3F"/>
    <w:rsid w:val="006D0459"/>
    <w:rsid w:val="006D069B"/>
    <w:rsid w:val="006D0E89"/>
    <w:rsid w:val="006D1D00"/>
    <w:rsid w:val="006D2B03"/>
    <w:rsid w:val="006D77BC"/>
    <w:rsid w:val="006E1633"/>
    <w:rsid w:val="006E4213"/>
    <w:rsid w:val="006E4601"/>
    <w:rsid w:val="006E7A60"/>
    <w:rsid w:val="006F0777"/>
    <w:rsid w:val="006F28C1"/>
    <w:rsid w:val="006F2A2A"/>
    <w:rsid w:val="006F39C6"/>
    <w:rsid w:val="006F508F"/>
    <w:rsid w:val="006F5E99"/>
    <w:rsid w:val="006F7606"/>
    <w:rsid w:val="006F7691"/>
    <w:rsid w:val="00707C0B"/>
    <w:rsid w:val="00710035"/>
    <w:rsid w:val="00710866"/>
    <w:rsid w:val="00713E60"/>
    <w:rsid w:val="0071417C"/>
    <w:rsid w:val="00715D67"/>
    <w:rsid w:val="00717EB6"/>
    <w:rsid w:val="007200D6"/>
    <w:rsid w:val="00720762"/>
    <w:rsid w:val="007210FD"/>
    <w:rsid w:val="00723835"/>
    <w:rsid w:val="00723C22"/>
    <w:rsid w:val="0072699E"/>
    <w:rsid w:val="00726DB5"/>
    <w:rsid w:val="007279FC"/>
    <w:rsid w:val="00730DE7"/>
    <w:rsid w:val="007319B0"/>
    <w:rsid w:val="00732243"/>
    <w:rsid w:val="00732CF1"/>
    <w:rsid w:val="0073382E"/>
    <w:rsid w:val="007349B4"/>
    <w:rsid w:val="0073550C"/>
    <w:rsid w:val="00737DBE"/>
    <w:rsid w:val="00737F91"/>
    <w:rsid w:val="007418FD"/>
    <w:rsid w:val="00742DF3"/>
    <w:rsid w:val="0074523A"/>
    <w:rsid w:val="00745E3F"/>
    <w:rsid w:val="00746B18"/>
    <w:rsid w:val="007522F4"/>
    <w:rsid w:val="00752AA6"/>
    <w:rsid w:val="00753FED"/>
    <w:rsid w:val="00755D83"/>
    <w:rsid w:val="00757195"/>
    <w:rsid w:val="00760B31"/>
    <w:rsid w:val="00761208"/>
    <w:rsid w:val="00764591"/>
    <w:rsid w:val="00765BCC"/>
    <w:rsid w:val="00765E9D"/>
    <w:rsid w:val="007661D8"/>
    <w:rsid w:val="00766D54"/>
    <w:rsid w:val="00767D29"/>
    <w:rsid w:val="007701FB"/>
    <w:rsid w:val="0077101A"/>
    <w:rsid w:val="007718C5"/>
    <w:rsid w:val="00771AAE"/>
    <w:rsid w:val="00772788"/>
    <w:rsid w:val="0077316E"/>
    <w:rsid w:val="007752AB"/>
    <w:rsid w:val="0077719F"/>
    <w:rsid w:val="00777EB4"/>
    <w:rsid w:val="007825D1"/>
    <w:rsid w:val="007835DF"/>
    <w:rsid w:val="00783ACA"/>
    <w:rsid w:val="00783B18"/>
    <w:rsid w:val="00783FE1"/>
    <w:rsid w:val="0078486A"/>
    <w:rsid w:val="0078650E"/>
    <w:rsid w:val="007935C0"/>
    <w:rsid w:val="00797A4A"/>
    <w:rsid w:val="007A090F"/>
    <w:rsid w:val="007A124C"/>
    <w:rsid w:val="007A3C06"/>
    <w:rsid w:val="007A6232"/>
    <w:rsid w:val="007B1DEA"/>
    <w:rsid w:val="007C00C6"/>
    <w:rsid w:val="007C02A2"/>
    <w:rsid w:val="007C0D4B"/>
    <w:rsid w:val="007C1348"/>
    <w:rsid w:val="007C19D4"/>
    <w:rsid w:val="007C2666"/>
    <w:rsid w:val="007C3536"/>
    <w:rsid w:val="007D0D4B"/>
    <w:rsid w:val="007D1261"/>
    <w:rsid w:val="007D185B"/>
    <w:rsid w:val="007D3342"/>
    <w:rsid w:val="007D4F0A"/>
    <w:rsid w:val="007D73D6"/>
    <w:rsid w:val="007D763A"/>
    <w:rsid w:val="007D7C25"/>
    <w:rsid w:val="007D7ED1"/>
    <w:rsid w:val="007E02AA"/>
    <w:rsid w:val="007E0CF8"/>
    <w:rsid w:val="007E3B2A"/>
    <w:rsid w:val="007E62EA"/>
    <w:rsid w:val="007E6B7E"/>
    <w:rsid w:val="007E7E41"/>
    <w:rsid w:val="007F05B4"/>
    <w:rsid w:val="007F0DF9"/>
    <w:rsid w:val="007F1064"/>
    <w:rsid w:val="007F3934"/>
    <w:rsid w:val="007F3E03"/>
    <w:rsid w:val="007F4313"/>
    <w:rsid w:val="007F6B7F"/>
    <w:rsid w:val="007F6E1F"/>
    <w:rsid w:val="00804EE2"/>
    <w:rsid w:val="00806714"/>
    <w:rsid w:val="008070AF"/>
    <w:rsid w:val="008075DE"/>
    <w:rsid w:val="008114CD"/>
    <w:rsid w:val="00811C7A"/>
    <w:rsid w:val="00811C90"/>
    <w:rsid w:val="008129B8"/>
    <w:rsid w:val="00812D1E"/>
    <w:rsid w:val="008142BF"/>
    <w:rsid w:val="008147BC"/>
    <w:rsid w:val="00814DE4"/>
    <w:rsid w:val="00815D9D"/>
    <w:rsid w:val="00817058"/>
    <w:rsid w:val="0081722B"/>
    <w:rsid w:val="0081742C"/>
    <w:rsid w:val="008205BF"/>
    <w:rsid w:val="008212F9"/>
    <w:rsid w:val="008221A7"/>
    <w:rsid w:val="008228BC"/>
    <w:rsid w:val="00823ED2"/>
    <w:rsid w:val="00833218"/>
    <w:rsid w:val="00833236"/>
    <w:rsid w:val="00835067"/>
    <w:rsid w:val="00841787"/>
    <w:rsid w:val="00842AF4"/>
    <w:rsid w:val="0084730D"/>
    <w:rsid w:val="0084745E"/>
    <w:rsid w:val="00847825"/>
    <w:rsid w:val="00850131"/>
    <w:rsid w:val="00850F6F"/>
    <w:rsid w:val="00851A76"/>
    <w:rsid w:val="00851ECE"/>
    <w:rsid w:val="00857D5F"/>
    <w:rsid w:val="00860D9B"/>
    <w:rsid w:val="008615AF"/>
    <w:rsid w:val="00863213"/>
    <w:rsid w:val="00863333"/>
    <w:rsid w:val="00865031"/>
    <w:rsid w:val="008669A9"/>
    <w:rsid w:val="00870482"/>
    <w:rsid w:val="00870996"/>
    <w:rsid w:val="00870EE9"/>
    <w:rsid w:val="00870F2A"/>
    <w:rsid w:val="00871B9D"/>
    <w:rsid w:val="00873388"/>
    <w:rsid w:val="00881DD4"/>
    <w:rsid w:val="008839D8"/>
    <w:rsid w:val="0088488D"/>
    <w:rsid w:val="008858F8"/>
    <w:rsid w:val="00886E2D"/>
    <w:rsid w:val="00887A34"/>
    <w:rsid w:val="00890222"/>
    <w:rsid w:val="008909E5"/>
    <w:rsid w:val="00894FDE"/>
    <w:rsid w:val="00895BE7"/>
    <w:rsid w:val="008A019A"/>
    <w:rsid w:val="008A2130"/>
    <w:rsid w:val="008A3452"/>
    <w:rsid w:val="008A471B"/>
    <w:rsid w:val="008A535D"/>
    <w:rsid w:val="008A56C7"/>
    <w:rsid w:val="008B2142"/>
    <w:rsid w:val="008B34F1"/>
    <w:rsid w:val="008B3729"/>
    <w:rsid w:val="008B4A8E"/>
    <w:rsid w:val="008B6155"/>
    <w:rsid w:val="008B7062"/>
    <w:rsid w:val="008C20DC"/>
    <w:rsid w:val="008C42C4"/>
    <w:rsid w:val="008C5DAF"/>
    <w:rsid w:val="008C6A55"/>
    <w:rsid w:val="008C70F8"/>
    <w:rsid w:val="008C7BEE"/>
    <w:rsid w:val="008C7E33"/>
    <w:rsid w:val="008D0BE4"/>
    <w:rsid w:val="008D0F3C"/>
    <w:rsid w:val="008D286C"/>
    <w:rsid w:val="008D2EFE"/>
    <w:rsid w:val="008E2474"/>
    <w:rsid w:val="008E3636"/>
    <w:rsid w:val="008E3DB4"/>
    <w:rsid w:val="008E45B8"/>
    <w:rsid w:val="008E5373"/>
    <w:rsid w:val="008F1A5A"/>
    <w:rsid w:val="008F1F45"/>
    <w:rsid w:val="008F1FDF"/>
    <w:rsid w:val="008F5FEF"/>
    <w:rsid w:val="008F63C1"/>
    <w:rsid w:val="008F733A"/>
    <w:rsid w:val="00904BA0"/>
    <w:rsid w:val="00905321"/>
    <w:rsid w:val="00907213"/>
    <w:rsid w:val="00907732"/>
    <w:rsid w:val="009119C0"/>
    <w:rsid w:val="009141B2"/>
    <w:rsid w:val="00914468"/>
    <w:rsid w:val="0091586F"/>
    <w:rsid w:val="00915891"/>
    <w:rsid w:val="009210C5"/>
    <w:rsid w:val="009251B4"/>
    <w:rsid w:val="00927D13"/>
    <w:rsid w:val="00930334"/>
    <w:rsid w:val="00930CB3"/>
    <w:rsid w:val="00931093"/>
    <w:rsid w:val="00931741"/>
    <w:rsid w:val="00931F56"/>
    <w:rsid w:val="009320EB"/>
    <w:rsid w:val="00932756"/>
    <w:rsid w:val="00935971"/>
    <w:rsid w:val="00936F91"/>
    <w:rsid w:val="00940585"/>
    <w:rsid w:val="00942090"/>
    <w:rsid w:val="0094233B"/>
    <w:rsid w:val="00942994"/>
    <w:rsid w:val="00943C53"/>
    <w:rsid w:val="00944822"/>
    <w:rsid w:val="00946B15"/>
    <w:rsid w:val="00946CBA"/>
    <w:rsid w:val="00946F75"/>
    <w:rsid w:val="00947812"/>
    <w:rsid w:val="00947F1C"/>
    <w:rsid w:val="0095012E"/>
    <w:rsid w:val="0095083C"/>
    <w:rsid w:val="00952308"/>
    <w:rsid w:val="00953F9B"/>
    <w:rsid w:val="00955F3A"/>
    <w:rsid w:val="009647A0"/>
    <w:rsid w:val="00966CB9"/>
    <w:rsid w:val="00970A8C"/>
    <w:rsid w:val="00971923"/>
    <w:rsid w:val="009726B3"/>
    <w:rsid w:val="009735E9"/>
    <w:rsid w:val="00973AEB"/>
    <w:rsid w:val="00973BD1"/>
    <w:rsid w:val="0097421B"/>
    <w:rsid w:val="00976DEE"/>
    <w:rsid w:val="00982EA7"/>
    <w:rsid w:val="00987E78"/>
    <w:rsid w:val="00992E26"/>
    <w:rsid w:val="00994198"/>
    <w:rsid w:val="00994F1C"/>
    <w:rsid w:val="00994FB1"/>
    <w:rsid w:val="0099738B"/>
    <w:rsid w:val="009A16E5"/>
    <w:rsid w:val="009A6636"/>
    <w:rsid w:val="009A72C5"/>
    <w:rsid w:val="009A7766"/>
    <w:rsid w:val="009A780A"/>
    <w:rsid w:val="009B11F5"/>
    <w:rsid w:val="009B3BE5"/>
    <w:rsid w:val="009B4E7A"/>
    <w:rsid w:val="009B54C4"/>
    <w:rsid w:val="009B5661"/>
    <w:rsid w:val="009B7A65"/>
    <w:rsid w:val="009C0224"/>
    <w:rsid w:val="009C0459"/>
    <w:rsid w:val="009C1960"/>
    <w:rsid w:val="009C3893"/>
    <w:rsid w:val="009C592A"/>
    <w:rsid w:val="009C720F"/>
    <w:rsid w:val="009C7434"/>
    <w:rsid w:val="009C7A67"/>
    <w:rsid w:val="009D392B"/>
    <w:rsid w:val="009D42B9"/>
    <w:rsid w:val="009D727D"/>
    <w:rsid w:val="009E00D1"/>
    <w:rsid w:val="009E17DF"/>
    <w:rsid w:val="009E2E6C"/>
    <w:rsid w:val="009E308C"/>
    <w:rsid w:val="009E3AA6"/>
    <w:rsid w:val="009E3BB5"/>
    <w:rsid w:val="009E582E"/>
    <w:rsid w:val="009E69EF"/>
    <w:rsid w:val="009F1337"/>
    <w:rsid w:val="009F1A4B"/>
    <w:rsid w:val="009F1EE8"/>
    <w:rsid w:val="009F21D5"/>
    <w:rsid w:val="009F30C8"/>
    <w:rsid w:val="009F319F"/>
    <w:rsid w:val="009F3B97"/>
    <w:rsid w:val="009F4D9D"/>
    <w:rsid w:val="009F7B4F"/>
    <w:rsid w:val="009F7EDC"/>
    <w:rsid w:val="00A072CA"/>
    <w:rsid w:val="00A1052C"/>
    <w:rsid w:val="00A10C44"/>
    <w:rsid w:val="00A11177"/>
    <w:rsid w:val="00A12208"/>
    <w:rsid w:val="00A143D4"/>
    <w:rsid w:val="00A150D0"/>
    <w:rsid w:val="00A164BB"/>
    <w:rsid w:val="00A22C67"/>
    <w:rsid w:val="00A24389"/>
    <w:rsid w:val="00A26695"/>
    <w:rsid w:val="00A275A9"/>
    <w:rsid w:val="00A30811"/>
    <w:rsid w:val="00A308AF"/>
    <w:rsid w:val="00A30AA4"/>
    <w:rsid w:val="00A31F27"/>
    <w:rsid w:val="00A33A49"/>
    <w:rsid w:val="00A3532E"/>
    <w:rsid w:val="00A35402"/>
    <w:rsid w:val="00A402FD"/>
    <w:rsid w:val="00A40624"/>
    <w:rsid w:val="00A42B75"/>
    <w:rsid w:val="00A43C55"/>
    <w:rsid w:val="00A43CA7"/>
    <w:rsid w:val="00A44D46"/>
    <w:rsid w:val="00A45095"/>
    <w:rsid w:val="00A46B5B"/>
    <w:rsid w:val="00A500AE"/>
    <w:rsid w:val="00A50435"/>
    <w:rsid w:val="00A50C0E"/>
    <w:rsid w:val="00A5175F"/>
    <w:rsid w:val="00A51A1F"/>
    <w:rsid w:val="00A53110"/>
    <w:rsid w:val="00A5349F"/>
    <w:rsid w:val="00A53A5D"/>
    <w:rsid w:val="00A54300"/>
    <w:rsid w:val="00A565FF"/>
    <w:rsid w:val="00A61FE3"/>
    <w:rsid w:val="00A62B2A"/>
    <w:rsid w:val="00A632D2"/>
    <w:rsid w:val="00A63323"/>
    <w:rsid w:val="00A6439A"/>
    <w:rsid w:val="00A65A95"/>
    <w:rsid w:val="00A7097D"/>
    <w:rsid w:val="00A72F17"/>
    <w:rsid w:val="00A733D3"/>
    <w:rsid w:val="00A75A78"/>
    <w:rsid w:val="00A770AA"/>
    <w:rsid w:val="00A8039F"/>
    <w:rsid w:val="00A83592"/>
    <w:rsid w:val="00A844A0"/>
    <w:rsid w:val="00A84DA5"/>
    <w:rsid w:val="00A85A49"/>
    <w:rsid w:val="00A872C1"/>
    <w:rsid w:val="00A907E2"/>
    <w:rsid w:val="00A92021"/>
    <w:rsid w:val="00A93E59"/>
    <w:rsid w:val="00A96742"/>
    <w:rsid w:val="00A96F69"/>
    <w:rsid w:val="00A97F2E"/>
    <w:rsid w:val="00AA0A5D"/>
    <w:rsid w:val="00AA140E"/>
    <w:rsid w:val="00AA1FD1"/>
    <w:rsid w:val="00AA3182"/>
    <w:rsid w:val="00AA6E6C"/>
    <w:rsid w:val="00AA7A9E"/>
    <w:rsid w:val="00AA7DDD"/>
    <w:rsid w:val="00AB0C70"/>
    <w:rsid w:val="00AB2EB4"/>
    <w:rsid w:val="00AB530D"/>
    <w:rsid w:val="00AB5F1E"/>
    <w:rsid w:val="00AB666A"/>
    <w:rsid w:val="00AB7ADD"/>
    <w:rsid w:val="00AC007C"/>
    <w:rsid w:val="00AC08AA"/>
    <w:rsid w:val="00AC3230"/>
    <w:rsid w:val="00AC3FF5"/>
    <w:rsid w:val="00AC4EA5"/>
    <w:rsid w:val="00AC4FF8"/>
    <w:rsid w:val="00AC6F50"/>
    <w:rsid w:val="00AC7D47"/>
    <w:rsid w:val="00AE0F34"/>
    <w:rsid w:val="00AE23E8"/>
    <w:rsid w:val="00AE39E8"/>
    <w:rsid w:val="00AE51F8"/>
    <w:rsid w:val="00AE62E1"/>
    <w:rsid w:val="00AF136B"/>
    <w:rsid w:val="00AF2604"/>
    <w:rsid w:val="00AF4191"/>
    <w:rsid w:val="00AF4E29"/>
    <w:rsid w:val="00AF64AA"/>
    <w:rsid w:val="00AF7801"/>
    <w:rsid w:val="00AF7F59"/>
    <w:rsid w:val="00B005A5"/>
    <w:rsid w:val="00B005AB"/>
    <w:rsid w:val="00B02A0C"/>
    <w:rsid w:val="00B052FE"/>
    <w:rsid w:val="00B05B8B"/>
    <w:rsid w:val="00B06D0C"/>
    <w:rsid w:val="00B07096"/>
    <w:rsid w:val="00B100F4"/>
    <w:rsid w:val="00B112FB"/>
    <w:rsid w:val="00B14287"/>
    <w:rsid w:val="00B14718"/>
    <w:rsid w:val="00B16013"/>
    <w:rsid w:val="00B1678A"/>
    <w:rsid w:val="00B1742D"/>
    <w:rsid w:val="00B235D0"/>
    <w:rsid w:val="00B24F0A"/>
    <w:rsid w:val="00B25D44"/>
    <w:rsid w:val="00B315BB"/>
    <w:rsid w:val="00B333E2"/>
    <w:rsid w:val="00B33F65"/>
    <w:rsid w:val="00B33FC6"/>
    <w:rsid w:val="00B34166"/>
    <w:rsid w:val="00B35111"/>
    <w:rsid w:val="00B35A6C"/>
    <w:rsid w:val="00B36B0F"/>
    <w:rsid w:val="00B371C9"/>
    <w:rsid w:val="00B379FA"/>
    <w:rsid w:val="00B40DF1"/>
    <w:rsid w:val="00B412B1"/>
    <w:rsid w:val="00B443A7"/>
    <w:rsid w:val="00B447AC"/>
    <w:rsid w:val="00B46A15"/>
    <w:rsid w:val="00B50C25"/>
    <w:rsid w:val="00B51A59"/>
    <w:rsid w:val="00B54089"/>
    <w:rsid w:val="00B54D8D"/>
    <w:rsid w:val="00B57A48"/>
    <w:rsid w:val="00B602EC"/>
    <w:rsid w:val="00B60664"/>
    <w:rsid w:val="00B64536"/>
    <w:rsid w:val="00B65947"/>
    <w:rsid w:val="00B66EFB"/>
    <w:rsid w:val="00B67B77"/>
    <w:rsid w:val="00B717F0"/>
    <w:rsid w:val="00B729AD"/>
    <w:rsid w:val="00B746A2"/>
    <w:rsid w:val="00B74BFB"/>
    <w:rsid w:val="00B76510"/>
    <w:rsid w:val="00B775D6"/>
    <w:rsid w:val="00B8287C"/>
    <w:rsid w:val="00B82D53"/>
    <w:rsid w:val="00B84366"/>
    <w:rsid w:val="00B852A7"/>
    <w:rsid w:val="00B8555E"/>
    <w:rsid w:val="00B876BB"/>
    <w:rsid w:val="00B8774F"/>
    <w:rsid w:val="00B87C82"/>
    <w:rsid w:val="00B91CDE"/>
    <w:rsid w:val="00B9369B"/>
    <w:rsid w:val="00B94AD0"/>
    <w:rsid w:val="00B95841"/>
    <w:rsid w:val="00B963D2"/>
    <w:rsid w:val="00B967E5"/>
    <w:rsid w:val="00BA09CB"/>
    <w:rsid w:val="00BA3EB1"/>
    <w:rsid w:val="00BA4C4B"/>
    <w:rsid w:val="00BA510D"/>
    <w:rsid w:val="00BA5E50"/>
    <w:rsid w:val="00BA69FB"/>
    <w:rsid w:val="00BA7D4E"/>
    <w:rsid w:val="00BB29D8"/>
    <w:rsid w:val="00BB2A80"/>
    <w:rsid w:val="00BB34D3"/>
    <w:rsid w:val="00BB59F0"/>
    <w:rsid w:val="00BB78FD"/>
    <w:rsid w:val="00BC02E3"/>
    <w:rsid w:val="00BC0A66"/>
    <w:rsid w:val="00BC0B5F"/>
    <w:rsid w:val="00BC2140"/>
    <w:rsid w:val="00BC2A6D"/>
    <w:rsid w:val="00BC35FC"/>
    <w:rsid w:val="00BC38B7"/>
    <w:rsid w:val="00BC4358"/>
    <w:rsid w:val="00BC44EF"/>
    <w:rsid w:val="00BC5660"/>
    <w:rsid w:val="00BD174B"/>
    <w:rsid w:val="00BD256B"/>
    <w:rsid w:val="00BD31A8"/>
    <w:rsid w:val="00BD3A2A"/>
    <w:rsid w:val="00BD431F"/>
    <w:rsid w:val="00BD4D8A"/>
    <w:rsid w:val="00BD516B"/>
    <w:rsid w:val="00BD54AD"/>
    <w:rsid w:val="00BD5EC2"/>
    <w:rsid w:val="00BE0326"/>
    <w:rsid w:val="00BE14A2"/>
    <w:rsid w:val="00BE5099"/>
    <w:rsid w:val="00BE601B"/>
    <w:rsid w:val="00BE6A62"/>
    <w:rsid w:val="00BE7B2C"/>
    <w:rsid w:val="00BE7D89"/>
    <w:rsid w:val="00BF0138"/>
    <w:rsid w:val="00BF229A"/>
    <w:rsid w:val="00BF2D34"/>
    <w:rsid w:val="00BF4862"/>
    <w:rsid w:val="00BF6F32"/>
    <w:rsid w:val="00C01CAC"/>
    <w:rsid w:val="00C03FE8"/>
    <w:rsid w:val="00C04B7D"/>
    <w:rsid w:val="00C058EE"/>
    <w:rsid w:val="00C06235"/>
    <w:rsid w:val="00C06E18"/>
    <w:rsid w:val="00C076A9"/>
    <w:rsid w:val="00C14540"/>
    <w:rsid w:val="00C147D2"/>
    <w:rsid w:val="00C1558A"/>
    <w:rsid w:val="00C15C4A"/>
    <w:rsid w:val="00C16054"/>
    <w:rsid w:val="00C215B7"/>
    <w:rsid w:val="00C21CD3"/>
    <w:rsid w:val="00C22218"/>
    <w:rsid w:val="00C25225"/>
    <w:rsid w:val="00C33D41"/>
    <w:rsid w:val="00C36D1D"/>
    <w:rsid w:val="00C41EFE"/>
    <w:rsid w:val="00C420F1"/>
    <w:rsid w:val="00C436FA"/>
    <w:rsid w:val="00C55475"/>
    <w:rsid w:val="00C55AF6"/>
    <w:rsid w:val="00C56F22"/>
    <w:rsid w:val="00C600F2"/>
    <w:rsid w:val="00C60C55"/>
    <w:rsid w:val="00C6159C"/>
    <w:rsid w:val="00C63DE2"/>
    <w:rsid w:val="00C64AB0"/>
    <w:rsid w:val="00C64BCD"/>
    <w:rsid w:val="00C65454"/>
    <w:rsid w:val="00C65554"/>
    <w:rsid w:val="00C67ECD"/>
    <w:rsid w:val="00C71320"/>
    <w:rsid w:val="00C719CC"/>
    <w:rsid w:val="00C81D5B"/>
    <w:rsid w:val="00C82F18"/>
    <w:rsid w:val="00C84934"/>
    <w:rsid w:val="00C8560E"/>
    <w:rsid w:val="00C858F6"/>
    <w:rsid w:val="00C9014C"/>
    <w:rsid w:val="00C91B04"/>
    <w:rsid w:val="00C91BCF"/>
    <w:rsid w:val="00CA1B7D"/>
    <w:rsid w:val="00CA2489"/>
    <w:rsid w:val="00CA49F1"/>
    <w:rsid w:val="00CA6FCB"/>
    <w:rsid w:val="00CA70BD"/>
    <w:rsid w:val="00CB005D"/>
    <w:rsid w:val="00CB154B"/>
    <w:rsid w:val="00CB1773"/>
    <w:rsid w:val="00CB2285"/>
    <w:rsid w:val="00CB2C75"/>
    <w:rsid w:val="00CB301E"/>
    <w:rsid w:val="00CB3254"/>
    <w:rsid w:val="00CB3552"/>
    <w:rsid w:val="00CC0CB8"/>
    <w:rsid w:val="00CC17BC"/>
    <w:rsid w:val="00CC23EB"/>
    <w:rsid w:val="00CC3E2B"/>
    <w:rsid w:val="00CC6FA2"/>
    <w:rsid w:val="00CD32B8"/>
    <w:rsid w:val="00CD6309"/>
    <w:rsid w:val="00CD6F97"/>
    <w:rsid w:val="00CE4BE8"/>
    <w:rsid w:val="00CE4F42"/>
    <w:rsid w:val="00CE5D4C"/>
    <w:rsid w:val="00CE6695"/>
    <w:rsid w:val="00CF035A"/>
    <w:rsid w:val="00CF194D"/>
    <w:rsid w:val="00CF30F7"/>
    <w:rsid w:val="00CF3C22"/>
    <w:rsid w:val="00CF6727"/>
    <w:rsid w:val="00CF7305"/>
    <w:rsid w:val="00D01EFF"/>
    <w:rsid w:val="00D02C97"/>
    <w:rsid w:val="00D03B44"/>
    <w:rsid w:val="00D10EFC"/>
    <w:rsid w:val="00D1326C"/>
    <w:rsid w:val="00D14D5A"/>
    <w:rsid w:val="00D209B6"/>
    <w:rsid w:val="00D2186E"/>
    <w:rsid w:val="00D23626"/>
    <w:rsid w:val="00D2726E"/>
    <w:rsid w:val="00D27292"/>
    <w:rsid w:val="00D30426"/>
    <w:rsid w:val="00D33C4C"/>
    <w:rsid w:val="00D34A36"/>
    <w:rsid w:val="00D350F2"/>
    <w:rsid w:val="00D352E9"/>
    <w:rsid w:val="00D3747D"/>
    <w:rsid w:val="00D4311A"/>
    <w:rsid w:val="00D43C5F"/>
    <w:rsid w:val="00D46D1B"/>
    <w:rsid w:val="00D50209"/>
    <w:rsid w:val="00D52B55"/>
    <w:rsid w:val="00D53161"/>
    <w:rsid w:val="00D53435"/>
    <w:rsid w:val="00D54243"/>
    <w:rsid w:val="00D544B6"/>
    <w:rsid w:val="00D54C36"/>
    <w:rsid w:val="00D566A9"/>
    <w:rsid w:val="00D57ED4"/>
    <w:rsid w:val="00D61544"/>
    <w:rsid w:val="00D638B0"/>
    <w:rsid w:val="00D648E6"/>
    <w:rsid w:val="00D649D7"/>
    <w:rsid w:val="00D65137"/>
    <w:rsid w:val="00D65AFA"/>
    <w:rsid w:val="00D7095F"/>
    <w:rsid w:val="00D70AAD"/>
    <w:rsid w:val="00D7129D"/>
    <w:rsid w:val="00D7287B"/>
    <w:rsid w:val="00D72920"/>
    <w:rsid w:val="00D732AA"/>
    <w:rsid w:val="00D738A0"/>
    <w:rsid w:val="00D73B28"/>
    <w:rsid w:val="00D73D09"/>
    <w:rsid w:val="00D74359"/>
    <w:rsid w:val="00D76906"/>
    <w:rsid w:val="00D814EE"/>
    <w:rsid w:val="00D82F15"/>
    <w:rsid w:val="00D85D33"/>
    <w:rsid w:val="00D86656"/>
    <w:rsid w:val="00D87BB1"/>
    <w:rsid w:val="00D87E66"/>
    <w:rsid w:val="00D91654"/>
    <w:rsid w:val="00D92BF4"/>
    <w:rsid w:val="00D93904"/>
    <w:rsid w:val="00D958D0"/>
    <w:rsid w:val="00D95B36"/>
    <w:rsid w:val="00D961DF"/>
    <w:rsid w:val="00D96965"/>
    <w:rsid w:val="00D96A5B"/>
    <w:rsid w:val="00D974D5"/>
    <w:rsid w:val="00DA0B9D"/>
    <w:rsid w:val="00DA39B3"/>
    <w:rsid w:val="00DA5491"/>
    <w:rsid w:val="00DA5818"/>
    <w:rsid w:val="00DA6446"/>
    <w:rsid w:val="00DA74B5"/>
    <w:rsid w:val="00DB0A95"/>
    <w:rsid w:val="00DB1055"/>
    <w:rsid w:val="00DB2282"/>
    <w:rsid w:val="00DB3AFC"/>
    <w:rsid w:val="00DB6B1A"/>
    <w:rsid w:val="00DB791D"/>
    <w:rsid w:val="00DB7EEA"/>
    <w:rsid w:val="00DC022F"/>
    <w:rsid w:val="00DC30FB"/>
    <w:rsid w:val="00DC35DC"/>
    <w:rsid w:val="00DC4853"/>
    <w:rsid w:val="00DC60E4"/>
    <w:rsid w:val="00DC6EA3"/>
    <w:rsid w:val="00DC7234"/>
    <w:rsid w:val="00DC754D"/>
    <w:rsid w:val="00DC75EF"/>
    <w:rsid w:val="00DC7827"/>
    <w:rsid w:val="00DD1C03"/>
    <w:rsid w:val="00DD1D87"/>
    <w:rsid w:val="00DD675A"/>
    <w:rsid w:val="00DD742B"/>
    <w:rsid w:val="00DE004F"/>
    <w:rsid w:val="00DE0694"/>
    <w:rsid w:val="00DE0BED"/>
    <w:rsid w:val="00DE0CF9"/>
    <w:rsid w:val="00DE3A1E"/>
    <w:rsid w:val="00DE3A88"/>
    <w:rsid w:val="00DE4232"/>
    <w:rsid w:val="00DE4362"/>
    <w:rsid w:val="00DE4FA9"/>
    <w:rsid w:val="00DE5C3B"/>
    <w:rsid w:val="00DE7166"/>
    <w:rsid w:val="00DE7C8E"/>
    <w:rsid w:val="00DE7C98"/>
    <w:rsid w:val="00DF1280"/>
    <w:rsid w:val="00DF1B99"/>
    <w:rsid w:val="00DF4459"/>
    <w:rsid w:val="00DF539E"/>
    <w:rsid w:val="00DF6010"/>
    <w:rsid w:val="00DF6F34"/>
    <w:rsid w:val="00DF7EC0"/>
    <w:rsid w:val="00E00B15"/>
    <w:rsid w:val="00E01C8F"/>
    <w:rsid w:val="00E0278C"/>
    <w:rsid w:val="00E02E99"/>
    <w:rsid w:val="00E02FE2"/>
    <w:rsid w:val="00E03861"/>
    <w:rsid w:val="00E03DCC"/>
    <w:rsid w:val="00E07751"/>
    <w:rsid w:val="00E079AE"/>
    <w:rsid w:val="00E105E5"/>
    <w:rsid w:val="00E117D4"/>
    <w:rsid w:val="00E1310F"/>
    <w:rsid w:val="00E17E05"/>
    <w:rsid w:val="00E17F23"/>
    <w:rsid w:val="00E21D5D"/>
    <w:rsid w:val="00E222E2"/>
    <w:rsid w:val="00E23B08"/>
    <w:rsid w:val="00E25515"/>
    <w:rsid w:val="00E31759"/>
    <w:rsid w:val="00E33328"/>
    <w:rsid w:val="00E37B70"/>
    <w:rsid w:val="00E400F5"/>
    <w:rsid w:val="00E429DD"/>
    <w:rsid w:val="00E452DE"/>
    <w:rsid w:val="00E46459"/>
    <w:rsid w:val="00E474C4"/>
    <w:rsid w:val="00E53178"/>
    <w:rsid w:val="00E54500"/>
    <w:rsid w:val="00E554BC"/>
    <w:rsid w:val="00E57A47"/>
    <w:rsid w:val="00E57FF0"/>
    <w:rsid w:val="00E6007D"/>
    <w:rsid w:val="00E6057A"/>
    <w:rsid w:val="00E60D48"/>
    <w:rsid w:val="00E622A2"/>
    <w:rsid w:val="00E62EE2"/>
    <w:rsid w:val="00E63200"/>
    <w:rsid w:val="00E679D4"/>
    <w:rsid w:val="00E67D1E"/>
    <w:rsid w:val="00E71177"/>
    <w:rsid w:val="00E71A35"/>
    <w:rsid w:val="00E7335B"/>
    <w:rsid w:val="00E73FA8"/>
    <w:rsid w:val="00E85FC8"/>
    <w:rsid w:val="00E924D3"/>
    <w:rsid w:val="00E941DA"/>
    <w:rsid w:val="00E94AAF"/>
    <w:rsid w:val="00EA03A2"/>
    <w:rsid w:val="00EA2393"/>
    <w:rsid w:val="00EA28CD"/>
    <w:rsid w:val="00EA48D4"/>
    <w:rsid w:val="00EA773F"/>
    <w:rsid w:val="00EB23BD"/>
    <w:rsid w:val="00EB2B4B"/>
    <w:rsid w:val="00EB35E5"/>
    <w:rsid w:val="00EB3983"/>
    <w:rsid w:val="00EB5FB7"/>
    <w:rsid w:val="00EC1F7F"/>
    <w:rsid w:val="00EC4B87"/>
    <w:rsid w:val="00EC59B7"/>
    <w:rsid w:val="00EC762C"/>
    <w:rsid w:val="00EC76B4"/>
    <w:rsid w:val="00EC7838"/>
    <w:rsid w:val="00EC78BB"/>
    <w:rsid w:val="00ED028E"/>
    <w:rsid w:val="00ED218C"/>
    <w:rsid w:val="00ED2313"/>
    <w:rsid w:val="00ED3C8B"/>
    <w:rsid w:val="00ED4801"/>
    <w:rsid w:val="00EE00A2"/>
    <w:rsid w:val="00EE0343"/>
    <w:rsid w:val="00EE0C58"/>
    <w:rsid w:val="00EE3397"/>
    <w:rsid w:val="00EE4093"/>
    <w:rsid w:val="00EE5E39"/>
    <w:rsid w:val="00EF2F32"/>
    <w:rsid w:val="00EF4FFE"/>
    <w:rsid w:val="00EF5095"/>
    <w:rsid w:val="00EF5C52"/>
    <w:rsid w:val="00EF5C9F"/>
    <w:rsid w:val="00F02053"/>
    <w:rsid w:val="00F053D6"/>
    <w:rsid w:val="00F05906"/>
    <w:rsid w:val="00F07046"/>
    <w:rsid w:val="00F117C8"/>
    <w:rsid w:val="00F12272"/>
    <w:rsid w:val="00F1283D"/>
    <w:rsid w:val="00F14937"/>
    <w:rsid w:val="00F247A7"/>
    <w:rsid w:val="00F24C0E"/>
    <w:rsid w:val="00F26463"/>
    <w:rsid w:val="00F304CA"/>
    <w:rsid w:val="00F324B4"/>
    <w:rsid w:val="00F3564A"/>
    <w:rsid w:val="00F434E9"/>
    <w:rsid w:val="00F4452A"/>
    <w:rsid w:val="00F46068"/>
    <w:rsid w:val="00F51CBC"/>
    <w:rsid w:val="00F52CC6"/>
    <w:rsid w:val="00F539E1"/>
    <w:rsid w:val="00F540EA"/>
    <w:rsid w:val="00F54F25"/>
    <w:rsid w:val="00F604CB"/>
    <w:rsid w:val="00F60661"/>
    <w:rsid w:val="00F6071C"/>
    <w:rsid w:val="00F64C9D"/>
    <w:rsid w:val="00F65008"/>
    <w:rsid w:val="00F6592E"/>
    <w:rsid w:val="00F66032"/>
    <w:rsid w:val="00F70E6D"/>
    <w:rsid w:val="00F71889"/>
    <w:rsid w:val="00F75940"/>
    <w:rsid w:val="00F76226"/>
    <w:rsid w:val="00F777EE"/>
    <w:rsid w:val="00F81387"/>
    <w:rsid w:val="00F818A2"/>
    <w:rsid w:val="00F81EEA"/>
    <w:rsid w:val="00F87E62"/>
    <w:rsid w:val="00F90403"/>
    <w:rsid w:val="00F932A0"/>
    <w:rsid w:val="00F94DB3"/>
    <w:rsid w:val="00F97CAF"/>
    <w:rsid w:val="00FA1DC6"/>
    <w:rsid w:val="00FA2109"/>
    <w:rsid w:val="00FA4DFE"/>
    <w:rsid w:val="00FA6DEA"/>
    <w:rsid w:val="00FA6E14"/>
    <w:rsid w:val="00FA776B"/>
    <w:rsid w:val="00FB1C43"/>
    <w:rsid w:val="00FB24CA"/>
    <w:rsid w:val="00FB2E4F"/>
    <w:rsid w:val="00FB33C4"/>
    <w:rsid w:val="00FB3989"/>
    <w:rsid w:val="00FB42DD"/>
    <w:rsid w:val="00FB5E77"/>
    <w:rsid w:val="00FB6472"/>
    <w:rsid w:val="00FC2E21"/>
    <w:rsid w:val="00FC4771"/>
    <w:rsid w:val="00FC4AC2"/>
    <w:rsid w:val="00FC6594"/>
    <w:rsid w:val="00FC6672"/>
    <w:rsid w:val="00FC7005"/>
    <w:rsid w:val="00FC7D45"/>
    <w:rsid w:val="00FC7EA1"/>
    <w:rsid w:val="00FD1032"/>
    <w:rsid w:val="00FE05FE"/>
    <w:rsid w:val="00FE2FD2"/>
    <w:rsid w:val="00FE525A"/>
    <w:rsid w:val="00FE5898"/>
    <w:rsid w:val="00FE7407"/>
    <w:rsid w:val="00FF193E"/>
    <w:rsid w:val="00FF2B6A"/>
    <w:rsid w:val="00FF41F2"/>
    <w:rsid w:val="00FF4F15"/>
    <w:rsid w:val="00FF6334"/>
    <w:rsid w:val="00FF7027"/>
    <w:rsid w:val="00FF73D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,"/>
  <w:listSeparator w:val=";"/>
  <w14:docId w14:val="2B7E5360"/>
  <w15:docId w15:val="{83CEDAE5-31B8-D747-8905-4D0E4A0254A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3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D738A0"/>
    <w:pPr>
      <w:spacing w:after="0" w:line="240" w:lineRule="auto"/>
    </w:pPr>
    <w:rPr>
      <w:rFonts w:ascii="Times New Roman" w:hAnsi="Times New Roman" w:cs="Times New Roman"/>
      <w:sz w:val="24"/>
      <w:szCs w:val="24"/>
      <w:lang w:eastAsia="pt-BR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table" w:styleId="Tabelacomgrade">
    <w:name w:val="Table Grid"/>
    <w:basedOn w:val="Tabelanormal"/>
    <w:uiPriority w:val="39"/>
    <w:rsid w:val="00BE032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PargrafodaLista">
    <w:name w:val="List Paragraph"/>
    <w:basedOn w:val="Normal"/>
    <w:uiPriority w:val="34"/>
    <w:qFormat/>
    <w:rsid w:val="009F30C8"/>
    <w:pPr>
      <w:ind w:left="720"/>
      <w:contextualSpacing/>
    </w:pPr>
    <w:rPr>
      <w:rFonts w:eastAsia="Times New Roman"/>
    </w:rPr>
  </w:style>
  <w:style w:type="character" w:styleId="Refdecomentrio">
    <w:name w:val="annotation reference"/>
    <w:basedOn w:val="Fontepargpadro"/>
    <w:uiPriority w:val="99"/>
    <w:semiHidden/>
    <w:unhideWhenUsed/>
    <w:rsid w:val="002627CB"/>
    <w:rPr>
      <w:sz w:val="16"/>
      <w:szCs w:val="16"/>
    </w:rPr>
  </w:style>
  <w:style w:type="paragraph" w:styleId="Textodecomentrio">
    <w:name w:val="annotation text"/>
    <w:basedOn w:val="Normal"/>
    <w:link w:val="TextodecomentrioChar"/>
    <w:uiPriority w:val="99"/>
    <w:semiHidden/>
    <w:unhideWhenUsed/>
    <w:rsid w:val="002627CB"/>
    <w:rPr>
      <w:rFonts w:eastAsia="Times New Roman"/>
    </w:rPr>
  </w:style>
  <w:style w:type="character" w:customStyle="1" w:styleId="TextodecomentrioChar">
    <w:name w:val="Texto de comentário Char"/>
    <w:basedOn w:val="Fontepargpadro"/>
    <w:link w:val="Textodecomentrio"/>
    <w:uiPriority w:val="99"/>
    <w:semiHidden/>
    <w:rsid w:val="002627CB"/>
    <w:rPr>
      <w:rFonts w:ascii="Times New Roman" w:eastAsia="Times New Roman" w:hAnsi="Times New Roman" w:cs="Times New Roman"/>
      <w:noProof/>
      <w:sz w:val="20"/>
      <w:szCs w:val="20"/>
      <w:lang w:val="en-US"/>
    </w:rPr>
  </w:style>
  <w:style w:type="paragraph" w:styleId="Assuntodocomentrio">
    <w:name w:val="annotation subject"/>
    <w:basedOn w:val="Textodecomentrio"/>
    <w:next w:val="Textodecomentrio"/>
    <w:link w:val="AssuntodocomentrioChar"/>
    <w:uiPriority w:val="99"/>
    <w:semiHidden/>
    <w:unhideWhenUsed/>
    <w:rsid w:val="002627CB"/>
    <w:rPr>
      <w:b/>
      <w:bCs/>
    </w:rPr>
  </w:style>
  <w:style w:type="character" w:customStyle="1" w:styleId="AssuntodocomentrioChar">
    <w:name w:val="Assunto do comentário Char"/>
    <w:basedOn w:val="TextodecomentrioChar"/>
    <w:link w:val="Assuntodocomentrio"/>
    <w:uiPriority w:val="99"/>
    <w:semiHidden/>
    <w:rsid w:val="002627CB"/>
    <w:rPr>
      <w:rFonts w:ascii="Times New Roman" w:eastAsia="Times New Roman" w:hAnsi="Times New Roman" w:cs="Times New Roman"/>
      <w:b/>
      <w:bCs/>
      <w:noProof/>
      <w:sz w:val="20"/>
      <w:szCs w:val="20"/>
      <w:lang w:val="en-US"/>
    </w:rPr>
  </w:style>
  <w:style w:type="paragraph" w:styleId="Textodebalo">
    <w:name w:val="Balloon Text"/>
    <w:basedOn w:val="Normal"/>
    <w:link w:val="TextodebaloChar"/>
    <w:uiPriority w:val="99"/>
    <w:semiHidden/>
    <w:unhideWhenUsed/>
    <w:rsid w:val="002627CB"/>
    <w:rPr>
      <w:rFonts w:ascii="Segoe UI" w:eastAsia="Times New Roman" w:hAnsi="Segoe UI" w:cs="Segoe UI"/>
      <w:sz w:val="18"/>
      <w:szCs w:val="18"/>
    </w:rPr>
  </w:style>
  <w:style w:type="character" w:customStyle="1" w:styleId="TextodebaloChar">
    <w:name w:val="Texto de balão Char"/>
    <w:basedOn w:val="Fontepargpadro"/>
    <w:link w:val="Textodebalo"/>
    <w:uiPriority w:val="99"/>
    <w:semiHidden/>
    <w:rsid w:val="002627CB"/>
    <w:rPr>
      <w:rFonts w:ascii="Segoe UI" w:eastAsia="Times New Roman" w:hAnsi="Segoe UI" w:cs="Segoe UI"/>
      <w:noProof/>
      <w:sz w:val="18"/>
      <w:szCs w:val="18"/>
      <w:lang w:val="en-US"/>
    </w:rPr>
  </w:style>
  <w:style w:type="paragraph" w:customStyle="1" w:styleId="Pa0">
    <w:name w:val="Pa0"/>
    <w:basedOn w:val="Normal"/>
    <w:next w:val="Normal"/>
    <w:uiPriority w:val="99"/>
    <w:rsid w:val="00946B15"/>
    <w:pPr>
      <w:widowControl w:val="0"/>
      <w:autoSpaceDE w:val="0"/>
      <w:autoSpaceDN w:val="0"/>
      <w:adjustRightInd w:val="0"/>
      <w:spacing w:line="241" w:lineRule="atLeast"/>
    </w:pPr>
  </w:style>
  <w:style w:type="character" w:customStyle="1" w:styleId="A1">
    <w:name w:val="A1"/>
    <w:uiPriority w:val="99"/>
    <w:rsid w:val="00946B15"/>
    <w:rPr>
      <w:color w:val="000000"/>
      <w:sz w:val="18"/>
      <w:szCs w:val="18"/>
    </w:rPr>
  </w:style>
  <w:style w:type="paragraph" w:customStyle="1" w:styleId="Pa1">
    <w:name w:val="Pa1"/>
    <w:basedOn w:val="Normal"/>
    <w:next w:val="Normal"/>
    <w:uiPriority w:val="99"/>
    <w:rsid w:val="00946B15"/>
    <w:pPr>
      <w:widowControl w:val="0"/>
      <w:autoSpaceDE w:val="0"/>
      <w:autoSpaceDN w:val="0"/>
      <w:adjustRightInd w:val="0"/>
      <w:spacing w:line="241" w:lineRule="atLeast"/>
    </w:pPr>
  </w:style>
  <w:style w:type="character" w:customStyle="1" w:styleId="A6">
    <w:name w:val="A6"/>
    <w:uiPriority w:val="99"/>
    <w:rsid w:val="00946B15"/>
    <w:rPr>
      <w:b/>
      <w:bCs/>
      <w:color w:val="000000"/>
      <w:sz w:val="10"/>
      <w:szCs w:val="10"/>
    </w:rPr>
  </w:style>
  <w:style w:type="character" w:customStyle="1" w:styleId="A2">
    <w:name w:val="A2"/>
    <w:uiPriority w:val="99"/>
    <w:rsid w:val="00D02C97"/>
    <w:rPr>
      <w:color w:val="000000"/>
      <w:sz w:val="16"/>
      <w:szCs w:val="16"/>
    </w:rPr>
  </w:style>
  <w:style w:type="character" w:customStyle="1" w:styleId="A4">
    <w:name w:val="A4"/>
    <w:uiPriority w:val="99"/>
    <w:rsid w:val="00F52CC6"/>
    <w:rPr>
      <w:color w:val="000000"/>
      <w:sz w:val="20"/>
      <w:szCs w:val="20"/>
    </w:rPr>
  </w:style>
  <w:style w:type="paragraph" w:styleId="Cabealho">
    <w:name w:val="header"/>
    <w:basedOn w:val="Normal"/>
    <w:link w:val="CabealhoChar"/>
    <w:uiPriority w:val="99"/>
    <w:unhideWhenUsed/>
    <w:rsid w:val="00F64C9D"/>
    <w:pPr>
      <w:tabs>
        <w:tab w:val="center" w:pos="4680"/>
        <w:tab w:val="right" w:pos="9360"/>
      </w:tabs>
    </w:pPr>
    <w:rPr>
      <w:rFonts w:eastAsia="Times New Roman"/>
    </w:rPr>
  </w:style>
  <w:style w:type="character" w:customStyle="1" w:styleId="CabealhoChar">
    <w:name w:val="Cabeçalho Char"/>
    <w:basedOn w:val="Fontepargpadro"/>
    <w:link w:val="Cabealho"/>
    <w:uiPriority w:val="99"/>
    <w:rsid w:val="00F64C9D"/>
    <w:rPr>
      <w:rFonts w:ascii="Times New Roman" w:eastAsia="Times New Roman" w:hAnsi="Times New Roman" w:cs="Times New Roman"/>
      <w:noProof/>
      <w:sz w:val="20"/>
      <w:szCs w:val="20"/>
      <w:lang w:val="en-US"/>
    </w:rPr>
  </w:style>
  <w:style w:type="paragraph" w:styleId="Rodap">
    <w:name w:val="footer"/>
    <w:basedOn w:val="Normal"/>
    <w:link w:val="RodapChar"/>
    <w:uiPriority w:val="99"/>
    <w:unhideWhenUsed/>
    <w:rsid w:val="00F64C9D"/>
    <w:pPr>
      <w:tabs>
        <w:tab w:val="center" w:pos="4680"/>
        <w:tab w:val="right" w:pos="9360"/>
      </w:tabs>
    </w:pPr>
    <w:rPr>
      <w:rFonts w:eastAsia="Times New Roman"/>
    </w:rPr>
  </w:style>
  <w:style w:type="character" w:customStyle="1" w:styleId="RodapChar">
    <w:name w:val="Rodapé Char"/>
    <w:basedOn w:val="Fontepargpadro"/>
    <w:link w:val="Rodap"/>
    <w:uiPriority w:val="99"/>
    <w:rsid w:val="00F64C9D"/>
    <w:rPr>
      <w:rFonts w:ascii="Times New Roman" w:eastAsia="Times New Roman" w:hAnsi="Times New Roman" w:cs="Times New Roman"/>
      <w:noProof/>
      <w:sz w:val="20"/>
      <w:szCs w:val="20"/>
      <w:lang w:val="en-US"/>
    </w:rPr>
  </w:style>
  <w:style w:type="paragraph" w:styleId="Reviso">
    <w:name w:val="Revision"/>
    <w:hidden/>
    <w:uiPriority w:val="99"/>
    <w:semiHidden/>
    <w:rsid w:val="00B412B1"/>
    <w:pPr>
      <w:spacing w:after="0" w:line="240" w:lineRule="auto"/>
    </w:pPr>
    <w:rPr>
      <w:rFonts w:ascii="Times New Roman" w:hAnsi="Times New Roman" w:cs="Times New Roman"/>
      <w:sz w:val="24"/>
      <w:szCs w:val="24"/>
      <w:lang w:eastAsia="pt-BR"/>
    </w:rPr>
  </w:style>
  <w:style w:type="character" w:customStyle="1" w:styleId="Nenhum">
    <w:name w:val="Nenhum"/>
    <w:rsid w:val="00A44D46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0399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952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695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750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696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895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845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953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364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016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419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9100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344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670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2259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347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938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5350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1133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0057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9240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3193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4331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6122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3067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0056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3086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4763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0587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261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0154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4952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6653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9079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7504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8470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4099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4558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3900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3511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5823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9214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7602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5538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78111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4393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1287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17709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9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856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3643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0996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1356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3924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4311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7881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8412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8603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1227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8144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9287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8921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9501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8356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2214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0782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1458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3160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7238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7477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5040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194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6887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8730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5397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2999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7542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2575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7245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9278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2123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7943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1086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2329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042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2778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7906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1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581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0952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7946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2195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8357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0316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7725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8765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2968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0267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1311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0102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8274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0409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1256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1260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4965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8991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9399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4236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4959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6537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8241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9690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0974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Tema do Office">
  <a:themeElements>
    <a:clrScheme name="Escritório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Escritório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Escritório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9FEADBB0-2C3B-884F-94B7-CD4F09374AD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30</Pages>
  <Words>4884</Words>
  <Characters>23885</Characters>
  <Application>Microsoft Office Word</Application>
  <DocSecurity>0</DocSecurity>
  <Lines>3412</Lines>
  <Paragraphs>2397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ítulo</vt:lpstr>
      </vt:variant>
      <vt:variant>
        <vt:i4>1</vt:i4>
      </vt:variant>
    </vt:vector>
  </HeadingPairs>
  <TitlesOfParts>
    <vt:vector size="2" baseType="lpstr">
      <vt:lpstr/>
      <vt:lpstr/>
    </vt:vector>
  </TitlesOfParts>
  <Company>UFSC</Company>
  <LinksUpToDate>false</LinksUpToDate>
  <CharactersWithSpaces>2637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eo UFSC</dc:creator>
  <cp:lastModifiedBy>Usuário do Microsoft Office</cp:lastModifiedBy>
  <cp:revision>2</cp:revision>
  <cp:lastPrinted>2017-04-04T10:25:00Z</cp:lastPrinted>
  <dcterms:created xsi:type="dcterms:W3CDTF">2021-02-24T14:41:00Z</dcterms:created>
  <dcterms:modified xsi:type="dcterms:W3CDTF">2021-02-24T14:41:00Z</dcterms:modified>
</cp:coreProperties>
</file>